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DC79F7" w14:textId="7ACB1E86" w:rsidR="008E50F8" w:rsidRPr="00221F71" w:rsidRDefault="00C62161">
      <w:pPr>
        <w:rPr>
          <w:b/>
        </w:rPr>
      </w:pPr>
      <w:bookmarkStart w:id="0" w:name="_Hlk75212486"/>
      <w:bookmarkStart w:id="1" w:name="_Hlk75213729"/>
      <w:r w:rsidRPr="00221F71">
        <w:rPr>
          <w:b/>
        </w:rPr>
        <w:t>Conceptual advances in climate resilient development pathways</w:t>
      </w:r>
      <w:r w:rsidR="00295E6A" w:rsidRPr="00221F71">
        <w:rPr>
          <w:b/>
        </w:rPr>
        <w:t xml:space="preserve"> </w:t>
      </w:r>
      <w:r w:rsidR="008E50F8" w:rsidRPr="00221F71">
        <w:rPr>
          <w:b/>
        </w:rPr>
        <w:t>since the IPCC’s fifth assessment report</w:t>
      </w:r>
      <w:bookmarkEnd w:id="0"/>
    </w:p>
    <w:p w14:paraId="043FD7E5" w14:textId="77777777" w:rsidR="00D61789" w:rsidRPr="00221F71" w:rsidRDefault="00D61789">
      <w:pPr>
        <w:rPr>
          <w:b/>
        </w:rPr>
      </w:pPr>
    </w:p>
    <w:p w14:paraId="7140CC38" w14:textId="2E4FBE76" w:rsidR="007240F8" w:rsidRPr="00221F71" w:rsidRDefault="00D138CF" w:rsidP="007240F8">
      <w:pPr>
        <w:rPr>
          <w:vertAlign w:val="superscript"/>
        </w:rPr>
      </w:pPr>
      <w:r w:rsidRPr="00221F71">
        <w:rPr>
          <w:b/>
          <w:i/>
        </w:rPr>
        <w:t>Authors:</w:t>
      </w:r>
      <w:r w:rsidRPr="00221F71">
        <w:t xml:space="preserve"> </w:t>
      </w:r>
      <w:bookmarkStart w:id="2" w:name="_Hlk75212633"/>
      <w:r w:rsidR="007240F8" w:rsidRPr="00221F71">
        <w:t xml:space="preserve">Saskia E. Werners </w:t>
      </w:r>
      <w:r w:rsidR="007240F8" w:rsidRPr="00221F71">
        <w:rPr>
          <w:vertAlign w:val="superscript"/>
        </w:rPr>
        <w:t>1, 2)</w:t>
      </w:r>
      <w:r w:rsidR="007240F8" w:rsidRPr="00221F71">
        <w:t>, Edward Sparkes</w:t>
      </w:r>
      <w:r w:rsidR="007240F8" w:rsidRPr="00221F71">
        <w:rPr>
          <w:vertAlign w:val="superscript"/>
        </w:rPr>
        <w:t>1)</w:t>
      </w:r>
      <w:r w:rsidR="007240F8" w:rsidRPr="00221F71">
        <w:t xml:space="preserve">, Edmond </w:t>
      </w:r>
      <w:proofErr w:type="spellStart"/>
      <w:r w:rsidR="007240F8" w:rsidRPr="00221F71">
        <w:t>Totin</w:t>
      </w:r>
      <w:proofErr w:type="spellEnd"/>
      <w:r w:rsidR="007240F8" w:rsidRPr="00221F71">
        <w:t xml:space="preserve"> </w:t>
      </w:r>
      <w:r w:rsidR="007240F8" w:rsidRPr="00221F71">
        <w:rPr>
          <w:vertAlign w:val="superscript"/>
        </w:rPr>
        <w:t>3)</w:t>
      </w:r>
      <w:r w:rsidR="007240F8" w:rsidRPr="00221F71">
        <w:t xml:space="preserve">, Nick Abel </w:t>
      </w:r>
      <w:r w:rsidR="007240F8" w:rsidRPr="00221F71">
        <w:rPr>
          <w:vertAlign w:val="superscript"/>
        </w:rPr>
        <w:t>4)</w:t>
      </w:r>
      <w:r w:rsidR="007240F8" w:rsidRPr="00221F71">
        <w:t xml:space="preserve">, </w:t>
      </w:r>
      <w:r w:rsidR="002D5FC9" w:rsidRPr="00221F71">
        <w:t xml:space="preserve">Suruchi Bhadwal </w:t>
      </w:r>
      <w:r w:rsidR="002D5FC9" w:rsidRPr="00221F71">
        <w:rPr>
          <w:vertAlign w:val="superscript"/>
        </w:rPr>
        <w:t>5)</w:t>
      </w:r>
      <w:r w:rsidR="002D5FC9" w:rsidRPr="00221F71">
        <w:t xml:space="preserve">, </w:t>
      </w:r>
      <w:r w:rsidR="007240F8" w:rsidRPr="00221F71">
        <w:t xml:space="preserve">James Butler </w:t>
      </w:r>
      <w:r w:rsidR="002D5FC9" w:rsidRPr="00221F71">
        <w:rPr>
          <w:vertAlign w:val="superscript"/>
        </w:rPr>
        <w:t>6</w:t>
      </w:r>
      <w:r w:rsidR="007240F8" w:rsidRPr="00221F71">
        <w:rPr>
          <w:vertAlign w:val="superscript"/>
        </w:rPr>
        <w:t>)</w:t>
      </w:r>
      <w:r w:rsidR="007240F8" w:rsidRPr="00221F71">
        <w:t xml:space="preserve">, Sabine Douxchamps </w:t>
      </w:r>
      <w:r w:rsidR="002D5FC9" w:rsidRPr="00221F71">
        <w:rPr>
          <w:vertAlign w:val="superscript"/>
        </w:rPr>
        <w:t>7</w:t>
      </w:r>
      <w:r w:rsidR="007240F8" w:rsidRPr="00221F71">
        <w:rPr>
          <w:vertAlign w:val="superscript"/>
        </w:rPr>
        <w:t>)</w:t>
      </w:r>
      <w:r w:rsidR="007240F8" w:rsidRPr="00221F71">
        <w:t>, Harrhy James</w:t>
      </w:r>
      <w:r w:rsidR="007240F8" w:rsidRPr="00221F71">
        <w:rPr>
          <w:vertAlign w:val="superscript"/>
        </w:rPr>
        <w:t>1)</w:t>
      </w:r>
      <w:r w:rsidR="007240F8" w:rsidRPr="00221F71">
        <w:t>, Nadine M</w:t>
      </w:r>
      <w:r w:rsidR="00247D50" w:rsidRPr="00221F71">
        <w:t>e</w:t>
      </w:r>
      <w:r w:rsidR="007240F8" w:rsidRPr="00221F71">
        <w:t xml:space="preserve">thner </w:t>
      </w:r>
      <w:r w:rsidR="002D5FC9" w:rsidRPr="00221F71">
        <w:rPr>
          <w:vertAlign w:val="superscript"/>
        </w:rPr>
        <w:t>8</w:t>
      </w:r>
      <w:r w:rsidR="007240F8" w:rsidRPr="00221F71">
        <w:rPr>
          <w:vertAlign w:val="superscript"/>
        </w:rPr>
        <w:t>)</w:t>
      </w:r>
      <w:r w:rsidR="007240F8" w:rsidRPr="00221F71">
        <w:rPr>
          <w:vertAlign w:val="subscript"/>
        </w:rPr>
        <w:t>,</w:t>
      </w:r>
      <w:r w:rsidR="007240F8" w:rsidRPr="00221F71">
        <w:t xml:space="preserve"> Jana Siebeneck</w:t>
      </w:r>
      <w:r w:rsidR="007240F8" w:rsidRPr="00221F71">
        <w:rPr>
          <w:vertAlign w:val="superscript"/>
        </w:rPr>
        <w:t>1)</w:t>
      </w:r>
      <w:r w:rsidR="007240F8" w:rsidRPr="00221F71">
        <w:t>, Lindsay C. Stringer</w:t>
      </w:r>
      <w:r w:rsidR="002D5FC9" w:rsidRPr="00221F71">
        <w:rPr>
          <w:vertAlign w:val="superscript"/>
        </w:rPr>
        <w:t xml:space="preserve"> 9</w:t>
      </w:r>
      <w:r w:rsidR="007240F8" w:rsidRPr="00221F71">
        <w:rPr>
          <w:vertAlign w:val="superscript"/>
        </w:rPr>
        <w:t>)</w:t>
      </w:r>
      <w:r w:rsidR="007240F8" w:rsidRPr="00221F71">
        <w:t xml:space="preserve">, Katharine Vincent </w:t>
      </w:r>
      <w:r w:rsidR="002D5FC9" w:rsidRPr="00221F71">
        <w:rPr>
          <w:vertAlign w:val="superscript"/>
        </w:rPr>
        <w:t>10</w:t>
      </w:r>
      <w:r w:rsidR="007240F8" w:rsidRPr="00221F71">
        <w:rPr>
          <w:vertAlign w:val="superscript"/>
        </w:rPr>
        <w:t>)</w:t>
      </w:r>
      <w:r w:rsidR="007240F8" w:rsidRPr="00221F71">
        <w:t xml:space="preserve">, Russel Wise </w:t>
      </w:r>
      <w:r w:rsidR="00B02E7A" w:rsidRPr="00221F71">
        <w:rPr>
          <w:vertAlign w:val="superscript"/>
        </w:rPr>
        <w:t>5</w:t>
      </w:r>
      <w:r w:rsidR="007240F8" w:rsidRPr="00221F71">
        <w:rPr>
          <w:vertAlign w:val="superscript"/>
        </w:rPr>
        <w:t>)</w:t>
      </w:r>
      <w:r w:rsidR="007240F8" w:rsidRPr="00221F71">
        <w:t xml:space="preserve">, Mark G.L. Tebboth </w:t>
      </w:r>
      <w:r w:rsidR="002D5FC9" w:rsidRPr="00221F71">
        <w:rPr>
          <w:vertAlign w:val="superscript"/>
        </w:rPr>
        <w:t>11</w:t>
      </w:r>
      <w:r w:rsidR="007240F8" w:rsidRPr="00221F71">
        <w:rPr>
          <w:vertAlign w:val="superscript"/>
        </w:rPr>
        <w:t>)</w:t>
      </w:r>
    </w:p>
    <w:bookmarkEnd w:id="1"/>
    <w:bookmarkEnd w:id="2"/>
    <w:p w14:paraId="49BC2C6A" w14:textId="77777777" w:rsidR="007240F8" w:rsidRPr="00221F71" w:rsidRDefault="007240F8" w:rsidP="00D138CF"/>
    <w:p w14:paraId="74FB7AA0" w14:textId="7C68A350" w:rsidR="00D138CF" w:rsidRPr="0015664D" w:rsidRDefault="00D138CF" w:rsidP="00D138CF">
      <w:pPr>
        <w:rPr>
          <w:sz w:val="22"/>
          <w:szCs w:val="22"/>
        </w:rPr>
      </w:pPr>
      <w:r w:rsidRPr="0015664D">
        <w:rPr>
          <w:sz w:val="22"/>
          <w:szCs w:val="22"/>
        </w:rPr>
        <w:t xml:space="preserve">1) </w:t>
      </w:r>
      <w:bookmarkStart w:id="3" w:name="_Hlk75212751"/>
      <w:r w:rsidRPr="0015664D">
        <w:rPr>
          <w:sz w:val="22"/>
          <w:szCs w:val="22"/>
        </w:rPr>
        <w:t>United Nations University - Institute for Environment and Human Security</w:t>
      </w:r>
      <w:r w:rsidR="00F654BC" w:rsidRPr="0015664D">
        <w:rPr>
          <w:sz w:val="22"/>
          <w:szCs w:val="22"/>
        </w:rPr>
        <w:t>, Germany</w:t>
      </w:r>
      <w:bookmarkEnd w:id="3"/>
      <w:r w:rsidR="00247D50" w:rsidRPr="0015664D">
        <w:rPr>
          <w:sz w:val="22"/>
          <w:szCs w:val="22"/>
        </w:rPr>
        <w:t>, werners@mungo.nl</w:t>
      </w:r>
    </w:p>
    <w:p w14:paraId="6E9C517F" w14:textId="1001EDDF" w:rsidR="00D138CF" w:rsidRPr="0015664D" w:rsidRDefault="00D138CF" w:rsidP="00D138CF">
      <w:pPr>
        <w:rPr>
          <w:sz w:val="22"/>
          <w:szCs w:val="22"/>
        </w:rPr>
      </w:pPr>
      <w:r w:rsidRPr="0015664D">
        <w:rPr>
          <w:sz w:val="22"/>
          <w:szCs w:val="22"/>
        </w:rPr>
        <w:t xml:space="preserve">2) </w:t>
      </w:r>
      <w:proofErr w:type="spellStart"/>
      <w:r w:rsidRPr="0015664D">
        <w:rPr>
          <w:sz w:val="22"/>
          <w:szCs w:val="22"/>
        </w:rPr>
        <w:t>Wageningen</w:t>
      </w:r>
      <w:proofErr w:type="spellEnd"/>
      <w:r w:rsidRPr="0015664D">
        <w:rPr>
          <w:sz w:val="22"/>
          <w:szCs w:val="22"/>
        </w:rPr>
        <w:t xml:space="preserve"> University</w:t>
      </w:r>
      <w:r w:rsidR="00F654BC" w:rsidRPr="0015664D">
        <w:rPr>
          <w:sz w:val="22"/>
          <w:szCs w:val="22"/>
        </w:rPr>
        <w:t xml:space="preserve"> and Research, the Netherlands</w:t>
      </w:r>
    </w:p>
    <w:p w14:paraId="47A85D1D" w14:textId="7049E0BA" w:rsidR="007240F8" w:rsidRPr="0015664D" w:rsidRDefault="007240F8" w:rsidP="007240F8">
      <w:pPr>
        <w:rPr>
          <w:sz w:val="22"/>
          <w:szCs w:val="22"/>
        </w:rPr>
      </w:pPr>
      <w:r w:rsidRPr="0015664D">
        <w:rPr>
          <w:sz w:val="22"/>
          <w:szCs w:val="22"/>
        </w:rPr>
        <w:t xml:space="preserve">3) </w:t>
      </w:r>
      <w:proofErr w:type="spellStart"/>
      <w:r w:rsidRPr="0015664D">
        <w:rPr>
          <w:sz w:val="22"/>
          <w:szCs w:val="22"/>
        </w:rPr>
        <w:t>Ecole</w:t>
      </w:r>
      <w:proofErr w:type="spellEnd"/>
      <w:r w:rsidRPr="0015664D">
        <w:rPr>
          <w:sz w:val="22"/>
          <w:szCs w:val="22"/>
        </w:rPr>
        <w:t xml:space="preserve"> de </w:t>
      </w:r>
      <w:proofErr w:type="spellStart"/>
      <w:r w:rsidRPr="0015664D">
        <w:rPr>
          <w:sz w:val="22"/>
          <w:szCs w:val="22"/>
        </w:rPr>
        <w:t>Foresterie</w:t>
      </w:r>
      <w:proofErr w:type="spellEnd"/>
      <w:r w:rsidRPr="0015664D">
        <w:rPr>
          <w:sz w:val="22"/>
          <w:szCs w:val="22"/>
        </w:rPr>
        <w:t xml:space="preserve"> </w:t>
      </w:r>
      <w:proofErr w:type="spellStart"/>
      <w:r w:rsidRPr="0015664D">
        <w:rPr>
          <w:sz w:val="22"/>
          <w:szCs w:val="22"/>
        </w:rPr>
        <w:t>Tropicale</w:t>
      </w:r>
      <w:proofErr w:type="spellEnd"/>
      <w:r w:rsidRPr="0015664D">
        <w:rPr>
          <w:sz w:val="22"/>
          <w:szCs w:val="22"/>
        </w:rPr>
        <w:t xml:space="preserve">, </w:t>
      </w:r>
      <w:proofErr w:type="spellStart"/>
      <w:r w:rsidRPr="0015664D">
        <w:rPr>
          <w:sz w:val="22"/>
          <w:szCs w:val="22"/>
        </w:rPr>
        <w:t>Université</w:t>
      </w:r>
      <w:proofErr w:type="spellEnd"/>
      <w:r w:rsidRPr="0015664D">
        <w:rPr>
          <w:sz w:val="22"/>
          <w:szCs w:val="22"/>
        </w:rPr>
        <w:t xml:space="preserve"> </w:t>
      </w:r>
      <w:proofErr w:type="spellStart"/>
      <w:r w:rsidRPr="0015664D">
        <w:rPr>
          <w:sz w:val="22"/>
          <w:szCs w:val="22"/>
        </w:rPr>
        <w:t>Nationale</w:t>
      </w:r>
      <w:proofErr w:type="spellEnd"/>
      <w:r w:rsidRPr="0015664D">
        <w:rPr>
          <w:sz w:val="22"/>
          <w:szCs w:val="22"/>
        </w:rPr>
        <w:t xml:space="preserve"> </w:t>
      </w:r>
      <w:proofErr w:type="spellStart"/>
      <w:r w:rsidRPr="0015664D">
        <w:rPr>
          <w:sz w:val="22"/>
          <w:szCs w:val="22"/>
        </w:rPr>
        <w:t>d’Agriculture</w:t>
      </w:r>
      <w:proofErr w:type="spellEnd"/>
      <w:r w:rsidRPr="0015664D">
        <w:rPr>
          <w:sz w:val="22"/>
          <w:szCs w:val="22"/>
        </w:rPr>
        <w:t xml:space="preserve"> (UNA), Benin, </w:t>
      </w:r>
      <w:r w:rsidR="00247D50" w:rsidRPr="0015664D">
        <w:rPr>
          <w:sz w:val="22"/>
          <w:szCs w:val="22"/>
        </w:rPr>
        <w:t>edmond.totin@gmail.com</w:t>
      </w:r>
    </w:p>
    <w:p w14:paraId="4FD49F30" w14:textId="6EE869E4" w:rsidR="007240F8" w:rsidRPr="0015664D" w:rsidRDefault="007240F8" w:rsidP="007240F8">
      <w:pPr>
        <w:rPr>
          <w:sz w:val="22"/>
          <w:szCs w:val="22"/>
        </w:rPr>
      </w:pPr>
      <w:r w:rsidRPr="0015664D">
        <w:rPr>
          <w:sz w:val="22"/>
          <w:szCs w:val="22"/>
        </w:rPr>
        <w:t xml:space="preserve">4) </w:t>
      </w:r>
      <w:proofErr w:type="spellStart"/>
      <w:r w:rsidRPr="0015664D">
        <w:rPr>
          <w:sz w:val="22"/>
          <w:szCs w:val="22"/>
        </w:rPr>
        <w:t>Fenner</w:t>
      </w:r>
      <w:proofErr w:type="spellEnd"/>
      <w:r w:rsidRPr="0015664D">
        <w:rPr>
          <w:sz w:val="22"/>
          <w:szCs w:val="22"/>
        </w:rPr>
        <w:t xml:space="preserve"> School of Environment &amp; Society, Australian National University, Australia</w:t>
      </w:r>
      <w:r w:rsidR="00247D50" w:rsidRPr="0015664D">
        <w:rPr>
          <w:sz w:val="22"/>
          <w:szCs w:val="22"/>
        </w:rPr>
        <w:t>, nick.abel@anu.edu.au</w:t>
      </w:r>
    </w:p>
    <w:p w14:paraId="437549E2" w14:textId="462D6401" w:rsidR="002D5FC9" w:rsidRPr="0015664D" w:rsidRDefault="00B02E7A" w:rsidP="00D138CF">
      <w:pPr>
        <w:rPr>
          <w:sz w:val="22"/>
          <w:szCs w:val="22"/>
        </w:rPr>
      </w:pPr>
      <w:r w:rsidRPr="0015664D">
        <w:rPr>
          <w:sz w:val="22"/>
          <w:szCs w:val="22"/>
        </w:rPr>
        <w:t>5</w:t>
      </w:r>
      <w:r w:rsidR="00D138CF" w:rsidRPr="0015664D">
        <w:rPr>
          <w:sz w:val="22"/>
          <w:szCs w:val="22"/>
        </w:rPr>
        <w:t xml:space="preserve">) </w:t>
      </w:r>
      <w:r w:rsidR="002D5FC9" w:rsidRPr="0015664D">
        <w:rPr>
          <w:sz w:val="22"/>
          <w:szCs w:val="22"/>
        </w:rPr>
        <w:t>Earth Science and Climate Change Division, The Energy and Resources Institute, India, suruchib@teri.res.in</w:t>
      </w:r>
    </w:p>
    <w:p w14:paraId="7DEF5B43" w14:textId="56F68D4A" w:rsidR="00D138CF" w:rsidRPr="0015664D" w:rsidRDefault="002D5FC9" w:rsidP="00D138CF">
      <w:pPr>
        <w:rPr>
          <w:sz w:val="22"/>
          <w:szCs w:val="22"/>
        </w:rPr>
      </w:pPr>
      <w:r w:rsidRPr="0015664D">
        <w:rPr>
          <w:sz w:val="22"/>
          <w:szCs w:val="22"/>
        </w:rPr>
        <w:t xml:space="preserve">6) </w:t>
      </w:r>
      <w:r w:rsidR="00D138CF" w:rsidRPr="0015664D">
        <w:rPr>
          <w:sz w:val="22"/>
          <w:szCs w:val="22"/>
        </w:rPr>
        <w:t xml:space="preserve">Commonwealth Scientific and Industrial Research Organisation (CSIRO), Australia, </w:t>
      </w:r>
      <w:r w:rsidR="00247D50" w:rsidRPr="0015664D">
        <w:rPr>
          <w:sz w:val="22"/>
          <w:szCs w:val="22"/>
        </w:rPr>
        <w:t>James.Butler@csiro.au</w:t>
      </w:r>
    </w:p>
    <w:p w14:paraId="4305E7F8" w14:textId="3DFB4621" w:rsidR="00B02E7A" w:rsidRPr="0015664D" w:rsidRDefault="002D5FC9" w:rsidP="00B02E7A">
      <w:pPr>
        <w:rPr>
          <w:sz w:val="22"/>
          <w:szCs w:val="22"/>
        </w:rPr>
      </w:pPr>
      <w:r w:rsidRPr="0015664D">
        <w:rPr>
          <w:sz w:val="22"/>
          <w:szCs w:val="22"/>
        </w:rPr>
        <w:t>7</w:t>
      </w:r>
      <w:r w:rsidR="00B02E7A" w:rsidRPr="0015664D">
        <w:rPr>
          <w:sz w:val="22"/>
          <w:szCs w:val="22"/>
        </w:rPr>
        <w:t>) Alliance Biodiversity International and International Center for Tropical Agriculture, Vietnam</w:t>
      </w:r>
      <w:r w:rsidR="00247D50" w:rsidRPr="0015664D">
        <w:rPr>
          <w:sz w:val="22"/>
          <w:szCs w:val="22"/>
        </w:rPr>
        <w:t>, s.douxchamps@cgiar.org</w:t>
      </w:r>
    </w:p>
    <w:p w14:paraId="32D7CF58" w14:textId="240DD43F" w:rsidR="00B02E7A" w:rsidRPr="0015664D" w:rsidRDefault="002D5FC9" w:rsidP="00B02E7A">
      <w:pPr>
        <w:rPr>
          <w:sz w:val="22"/>
          <w:szCs w:val="22"/>
        </w:rPr>
      </w:pPr>
      <w:r w:rsidRPr="0015664D">
        <w:rPr>
          <w:sz w:val="22"/>
          <w:szCs w:val="22"/>
        </w:rPr>
        <w:t>8</w:t>
      </w:r>
      <w:r w:rsidR="00B02E7A" w:rsidRPr="0015664D">
        <w:rPr>
          <w:sz w:val="22"/>
          <w:szCs w:val="22"/>
        </w:rPr>
        <w:t>) University of Cape Town, South Africa</w:t>
      </w:r>
      <w:r w:rsidR="00247D50" w:rsidRPr="0015664D">
        <w:rPr>
          <w:sz w:val="22"/>
          <w:szCs w:val="22"/>
        </w:rPr>
        <w:t xml:space="preserve">, </w:t>
      </w:r>
      <w:r w:rsidRPr="0015664D">
        <w:rPr>
          <w:sz w:val="22"/>
          <w:szCs w:val="22"/>
        </w:rPr>
        <w:t>n</w:t>
      </w:r>
      <w:r w:rsidR="00247D50" w:rsidRPr="0015664D">
        <w:rPr>
          <w:sz w:val="22"/>
          <w:szCs w:val="22"/>
        </w:rPr>
        <w:t>adine.methner@uct.ac.za</w:t>
      </w:r>
    </w:p>
    <w:p w14:paraId="3A7BC8FD" w14:textId="2E112D67" w:rsidR="00B02E7A" w:rsidRPr="0015664D" w:rsidRDefault="002D5FC9" w:rsidP="00B02E7A">
      <w:pPr>
        <w:rPr>
          <w:sz w:val="22"/>
          <w:szCs w:val="22"/>
        </w:rPr>
      </w:pPr>
      <w:r w:rsidRPr="0015664D">
        <w:rPr>
          <w:sz w:val="22"/>
          <w:szCs w:val="22"/>
        </w:rPr>
        <w:t>9</w:t>
      </w:r>
      <w:r w:rsidR="00B02E7A" w:rsidRPr="0015664D">
        <w:rPr>
          <w:sz w:val="22"/>
          <w:szCs w:val="22"/>
        </w:rPr>
        <w:t>) University of York, United Kingdom</w:t>
      </w:r>
      <w:r w:rsidRPr="0015664D">
        <w:rPr>
          <w:sz w:val="22"/>
          <w:szCs w:val="22"/>
        </w:rPr>
        <w:t>,</w:t>
      </w:r>
      <w:r w:rsidR="00B02E7A" w:rsidRPr="0015664D">
        <w:rPr>
          <w:sz w:val="22"/>
          <w:szCs w:val="22"/>
        </w:rPr>
        <w:t xml:space="preserve"> </w:t>
      </w:r>
      <w:r w:rsidR="0035313A" w:rsidRPr="0015664D">
        <w:rPr>
          <w:sz w:val="22"/>
          <w:szCs w:val="22"/>
        </w:rPr>
        <w:t>lindsay.stringer@york.ac.uk</w:t>
      </w:r>
    </w:p>
    <w:p w14:paraId="57ACD72D" w14:textId="19F644B2" w:rsidR="00D138CF" w:rsidRPr="0015664D" w:rsidRDefault="002D5FC9" w:rsidP="00D138CF">
      <w:pPr>
        <w:rPr>
          <w:sz w:val="22"/>
          <w:szCs w:val="22"/>
        </w:rPr>
      </w:pPr>
      <w:r w:rsidRPr="0015664D">
        <w:rPr>
          <w:sz w:val="22"/>
          <w:szCs w:val="22"/>
        </w:rPr>
        <w:t>10</w:t>
      </w:r>
      <w:r w:rsidR="00D138CF" w:rsidRPr="0015664D">
        <w:rPr>
          <w:sz w:val="22"/>
          <w:szCs w:val="22"/>
        </w:rPr>
        <w:t xml:space="preserve">) </w:t>
      </w:r>
      <w:proofErr w:type="spellStart"/>
      <w:r w:rsidR="00D138CF" w:rsidRPr="0015664D">
        <w:rPr>
          <w:sz w:val="22"/>
          <w:szCs w:val="22"/>
        </w:rPr>
        <w:t>Kulima</w:t>
      </w:r>
      <w:proofErr w:type="spellEnd"/>
      <w:r w:rsidR="00D138CF" w:rsidRPr="0015664D">
        <w:rPr>
          <w:sz w:val="22"/>
          <w:szCs w:val="22"/>
        </w:rPr>
        <w:t xml:space="preserve"> Integrated Development Solutions (Pty) Ltd and University of the Witwatersrand, Johannesburg</w:t>
      </w:r>
      <w:r w:rsidR="00247D50" w:rsidRPr="0015664D">
        <w:rPr>
          <w:sz w:val="22"/>
          <w:szCs w:val="22"/>
        </w:rPr>
        <w:t>, katharine@kulima.com</w:t>
      </w:r>
    </w:p>
    <w:p w14:paraId="143BEEED" w14:textId="736D0850" w:rsidR="006012D9" w:rsidRPr="0015664D" w:rsidRDefault="002D5FC9" w:rsidP="00D138CF">
      <w:pPr>
        <w:rPr>
          <w:sz w:val="22"/>
          <w:szCs w:val="22"/>
        </w:rPr>
      </w:pPr>
      <w:r w:rsidRPr="0015664D">
        <w:rPr>
          <w:sz w:val="22"/>
          <w:szCs w:val="22"/>
        </w:rPr>
        <w:t>11</w:t>
      </w:r>
      <w:r w:rsidR="006012D9" w:rsidRPr="0015664D">
        <w:rPr>
          <w:sz w:val="22"/>
          <w:szCs w:val="22"/>
        </w:rPr>
        <w:t>) University of East Anglia, United Kingdom</w:t>
      </w:r>
      <w:r w:rsidR="00247D50" w:rsidRPr="0015664D">
        <w:rPr>
          <w:sz w:val="22"/>
          <w:szCs w:val="22"/>
        </w:rPr>
        <w:t>, m.tebboth@uea.ac.uk</w:t>
      </w:r>
    </w:p>
    <w:p w14:paraId="1CC7C180" w14:textId="02AB3E81" w:rsidR="007A16EF" w:rsidRPr="00221F71" w:rsidRDefault="004134E5" w:rsidP="00D61789">
      <w:pPr>
        <w:pStyle w:val="Heading1"/>
        <w:numPr>
          <w:ilvl w:val="0"/>
          <w:numId w:val="0"/>
        </w:numPr>
        <w:ind w:left="432" w:hanging="432"/>
      </w:pPr>
      <w:r w:rsidRPr="00221F71">
        <w:t>Abstract</w:t>
      </w:r>
    </w:p>
    <w:p w14:paraId="57911A8D" w14:textId="30E99AC0" w:rsidR="002570CE" w:rsidRPr="00221F71" w:rsidRDefault="002570CE" w:rsidP="002570CE">
      <w:bookmarkStart w:id="4" w:name="_GoBack"/>
      <w:r w:rsidRPr="00221F71">
        <w:t xml:space="preserve">Development processes and action on climate change are closely interlinked. This is recognised by the Intergovernmental Panel on Climate Change (IPCC) in its fifth assessment report, which </w:t>
      </w:r>
      <w:r w:rsidR="009B1124" w:rsidRPr="00221F71">
        <w:t xml:space="preserve">reports on </w:t>
      </w:r>
      <w:r w:rsidRPr="00221F71">
        <w:t>climate-resilient pathways</w:t>
      </w:r>
      <w:r w:rsidR="009B1124" w:rsidRPr="00221F71">
        <w:t>, understood</w:t>
      </w:r>
      <w:r w:rsidRPr="00221F71">
        <w:t xml:space="preserve"> as development trajectories</w:t>
      </w:r>
      <w:r w:rsidR="009B1124" w:rsidRPr="00221F71">
        <w:t xml:space="preserve"> towards sustainable development which include </w:t>
      </w:r>
      <w:r w:rsidRPr="00221F71">
        <w:t>adaptation and mitigation. The sixth assessment report dedicates a chapter to climate resilient development pathways. In this context, this paper asks what conceptual and empirical advances on climate resilient development pathways were made since the fifth assessment report. Through a literature review, this paper analyses goals and approaches for climate resilient development pathways, and discusses what conceptual advances have and could still be made. We find little evidence of dedicated concept development. Rather, we observe conceptual ambiguity. Literature showed four non-exclusive clusters of approaches: (a) climate action oriented, (b) social-learning and co-creation oriented, (c) mainstreaming oriented and (d) transformation oriented. We recommend operationalising climate resilient development pathways as the process of consolidating climate action and development decisions towards long-term sustainable development. This process requires explicit engagement with aspirations of actors, and connecting past developments with future aspirations and understandings of risk. Working with multiple pathways allows to embed flexibility, anticipation and learning in planning. A greater focus is needed on issues linked to justice and equity as climate resilient development pathways will inevitably involve trade-offs. Substantiating the concept of climate resilient development pathways has the potential to bridge climate and development perspectives, which may otherwise remain separated in development and climate policy, practice and science.</w:t>
      </w:r>
    </w:p>
    <w:bookmarkEnd w:id="4"/>
    <w:p w14:paraId="36571169" w14:textId="69065DB1" w:rsidR="00961564" w:rsidRPr="00221F71" w:rsidRDefault="00961564" w:rsidP="002570CE"/>
    <w:p w14:paraId="50911244" w14:textId="12B25788" w:rsidR="00D138CF" w:rsidRPr="00221F71" w:rsidRDefault="00D138CF">
      <w:r w:rsidRPr="00221F71">
        <w:rPr>
          <w:b/>
        </w:rPr>
        <w:t>Keywords:</w:t>
      </w:r>
      <w:r w:rsidRPr="00221F71">
        <w:t xml:space="preserve"> IPCC, climate action, </w:t>
      </w:r>
      <w:r w:rsidR="00C44817" w:rsidRPr="00221F71">
        <w:t>climate resilient</w:t>
      </w:r>
      <w:r w:rsidRPr="00221F71">
        <w:t xml:space="preserve"> development pathways, sustainability</w:t>
      </w:r>
    </w:p>
    <w:p w14:paraId="6876985D" w14:textId="77777777" w:rsidR="007A16EF" w:rsidRPr="00221F71" w:rsidRDefault="004134E5" w:rsidP="001E22C9">
      <w:pPr>
        <w:pStyle w:val="Heading1"/>
      </w:pPr>
      <w:r w:rsidRPr="00221F71">
        <w:lastRenderedPageBreak/>
        <w:t>Introduction</w:t>
      </w:r>
    </w:p>
    <w:p w14:paraId="6955E56F" w14:textId="1439BF48" w:rsidR="007100E5" w:rsidRPr="00221F71" w:rsidRDefault="00930493" w:rsidP="007100E5">
      <w:r w:rsidRPr="00221F71">
        <w:t xml:space="preserve">Development is </w:t>
      </w:r>
      <w:r w:rsidR="005C0723" w:rsidRPr="00221F71">
        <w:t xml:space="preserve">happening </w:t>
      </w:r>
      <w:r w:rsidRPr="00221F71">
        <w:t xml:space="preserve">against a </w:t>
      </w:r>
      <w:r w:rsidR="005C0723" w:rsidRPr="00221F71">
        <w:t xml:space="preserve">background </w:t>
      </w:r>
      <w:r w:rsidRPr="00221F71">
        <w:t xml:space="preserve">of climate change. </w:t>
      </w:r>
      <w:r w:rsidR="00784BFB" w:rsidRPr="00221F71">
        <w:t>D</w:t>
      </w:r>
      <w:r w:rsidRPr="00221F71">
        <w:t>evelopment deci</w:t>
      </w:r>
      <w:r w:rsidR="00CA020C" w:rsidRPr="00221F71">
        <w:t>sions</w:t>
      </w:r>
      <w:r w:rsidRPr="00221F71">
        <w:t xml:space="preserve"> in a changing climate need to include choices and actions that </w:t>
      </w:r>
      <w:r w:rsidR="00B6719E" w:rsidRPr="00221F71">
        <w:t>reduce greenhouse gas emissions and adapt to</w:t>
      </w:r>
      <w:r w:rsidRPr="00221F71">
        <w:t xml:space="preserve"> impacts </w:t>
      </w:r>
      <w:r w:rsidR="00B6719E" w:rsidRPr="00221F71">
        <w:t xml:space="preserve">of climate change </w:t>
      </w:r>
      <w:r w:rsidR="00CA020C" w:rsidRPr="00221F71">
        <w:t>to</w:t>
      </w:r>
      <w:r w:rsidR="00353115" w:rsidRPr="00221F71">
        <w:t xml:space="preserve"> </w:t>
      </w:r>
      <w:r w:rsidRPr="00221F71">
        <w:t xml:space="preserve">sustain development efforts over time. </w:t>
      </w:r>
      <w:r w:rsidR="00845DE6" w:rsidRPr="00221F71">
        <w:t xml:space="preserve">This is particularly pertinent given that </w:t>
      </w:r>
      <w:r w:rsidR="004C0A20" w:rsidRPr="00221F71">
        <w:t xml:space="preserve">the relationships between </w:t>
      </w:r>
      <w:r w:rsidR="00BA5D3F" w:rsidRPr="00221F71">
        <w:t>development</w:t>
      </w:r>
      <w:r w:rsidR="00626D18" w:rsidRPr="00221F71">
        <w:t xml:space="preserve"> and</w:t>
      </w:r>
      <w:r w:rsidR="00BA5D3F" w:rsidRPr="00221F71">
        <w:t xml:space="preserve"> climate change are </w:t>
      </w:r>
      <w:r w:rsidR="00353115" w:rsidRPr="00221F71">
        <w:t>multifaceted</w:t>
      </w:r>
      <w:r w:rsidR="00BA5D3F" w:rsidRPr="00221F71">
        <w:t xml:space="preserve">. </w:t>
      </w:r>
      <w:r w:rsidR="00530052" w:rsidRPr="00221F71">
        <w:t>Development processes can enhance vulnerabilities to climate impacts by impairing the ability to adapt and mitigate</w:t>
      </w:r>
      <w:r w:rsidR="00626D18" w:rsidRPr="00221F71">
        <w:t xml:space="preserve"> </w:t>
      </w:r>
      <w:r w:rsidR="00626D18" w:rsidRPr="00221F71">
        <w:fldChar w:fldCharType="begin">
          <w:fldData xml:space="preserve">PEVuZE5vdGU+PENpdGU+PEF1dGhvcj5MbzwvQXV0aG9yPjxZZWFyPjIwMjA8L1llYXI+PFJlY051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</w:fldData>
        </w:fldChar>
      </w:r>
      <w:r w:rsidR="001F49EC" w:rsidRPr="00221F71">
        <w:instrText xml:space="preserve"> ADDIN EN.CITE </w:instrText>
      </w:r>
      <w:r w:rsidR="001F49EC" w:rsidRPr="00221F71">
        <w:fldChar w:fldCharType="begin">
          <w:fldData xml:space="preserve">PEVuZE5vdGU+PENpdGU+PEF1dGhvcj5MbzwvQXV0aG9yPjxZZWFyPjIwMjA8L1llYXI+PFJlY051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</w:fldData>
        </w:fldChar>
      </w:r>
      <w:r w:rsidR="001F49EC" w:rsidRPr="00221F71">
        <w:instrText xml:space="preserve"> ADDIN EN.CITE.DATA </w:instrText>
      </w:r>
      <w:r w:rsidR="001F49EC" w:rsidRPr="00221F71">
        <w:fldChar w:fldCharType="end"/>
      </w:r>
      <w:r w:rsidR="00626D18" w:rsidRPr="00221F71">
        <w:fldChar w:fldCharType="separate"/>
      </w:r>
      <w:r w:rsidR="001F49EC" w:rsidRPr="00221F71">
        <w:t>(Lo et al., 2020; Thomalla et al., 2018)</w:t>
      </w:r>
      <w:r w:rsidR="00626D18" w:rsidRPr="00221F71">
        <w:fldChar w:fldCharType="end"/>
      </w:r>
      <w:r w:rsidR="00626D18" w:rsidRPr="00221F71">
        <w:t>.</w:t>
      </w:r>
      <w:r w:rsidR="00530052" w:rsidRPr="00221F71">
        <w:t xml:space="preserve"> </w:t>
      </w:r>
      <w:r w:rsidR="0067685A" w:rsidRPr="00221F71">
        <w:t>At the same time, p</w:t>
      </w:r>
      <w:r w:rsidR="00530052" w:rsidRPr="00221F71">
        <w:t xml:space="preserve">oorly designed </w:t>
      </w:r>
      <w:r w:rsidR="0067685A" w:rsidRPr="00221F71">
        <w:t xml:space="preserve">action on climate change </w:t>
      </w:r>
      <w:r w:rsidR="00530052" w:rsidRPr="00221F71">
        <w:t xml:space="preserve">may </w:t>
      </w:r>
      <w:r w:rsidR="005C0723" w:rsidRPr="00221F71">
        <w:t xml:space="preserve">deflect </w:t>
      </w:r>
      <w:r w:rsidR="00530052" w:rsidRPr="00221F71">
        <w:t xml:space="preserve">sustainable development efforts </w:t>
      </w:r>
      <w:r w:rsidR="0067685A" w:rsidRPr="00221F71">
        <w:fldChar w:fldCharType="begin"/>
      </w:r>
      <w:r w:rsidR="0067685A" w:rsidRPr="00221F71">
        <w:instrText xml:space="preserve"> ADDIN EN.CITE &lt;EndNote&gt;&lt;Cite&gt;&lt;Author&gt;Eriksen&lt;/Author&gt;&lt;Year&gt;2021&lt;/Year&gt;&lt;RecNum&gt;3306&lt;/RecNum&gt;&lt;DisplayText&gt;(Eriksen et al., 2021)&lt;/DisplayText&gt;&lt;record&gt;&lt;rec-number&gt;3306&lt;/rec-number&gt;&lt;foreign-keys&gt;&lt;key app="EN" db-id="tzzxrfax45edtser2xkv9fans5vatxd0aa92" timestamp="1616005305"&gt;3306&lt;/key&gt;&lt;/foreign-keys&gt;&lt;ref-type name="Journal Article"&gt;17&lt;/ref-type&gt;&lt;contributors&gt;&lt;authors&gt;&lt;author&gt;Eriksen, Siri&lt;/author&gt;&lt;author&gt;Schipper, E. Lisa F.&lt;/author&gt;&lt;author&gt;Scoville-Simonds, Morgan&lt;/author&gt;&lt;author&gt;Vincent, Katharine&lt;/author&gt;&lt;author&gt;Adam, Hans Nicolai&lt;/author&gt;&lt;author&gt;Brooks, Nick&lt;/author&gt;&lt;author&gt;Harding, Brian&lt;/author&gt;&lt;author&gt;Khatri, Dil&lt;/author&gt;&lt;author&gt;Lenaerts, Lutgart&lt;/author&gt;&lt;author&gt;Liverman, Diana&lt;/author&gt;&lt;author&gt;Mills-Novoa, Megan&lt;/author&gt;&lt;author&gt;Mosberg, Marianne&lt;/author&gt;&lt;author&gt;Movik, Synne&lt;/author&gt;&lt;author&gt;Muok, Benard&lt;/author&gt;&lt;author&gt;Nightingale, Andrea&lt;/author&gt;&lt;author&gt;Ojha, Hemant&lt;/author&gt;&lt;author&gt;Sygna, Linda&lt;/author&gt;&lt;author&gt;Taylor, Marcus&lt;/author&gt;&lt;author&gt;Vogel, Coleen&lt;/author&gt;&lt;author&gt;West, Jennifer Joy&lt;/author&gt;&lt;/authors&gt;&lt;/contributors&gt;&lt;titles&gt;&lt;title&gt;Adaptation interventions and their effect on vulnerability in developing countries: Help, hindrance or irrelevance?&lt;/title&gt;&lt;secondary-title&gt;World Development&lt;/secondary-title&gt;&lt;/titles&gt;&lt;periodical&gt;&lt;full-title&gt;World Development&lt;/full-title&gt;&lt;/periodical&gt;&lt;pages&gt;105383&lt;/pages&gt;&lt;volume&gt;141&lt;/volume&gt;&lt;keywords&gt;&lt;keyword&gt;Climate change adaptation&lt;/keyword&gt;&lt;keyword&gt;Vulnerability&lt;/keyword&gt;&lt;keyword&gt;Climate resilient development&lt;/keyword&gt;&lt;keyword&gt;Maladaptation&lt;/keyword&gt;&lt;keyword&gt;Post-adaptation&lt;/keyword&gt;&lt;keyword&gt;Development interventions&lt;/keyword&gt;&lt;/keywords&gt;&lt;dates&gt;&lt;year&gt;2021&lt;/year&gt;&lt;pub-dates&gt;&lt;date&gt;2021/05/01/&lt;/date&gt;&lt;/pub-dates&gt;&lt;/dates&gt;&lt;isbn&gt;0305-750X&lt;/isbn&gt;&lt;urls&gt;&lt;related-urls&gt;&lt;url&gt;http://www.sciencedirect.com/science/article/pii/S0305750X20305118&lt;/url&gt;&lt;/related-urls&gt;&lt;/urls&gt;&lt;electronic-resource-num&gt;https://doi.org/10.1016/j.worlddev.2020.105383&lt;/electronic-resource-num&gt;&lt;/record&gt;&lt;/Cite&gt;&lt;/EndNote&gt;</w:instrText>
      </w:r>
      <w:r w:rsidR="0067685A" w:rsidRPr="00221F71">
        <w:fldChar w:fldCharType="separate"/>
      </w:r>
      <w:r w:rsidR="0067685A" w:rsidRPr="00221F71">
        <w:t>(Eriksen et al., 2021)</w:t>
      </w:r>
      <w:r w:rsidR="0067685A" w:rsidRPr="00221F71">
        <w:fldChar w:fldCharType="end"/>
      </w:r>
      <w:r w:rsidR="0067685A" w:rsidRPr="00221F71">
        <w:t>. This wa</w:t>
      </w:r>
      <w:r w:rsidR="00530052" w:rsidRPr="00221F71">
        <w:t>s recognised by the Intergovernmental Panel on Climate Change (IPCC) in its fifth assessment report (</w:t>
      </w:r>
      <w:r w:rsidR="00530052" w:rsidRPr="0015664D">
        <w:rPr>
          <w:sz w:val="20"/>
          <w:szCs w:val="20"/>
        </w:rPr>
        <w:t>AR5</w:t>
      </w:r>
      <w:r w:rsidR="00C6153B" w:rsidRPr="0015664D">
        <w:rPr>
          <w:sz w:val="20"/>
          <w:szCs w:val="20"/>
        </w:rPr>
        <w:t>,</w:t>
      </w:r>
      <w:r w:rsidR="00530052" w:rsidRPr="0015664D">
        <w:rPr>
          <w:sz w:val="20"/>
          <w:szCs w:val="20"/>
          <w:vertAlign w:val="superscript"/>
        </w:rPr>
        <w:t xml:space="preserve"> </w:t>
      </w:r>
      <w:r w:rsidR="0015664D" w:rsidRPr="0015664D">
        <w:rPr>
          <w:rStyle w:val="Hyperlink"/>
          <w:sz w:val="20"/>
          <w:szCs w:val="20"/>
        </w:rPr>
        <w:t>www.ipcc.ch/report/ar5/wg2</w:t>
      </w:r>
      <w:r w:rsidR="00530052" w:rsidRPr="00221F71">
        <w:t>)</w:t>
      </w:r>
      <w:r w:rsidR="006012D9" w:rsidRPr="00221F71">
        <w:t xml:space="preserve"> and </w:t>
      </w:r>
      <w:r w:rsidR="00CA020C" w:rsidRPr="00221F71">
        <w:t>its</w:t>
      </w:r>
      <w:r w:rsidR="006012D9" w:rsidRPr="00221F71">
        <w:t xml:space="preserve"> more recen</w:t>
      </w:r>
      <w:r w:rsidR="00C6153B" w:rsidRPr="00221F71">
        <w:t xml:space="preserve">t Special Report on 1.5°C </w:t>
      </w:r>
      <w:r w:rsidR="00C6153B" w:rsidRPr="00221F71">
        <w:fldChar w:fldCharType="begin"/>
      </w:r>
      <w:r w:rsidR="00C6153B" w:rsidRPr="00221F71">
        <w:instrText xml:space="preserve"> ADDIN EN.CITE &lt;EndNote&gt;&lt;Cite&gt;&lt;Author&gt;IPCC&lt;/Author&gt;&lt;Year&gt;2018&lt;/Year&gt;&lt;RecNum&gt;3333&lt;/RecNum&gt;&lt;DisplayText&gt;(IPCC, 2018)&lt;/DisplayText&gt;&lt;record&gt;&lt;rec-number&gt;3333&lt;/rec-number&gt;&lt;foreign-keys&gt;&lt;key app="EN" db-id="tzzxrfax45edtser2xkv9fans5vatxd0aa92" timestamp="1623966664"&gt;3333&lt;/key&gt;&lt;/foreign-keys&gt;&lt;ref-type name="Report"&gt;27&lt;/ref-type&gt;&lt;contributors&gt;&lt;authors&gt;&lt;author&gt;IPCC&lt;/author&gt;&lt;/authors&gt;&lt;secondary-authors&gt;&lt;author&gt;V. Masson-Delmotte&lt;/author&gt;&lt;author&gt;P. Zhai&lt;/author&gt;&lt;author&gt;H. O. Pörtner&lt;/author&gt;&lt;author&gt;D. Roberts&lt;/author&gt;&lt;author&gt;J. Skea&lt;/author&gt;&lt;author&gt;P.R. Shukla&lt;/author&gt;&lt;author&gt;A. Pirani&lt;/author&gt;&lt;author&gt;W. Moufouma-Okia&lt;/author&gt;&lt;author&gt;C. Péan&lt;/author&gt;&lt;author&gt;R. Pidcock&lt;/author&gt;&lt;author&gt;S. Connors&lt;/author&gt;&lt;author&gt;J. B. R. Matthews&lt;/author&gt;&lt;author&gt;Y. Chen&lt;/author&gt;&lt;author&gt;X. Zhou&lt;/author&gt;&lt;author&gt;M. I. Gomis&lt;/author&gt;&lt;author&gt;E. Lonnoy&lt;/author&gt;&lt;author&gt;T. Maycock&lt;/author&gt;&lt;author&gt;M. Tignor&lt;/author&gt;&lt;author&gt;T. Waterfield&lt;/author&gt;&lt;/secondary-authors&gt;&lt;/contributors&gt;&lt;titles&gt;&lt;title&gt;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lt;/title&gt;&lt;/titles&gt;&lt;dates&gt;&lt;year&gt;2018&lt;/year&gt;&lt;/dates&gt;&lt;pub-location&gt;Geneva, Switserland&lt;/pub-location&gt;&lt;publisher&gt;Intergovernmental Panel on Climate Change&lt;/publisher&gt;&lt;urls&gt;&lt;/urls&gt;&lt;/record&gt;&lt;/Cite&gt;&lt;/EndNote&gt;</w:instrText>
      </w:r>
      <w:r w:rsidR="00C6153B" w:rsidRPr="00221F71">
        <w:fldChar w:fldCharType="separate"/>
      </w:r>
      <w:r w:rsidR="00C6153B" w:rsidRPr="00221F71">
        <w:t>(IPCC, 2018)</w:t>
      </w:r>
      <w:r w:rsidR="00C6153B" w:rsidRPr="00221F71">
        <w:fldChar w:fldCharType="end"/>
      </w:r>
      <w:r w:rsidR="00C6153B" w:rsidRPr="00221F71">
        <w:t xml:space="preserve">. </w:t>
      </w:r>
      <w:r w:rsidR="006012D9" w:rsidRPr="00221F71">
        <w:t xml:space="preserve">Both reports emphasise the extensive links between climate and sustainable development calling </w:t>
      </w:r>
      <w:r w:rsidR="00530052" w:rsidRPr="00221F71">
        <w:t xml:space="preserve">for new approaches to sustainable development that </w:t>
      </w:r>
      <w:r w:rsidR="00CC6DDA" w:rsidRPr="00221F71">
        <w:t>these</w:t>
      </w:r>
      <w:r w:rsidR="00530052" w:rsidRPr="00221F71">
        <w:t xml:space="preserve"> interactions. </w:t>
      </w:r>
      <w:r w:rsidR="00C6153B" w:rsidRPr="00221F71">
        <w:t>Chapter 20 of AR</w:t>
      </w:r>
      <w:r w:rsidR="007100E5" w:rsidRPr="00221F71">
        <w:t xml:space="preserve">5 reports on </w:t>
      </w:r>
      <w:r w:rsidR="00B7423F" w:rsidRPr="00221F71">
        <w:t>‘</w:t>
      </w:r>
      <w:r w:rsidR="0027127F" w:rsidRPr="00221F71">
        <w:t>climate-resilient pathways</w:t>
      </w:r>
      <w:r w:rsidR="002F0E25" w:rsidRPr="00221F71">
        <w:t xml:space="preserve">’. As a </w:t>
      </w:r>
      <w:r w:rsidR="00B7423F" w:rsidRPr="00221F71">
        <w:t>broa</w:t>
      </w:r>
      <w:r w:rsidR="002F0E25" w:rsidRPr="00221F71">
        <w:t>d</w:t>
      </w:r>
      <w:r w:rsidR="0027127F" w:rsidRPr="00221F71">
        <w:t xml:space="preserve"> </w:t>
      </w:r>
      <w:r w:rsidR="002F0E25" w:rsidRPr="00221F71">
        <w:t xml:space="preserve">baseline, the Chapter defines climate resilient pathways </w:t>
      </w:r>
      <w:r w:rsidR="00F372B5" w:rsidRPr="00221F71">
        <w:t>as</w:t>
      </w:r>
      <w:r w:rsidR="0027127F" w:rsidRPr="00221F71">
        <w:t xml:space="preserve"> </w:t>
      </w:r>
      <w:r w:rsidR="00B6719E" w:rsidRPr="00221F71">
        <w:t>“</w:t>
      </w:r>
      <w:r w:rsidR="0027127F" w:rsidRPr="00221F71">
        <w:t>development trajectories that combine adaptation and mitigation to realize the</w:t>
      </w:r>
      <w:r w:rsidR="00D91E31" w:rsidRPr="00221F71">
        <w:t xml:space="preserve"> goal</w:t>
      </w:r>
      <w:r w:rsidR="009D79AE" w:rsidRPr="00221F71">
        <w:t xml:space="preserve"> </w:t>
      </w:r>
      <w:r w:rsidR="0027127F" w:rsidRPr="00221F71">
        <w:t xml:space="preserve">of </w:t>
      </w:r>
      <w:r w:rsidR="00B7423F" w:rsidRPr="00221F71">
        <w:t>sustainable development</w:t>
      </w:r>
      <w:r w:rsidR="00B6719E" w:rsidRPr="00221F71">
        <w:t>”</w:t>
      </w:r>
      <w:r w:rsidR="007100E5" w:rsidRPr="00221F71">
        <w:t xml:space="preserve"> </w:t>
      </w:r>
      <w:r w:rsidR="007100E5" w:rsidRPr="00221F71">
        <w:fldChar w:fldCharType="begin"/>
      </w:r>
      <w:r w:rsidR="00B6719E" w:rsidRPr="00221F71">
        <w:instrText xml:space="preserve"> ADDIN EN.CITE &lt;EndNote&gt;&lt;Cite&gt;&lt;Author&gt;Denton&lt;/Author&gt;&lt;Year&gt;2014&lt;/Year&gt;&lt;RecNum&gt;2903&lt;/RecNum&gt;&lt;Suffix&gt;: 1104&lt;/Suffix&gt;&lt;DisplayText&gt;(Denton et al., 2014: 1104)&lt;/DisplayText&gt;&lt;record&gt;&lt;rec-number&gt;2903&lt;/rec-number&gt;&lt;foreign-keys&gt;&lt;key app="EN" db-id="tzzxrfax45edtser2xkv9fan</w:instrText>
      </w:r>
      <w:r w:rsidR="00B6719E" w:rsidRPr="0034687A">
        <w:rPr>
          <w:lang w:val="de-DE"/>
        </w:rPr>
        <w:instrText>s5vatxd0aa92" timestamp="0"&gt;2903&lt;/key&gt;&lt;/foreign-keys&gt;&lt;ref-type name="Book Section"&gt;5&lt;/ref-type&gt;&lt;contributors&gt;&lt;authors&gt;&lt;author&gt;Denton, F.&lt;/author&gt;&lt;author&gt;T.J.Wilbanks&lt;/author&gt;&lt;author&gt;A.C. Abeysinghe&lt;/author&gt;&lt;author&gt;I. Burton&lt;/author&gt;&lt;author&gt;Q. Gao&lt;/author&gt;&lt;author&gt;M.C. Lemos&lt;/author&gt;&lt;author&gt;T. Masui&lt;/author&gt;&lt;author&gt;K.L. O’Brien&lt;/author&gt;&lt;author&gt;Koko Warner&lt;/author&gt;&lt;/authors&gt;&lt;secondary-authors&gt;&lt;author&gt;Field, C.B.&lt;/author&gt;&lt;author&gt;V.R. Bar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 &lt;/author&gt;&lt;/secondary-authors&gt;&lt;/contributors&gt;&lt;titles&gt;&lt;title&gt;Climate-resilient pathways: adaptation, mitigation, and sustainable development&lt;/title&gt;&lt;secondary-title&gt;Climate Change 2014: Impacts, Adaptation, and Vulnera</w:instrText>
      </w:r>
      <w:r w:rsidR="00B6719E" w:rsidRPr="00C731EB">
        <w:rPr>
          <w:lang w:val="nl-NL"/>
        </w:rPr>
        <w:instrText>bility. Part A: Global and Sectoral Aspects. Contribution of Working Group II to the Fifth Assessment Report of the Intergovernmental Panel on Climate Change&lt;/secondary-title&gt;&lt;/titles&gt;&lt;pages&gt;1101-1131&lt;/pages&gt;&lt;keywords&gt;&lt;keyword&gt;CRDP&lt;/keyword&gt;&lt;/keywords&gt;&lt;dates&gt;&lt;year&gt;2014&lt;/year&gt;&lt;/dates&gt;&lt;pub-location&gt;Cambridge, United Kingdom and New York, NY, USA&lt;/pub-location&gt;&lt;publisher&gt;Cambridge University Press&lt;/publisher&gt;&lt;urls&gt;&lt;/urls&gt;&lt;/record&gt;&lt;/Cite&gt;&lt;/EndNote&gt;</w:instrText>
      </w:r>
      <w:r w:rsidR="007100E5" w:rsidRPr="00221F71">
        <w:fldChar w:fldCharType="separate"/>
      </w:r>
      <w:r w:rsidR="00B6719E" w:rsidRPr="00C731EB">
        <w:rPr>
          <w:lang w:val="nl-NL"/>
        </w:rPr>
        <w:t>(Denton et al., 2014: 1104)</w:t>
      </w:r>
      <w:r w:rsidR="007100E5" w:rsidRPr="00221F71">
        <w:fldChar w:fldCharType="end"/>
      </w:r>
      <w:r w:rsidR="00C013DD" w:rsidRPr="00C731EB">
        <w:rPr>
          <w:lang w:val="nl-NL"/>
        </w:rPr>
        <w:t xml:space="preserve">. </w:t>
      </w:r>
      <w:r w:rsidR="007100E5" w:rsidRPr="0034687A">
        <w:rPr>
          <w:lang w:val="de-DE"/>
        </w:rPr>
        <w:t xml:space="preserve">Denton et al. </w:t>
      </w:r>
      <w:r w:rsidR="00C013DD" w:rsidRPr="00221F71">
        <w:fldChar w:fldCharType="begin"/>
      </w:r>
      <w:r w:rsidR="007100E5" w:rsidRPr="0034687A">
        <w:rPr>
          <w:lang w:val="de-DE"/>
        </w:rPr>
        <w:instrText xml:space="preserve"> ADDIN EN.CITE &lt;EndNote&gt;&lt;Cite ExcludeAuth="1"&gt;&lt;Author&gt;Denton&lt;/Author&gt;&lt;Year&gt;2014&lt;/Year&gt;&lt;RecNum&gt;2903&lt;/RecNum&gt;&lt;DisplayText&gt;(2014)&lt;/DisplayText&gt;&lt;record&gt;&lt;rec-number&gt;2903&lt;/rec-number&gt;&lt;foreign-keys&gt;&lt;key app="EN" db-id="tzzxrfax45edtser2xkv9fans5vatxd0aa92" timestamp="0"&gt;2903&lt;/key&gt;&lt;/foreign-keys&gt;&lt;ref-type name="Book Section"&gt;5&lt;/ref-type&gt;&lt;contributors&gt;&lt;authors&gt;&lt;author&gt;Denton, F.&lt;/author&gt;&lt;author&gt;T.J.Wilbanks&lt;/author&gt;&lt;author&gt;A.C. Abeysinghe&lt;/author&gt;&lt;author&gt;I. Burton&lt;/author&gt;&lt;author&gt;Q. Gao&lt;/author&gt;&lt;author&gt;M.C. Lemos&lt;/author&gt;&lt;author&gt;T. Masui&lt;/author&gt;&lt;author&gt;K.L. O’Brien&lt;/author&gt;&lt;author&gt;Koko Warner&lt;/author&gt;&lt;/authors&gt;&lt;secondary-authors&gt;&lt;author&gt;Field, C.B.&lt;/author&gt;&lt;author&gt;V.R. Bar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 &lt;/author&gt;&lt;/secondary-authors&gt;&lt;/contributors&gt;&lt;titles&gt;&lt;title&gt;Climate-resilient pathways: adaptation, mitigation, and sustainable development&lt;/title&gt;&lt;secondary-title&gt;Climate Change 2014: Impacts, Adaptation, and Vulnerability. Part A: Global and Sectoral Aspects. Contribution of Working Group II to the Fifth Assessment Report of the Intergovernmental Panel on Climate Change&lt;/secondary-title&gt;&lt;/titles&gt;&lt;pages&gt;1101-1131&lt;/pages&gt;&lt;keywords&gt;&lt;keyword&gt;CRDP&lt;/keyword&gt;&lt;/keywords&gt;&lt;dates&gt;&lt;year&gt;2014&lt;/year&gt;&lt;/dates&gt;&lt;pub-location&gt;Cambridge, United Kingdom and New York, NY, USA&lt;/pub-location&gt;&lt;publisher&gt;Cambridge University Press&lt;/publisher&gt;&lt;urls&gt;&lt;/urls&gt;&lt;/record&gt;&lt;/Cite&gt;&lt;/EndNote&gt;</w:instrText>
      </w:r>
      <w:r w:rsidR="00C013DD" w:rsidRPr="00221F71">
        <w:fldChar w:fldCharType="separate"/>
      </w:r>
      <w:r w:rsidR="007100E5" w:rsidRPr="0034687A">
        <w:rPr>
          <w:lang w:val="de-DE"/>
        </w:rPr>
        <w:t>(2014)</w:t>
      </w:r>
      <w:r w:rsidR="00C013DD" w:rsidRPr="00221F71">
        <w:fldChar w:fldCharType="end"/>
      </w:r>
      <w:r w:rsidR="007100E5" w:rsidRPr="0034687A">
        <w:rPr>
          <w:lang w:val="de-DE"/>
        </w:rPr>
        <w:t xml:space="preserve"> understand</w:t>
      </w:r>
      <w:r w:rsidR="00B7423F" w:rsidRPr="0034687A">
        <w:rPr>
          <w:lang w:val="de-DE"/>
        </w:rPr>
        <w:t xml:space="preserve"> </w:t>
      </w:r>
      <w:r w:rsidR="004C0A20" w:rsidRPr="0034687A">
        <w:rPr>
          <w:lang w:val="de-DE"/>
        </w:rPr>
        <w:t>c</w:t>
      </w:r>
      <w:r w:rsidR="002F4EDA" w:rsidRPr="0034687A">
        <w:rPr>
          <w:lang w:val="de-DE"/>
        </w:rPr>
        <w:t xml:space="preserve">limate action not </w:t>
      </w:r>
      <w:r w:rsidR="004C0A20" w:rsidRPr="0034687A">
        <w:rPr>
          <w:lang w:val="de-DE"/>
        </w:rPr>
        <w:t xml:space="preserve">as </w:t>
      </w:r>
      <w:r w:rsidR="002F4EDA" w:rsidRPr="0034687A">
        <w:rPr>
          <w:lang w:val="de-DE"/>
        </w:rPr>
        <w:t>an outcome, but rather as a process</w:t>
      </w:r>
      <w:r w:rsidR="004B227A" w:rsidRPr="0034687A">
        <w:rPr>
          <w:lang w:val="de-DE"/>
        </w:rPr>
        <w:t>,</w:t>
      </w:r>
      <w:r w:rsidR="002F4EDA" w:rsidRPr="0034687A">
        <w:rPr>
          <w:lang w:val="de-DE"/>
        </w:rPr>
        <w:t xml:space="preserve"> </w:t>
      </w:r>
      <w:r w:rsidR="004B227A" w:rsidRPr="0034687A">
        <w:rPr>
          <w:lang w:val="de-DE"/>
        </w:rPr>
        <w:t xml:space="preserve">which can be </w:t>
      </w:r>
      <w:r w:rsidR="007B3B8E" w:rsidRPr="0034687A">
        <w:rPr>
          <w:lang w:val="de-DE"/>
        </w:rPr>
        <w:t>achieved</w:t>
      </w:r>
      <w:r w:rsidR="00C6153B" w:rsidRPr="0034687A">
        <w:rPr>
          <w:lang w:val="de-DE"/>
        </w:rPr>
        <w:t xml:space="preserve"> through a combination of </w:t>
      </w:r>
      <w:r w:rsidR="002F4EDA" w:rsidRPr="0034687A">
        <w:rPr>
          <w:lang w:val="de-DE"/>
        </w:rPr>
        <w:t xml:space="preserve">incremental and transformational changes. </w:t>
      </w:r>
      <w:r w:rsidR="00740DDC" w:rsidRPr="00221F71">
        <w:t xml:space="preserve">They infer that </w:t>
      </w:r>
      <w:r w:rsidR="00B6719E" w:rsidRPr="00221F71">
        <w:t>“A</w:t>
      </w:r>
      <w:r w:rsidR="002F4EDA" w:rsidRPr="00221F71">
        <w:t>lthough payoffs</w:t>
      </w:r>
      <w:r w:rsidR="00530052" w:rsidRPr="00221F71">
        <w:t xml:space="preserve"> </w:t>
      </w:r>
      <w:r w:rsidR="002F4EDA" w:rsidRPr="00221F71">
        <w:t>from specific long-term pathways may be unknown, strategies and actions can be pursued now that will contribute to moving toward resilient pathways, while helping improve livelihoods, social and economic well-being,</w:t>
      </w:r>
      <w:r w:rsidR="006916A2" w:rsidRPr="00221F71">
        <w:t xml:space="preserve"> </w:t>
      </w:r>
      <w:r w:rsidR="002F4EDA" w:rsidRPr="00221F71">
        <w:t>and responsible environmental management</w:t>
      </w:r>
      <w:r w:rsidR="00B6719E" w:rsidRPr="00221F71">
        <w:t>”</w:t>
      </w:r>
      <w:r w:rsidR="00BC61DF" w:rsidRPr="00221F71">
        <w:t xml:space="preserve"> (Denton, 2014</w:t>
      </w:r>
      <w:r w:rsidR="00B6719E" w:rsidRPr="00221F71">
        <w:t>: 1113</w:t>
      </w:r>
      <w:r w:rsidR="00BC61DF" w:rsidRPr="00221F71">
        <w:t>)</w:t>
      </w:r>
      <w:r w:rsidR="002F4EDA" w:rsidRPr="00221F71">
        <w:t xml:space="preserve">. </w:t>
      </w:r>
      <w:r w:rsidR="00857792" w:rsidRPr="00221F71">
        <w:t xml:space="preserve">Denton et al. </w:t>
      </w:r>
      <w:r w:rsidR="00857792" w:rsidRPr="00221F71">
        <w:fldChar w:fldCharType="begin"/>
      </w:r>
      <w:r w:rsidR="00B6719E" w:rsidRPr="00221F71">
        <w:instrText xml:space="preserve"> ADDIN EN.CITE &lt;EndNote&gt;&lt;Cite ExcludeAuth="1"&gt;&lt;Author&gt;Denton&lt;/Author&gt;&lt;Year&gt;2014&lt;/Year&gt;&lt;RecNum&gt;2903&lt;/RecNum&gt;&lt;Suffix&gt;: 1105&lt;/Suffix&gt;&lt;DisplayText&gt;(2014: 1105)&lt;/DisplayText&gt;&lt;record&gt;&lt;rec-number&gt;2903&lt;/rec-number&gt;&lt;foreign-keys&gt;&lt;key app="EN" db-id="tzzxrfax45edtser2xkv9fans5vatxd0aa92" timestamp="0"&gt;2903&lt;/key&gt;&lt;/foreign-keys&gt;&lt;ref-type name="Book Section"&gt;5&lt;/ref-type&gt;&lt;contributors&gt;&lt;authors&gt;&lt;author&gt;Denton, F.&lt;/author&gt;&lt;author&gt;T.J.Wilbanks&lt;/author&gt;&lt;author&gt;A.C. Abeysinghe&lt;/author&gt;&lt;author&gt;I. Burton&lt;/author&gt;&lt;author&gt;Q. Gao&lt;/author&gt;&lt;author&gt;M.C. Lemos&lt;/author&gt;&lt;author&gt;T. Masui&lt;/author&gt;&lt;author&gt;K.L. O’Brien&lt;/author&gt;&lt;author&gt;Koko Warner&lt;/author&gt;&lt;/authors&gt;&lt;secondary-authors&gt;&lt;author&gt;Field, C.B.&lt;/author&gt;&lt;author&gt;V.R. Bar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 &lt;/author&gt;&lt;/secondary-authors&gt;&lt;/contributors&gt;&lt;titles&gt;&lt;title&gt;Climate-resilient pathways: adaptation, mitigation, and sustainable development&lt;/title&gt;&lt;secondary-title&gt;Climate Change 2014: Impacts, Adaptation, and Vulnerability. Part A: Global and Sectoral Aspects. Contribution of Working Group II to the Fifth Assessment Report of the Intergovernmental Panel on Climate Change&lt;/secondary-title&gt;&lt;/titles&gt;&lt;pages&gt;1101-1131&lt;/pages&gt;&lt;keywords&gt;&lt;keyword&gt;CRDP&lt;/keyword&gt;&lt;/keywords&gt;&lt;dates&gt;&lt;year&gt;2014&lt;/year&gt;&lt;/dates&gt;&lt;pub-location&gt;Cambridge, United Kingdom and New York, NY, USA&lt;/pub-location&gt;&lt;publisher&gt;Cambridge University Press&lt;/publisher&gt;&lt;urls&gt;&lt;/urls&gt;&lt;/record&gt;&lt;/Cite&gt;&lt;/EndNote&gt;</w:instrText>
      </w:r>
      <w:r w:rsidR="00857792" w:rsidRPr="00221F71">
        <w:fldChar w:fldCharType="separate"/>
      </w:r>
      <w:r w:rsidR="00B6719E" w:rsidRPr="00221F71">
        <w:t>(2014: 1105)</w:t>
      </w:r>
      <w:r w:rsidR="00857792" w:rsidRPr="00221F71">
        <w:fldChar w:fldCharType="end"/>
      </w:r>
      <w:r w:rsidR="00857792" w:rsidRPr="00221F71">
        <w:t xml:space="preserve"> </w:t>
      </w:r>
      <w:r w:rsidR="007B3B8E" w:rsidRPr="00221F71">
        <w:t>conclude</w:t>
      </w:r>
      <w:r w:rsidR="002A4822" w:rsidRPr="00221F71">
        <w:t xml:space="preserve"> that </w:t>
      </w:r>
      <w:r w:rsidR="00B6719E" w:rsidRPr="00221F71">
        <w:t>“</w:t>
      </w:r>
      <w:r w:rsidR="002A4822" w:rsidRPr="00221F71">
        <w:t xml:space="preserve">more research about the relationship between mitigation, adaptation, and sustainable development is needed, as well as research on the relationship between incremental changes and </w:t>
      </w:r>
      <w:r w:rsidR="00B6719E" w:rsidRPr="00221F71">
        <w:t xml:space="preserve">more </w:t>
      </w:r>
      <w:r w:rsidR="002A4822" w:rsidRPr="00221F71">
        <w:t>significant trans</w:t>
      </w:r>
      <w:r w:rsidR="0015664D">
        <w:t>-</w:t>
      </w:r>
      <w:r w:rsidR="002A4822" w:rsidRPr="00221F71">
        <w:t xml:space="preserve">formations </w:t>
      </w:r>
      <w:r w:rsidR="00B6719E" w:rsidRPr="00221F71">
        <w:t xml:space="preserve">for </w:t>
      </w:r>
      <w:r w:rsidR="002A4822" w:rsidRPr="00221F71">
        <w:t>sustainable development</w:t>
      </w:r>
      <w:r w:rsidR="00B6719E" w:rsidRPr="00221F71">
        <w:t>”</w:t>
      </w:r>
      <w:r w:rsidR="002A4822" w:rsidRPr="00221F71">
        <w:t xml:space="preserve">. </w:t>
      </w:r>
      <w:bookmarkStart w:id="5" w:name="_Hlk75212578"/>
      <w:r w:rsidR="002F4EDA" w:rsidRPr="00221F71">
        <w:t xml:space="preserve">For the </w:t>
      </w:r>
      <w:r w:rsidR="007100E5" w:rsidRPr="00221F71">
        <w:t xml:space="preserve">upcoming </w:t>
      </w:r>
      <w:r w:rsidR="00857792" w:rsidRPr="00221F71">
        <w:t>IPCC’s Sixth Assessment Report (</w:t>
      </w:r>
      <w:r w:rsidR="002F4EDA" w:rsidRPr="00221F71">
        <w:t>AR6</w:t>
      </w:r>
      <w:r w:rsidR="00857792" w:rsidRPr="00221F71">
        <w:t>)</w:t>
      </w:r>
      <w:r w:rsidR="002F4EDA" w:rsidRPr="00221F71">
        <w:t xml:space="preserve"> a dedicated chapter is </w:t>
      </w:r>
      <w:r w:rsidR="00BA29D8" w:rsidRPr="00221F71">
        <w:t xml:space="preserve">under preparation </w:t>
      </w:r>
      <w:r w:rsidR="002F4EDA" w:rsidRPr="00221F71">
        <w:t>on ‘</w:t>
      </w:r>
      <w:r w:rsidR="00C44817" w:rsidRPr="00221F71">
        <w:t>climate resilient</w:t>
      </w:r>
      <w:r w:rsidR="002F4EDA" w:rsidRPr="00221F71">
        <w:t xml:space="preserve"> development pathways’. </w:t>
      </w:r>
      <w:bookmarkEnd w:id="5"/>
    </w:p>
    <w:p w14:paraId="14899F0A" w14:textId="382EB732" w:rsidR="008B0A87" w:rsidRPr="0015664D" w:rsidRDefault="008B0A87" w:rsidP="007100E5">
      <w:pPr>
        <w:rPr>
          <w:sz w:val="20"/>
          <w:szCs w:val="20"/>
        </w:rPr>
      </w:pPr>
    </w:p>
    <w:p w14:paraId="1804F54C" w14:textId="623ACA1B" w:rsidR="00604B54" w:rsidRPr="00221F71" w:rsidRDefault="00C24ECB" w:rsidP="002D49F4">
      <w:r w:rsidRPr="00221F71">
        <w:t xml:space="preserve">In this context, </w:t>
      </w:r>
      <w:bookmarkStart w:id="6" w:name="_Hlk75212519"/>
      <w:r w:rsidRPr="00221F71">
        <w:t xml:space="preserve">this paper asks </w:t>
      </w:r>
      <w:r w:rsidR="002A4822" w:rsidRPr="00221F71">
        <w:t xml:space="preserve">what the conceptual and empirical advances on </w:t>
      </w:r>
      <w:r w:rsidR="00C44817" w:rsidRPr="00221F71">
        <w:t>climate resilient</w:t>
      </w:r>
      <w:r w:rsidR="002A4822" w:rsidRPr="00221F71">
        <w:t xml:space="preserve"> development pathways</w:t>
      </w:r>
      <w:r w:rsidR="002359E1" w:rsidRPr="00221F71">
        <w:t xml:space="preserve"> </w:t>
      </w:r>
      <w:r w:rsidR="00613FA3" w:rsidRPr="00221F71">
        <w:t xml:space="preserve">have been </w:t>
      </w:r>
      <w:r w:rsidR="002359E1" w:rsidRPr="00221F71">
        <w:t xml:space="preserve">since the IPCC’s </w:t>
      </w:r>
      <w:r w:rsidR="00D50CC2" w:rsidRPr="00221F71">
        <w:t>fifth</w:t>
      </w:r>
      <w:r w:rsidR="002359E1" w:rsidRPr="00221F71">
        <w:t xml:space="preserve"> assessment report</w:t>
      </w:r>
      <w:r w:rsidR="00613FA3" w:rsidRPr="00221F71">
        <w:t>.</w:t>
      </w:r>
      <w:r w:rsidR="004D067E" w:rsidRPr="00221F71">
        <w:t xml:space="preserve"> </w:t>
      </w:r>
      <w:r w:rsidR="00F05D70" w:rsidRPr="00221F71">
        <w:t>Under</w:t>
      </w:r>
      <w:r w:rsidR="0015664D">
        <w:t>-</w:t>
      </w:r>
      <w:r w:rsidR="00F05D70" w:rsidRPr="00221F71">
        <w:t>standing how the concept evolves is important to guide</w:t>
      </w:r>
      <w:r w:rsidR="003E016E" w:rsidRPr="00221F71">
        <w:t xml:space="preserve"> policy</w:t>
      </w:r>
      <w:r w:rsidR="00F05D70" w:rsidRPr="00221F71">
        <w:t xml:space="preserve"> </w:t>
      </w:r>
      <w:r w:rsidR="003E016E" w:rsidRPr="00221F71">
        <w:t xml:space="preserve">and </w:t>
      </w:r>
      <w:r w:rsidR="00F05D70" w:rsidRPr="00221F71">
        <w:t xml:space="preserve">research. </w:t>
      </w:r>
      <w:r w:rsidR="003E016E" w:rsidRPr="00221F71">
        <w:t>This is timely</w:t>
      </w:r>
      <w:r w:rsidR="00B20809" w:rsidRPr="00221F71">
        <w:t>,</w:t>
      </w:r>
      <w:r w:rsidR="003E016E" w:rsidRPr="00221F71">
        <w:t xml:space="preserve"> as the terminology has started to enter </w:t>
      </w:r>
      <w:r w:rsidR="00BF04EE" w:rsidRPr="00221F71">
        <w:t xml:space="preserve">policy and practice (e.g. </w:t>
      </w:r>
      <w:r w:rsidR="003E016E" w:rsidRPr="00221F71">
        <w:t xml:space="preserve">in the goals of the </w:t>
      </w:r>
      <w:r w:rsidR="00164000" w:rsidRPr="00221F71">
        <w:t>Green Climate F</w:t>
      </w:r>
      <w:r w:rsidR="003E016E" w:rsidRPr="00221F71">
        <w:t>und</w:t>
      </w:r>
      <w:r w:rsidR="00164000" w:rsidRPr="00221F71">
        <w:t xml:space="preserve"> </w:t>
      </w:r>
      <w:r w:rsidR="00B64A61" w:rsidRPr="00221F71">
        <w:fldChar w:fldCharType="begin"/>
      </w:r>
      <w:r w:rsidR="00B64A61" w:rsidRPr="00221F71">
        <w:instrText xml:space="preserve"> ADDIN EN.CITE &lt;EndNote&gt;&lt;Cite&gt;&lt;Author&gt;Winkler&lt;/Author&gt;&lt;Year&gt;2016&lt;/Year&gt;&lt;RecNum&gt;2917&lt;/RecNum&gt;&lt;DisplayText&gt;(Winkler and Dubash, 2016)&lt;/DisplayText&gt;&lt;record&gt;&lt;rec-number&gt;2917&lt;/rec-number&gt;&lt;foreign-keys&gt;&lt;key app="EN" db-id="tzzxrfax45edtser2xkv9fans5vatxd0aa92" timestamp="0"&gt;2917&lt;/key&gt;&lt;/foreign-keys&gt;&lt;ref-type name="Journal Article"&gt;17&lt;/ref-type&gt;&lt;contributors&gt;&lt;authors&gt;&lt;author&gt;Winkler, Harald&lt;/author&gt;&lt;author&gt;Dubash, Navroz K.&lt;/author&gt;&lt;/authors&gt;&lt;/contributors&gt;&lt;titles&gt;&lt;title&gt;Who determines transformational change in development and climate finance?&lt;/title&gt;&lt;secondary-title&gt;Climate Policy&lt;/secondary-title&gt;&lt;/titles&gt;&lt;periodical&gt;&lt;full-title&gt;Climate Policy&lt;/full-title&gt;&lt;/periodical&gt;&lt;pages&gt;783-791&lt;/pages&gt;&lt;volume&gt;16&lt;/volume&gt;&lt;number&gt;6&lt;/number&gt;&lt;keywords&gt;&lt;keyword&gt;CRDP&lt;/keyword&gt;&lt;/keywords&gt;&lt;dates&gt;&lt;year&gt;2016&lt;/year&gt;&lt;/dates&gt;&lt;publisher&gt;Taylor &amp;amp; Francis&lt;/publisher&gt;&lt;isbn&gt;1469-3062&lt;/isbn&gt;&lt;urls&gt;&lt;related-urls&gt;&lt;url&gt;https://doi.org/10.1080/14693062.2015.1033674&lt;/url&gt;&lt;/related-urls&gt;&lt;/urls&gt;&lt;electronic-resource-num&gt;10.1080/14693062.2015.1033674&lt;/electronic-resource-num&gt;&lt;/record&gt;&lt;/Cite&gt;&lt;/EndNote&gt;</w:instrText>
      </w:r>
      <w:r w:rsidR="00B64A61" w:rsidRPr="00221F71">
        <w:fldChar w:fldCharType="separate"/>
      </w:r>
      <w:r w:rsidR="00B64A61" w:rsidRPr="00221F71">
        <w:t>(Winkler and Dubash, 2016)</w:t>
      </w:r>
      <w:r w:rsidR="00B64A61" w:rsidRPr="00221F71">
        <w:fldChar w:fldCharType="end"/>
      </w:r>
      <w:r w:rsidR="00B72E76" w:rsidRPr="00221F71">
        <w:t>, in selected National Adaptation Plans</w:t>
      </w:r>
      <w:r w:rsidR="00D556D7" w:rsidRPr="00221F71">
        <w:t xml:space="preserve"> </w:t>
      </w:r>
      <w:r w:rsidR="00D556D7" w:rsidRPr="00221F71">
        <w:fldChar w:fldCharType="begin"/>
      </w:r>
      <w:r w:rsidR="00D556D7" w:rsidRPr="00221F71">
        <w:instrText xml:space="preserve"> ADDIN EN.CITE &lt;EndNote&gt;&lt;Cite&gt;&lt;Author&gt;Government of the Republic of Fiji&lt;/Author&gt;&lt;Year&gt;2018&lt;/Year&gt;&lt;RecNum&gt;3348&lt;/RecNum&gt;&lt;Prefix&gt;e.g. &lt;/Prefix&gt;&lt;DisplayText&gt;(e.g. Government of the Republic of Fiji, 2018)&lt;/DisplayText&gt;&lt;record&gt;&lt;rec-number&gt;3348&lt;/rec-number&gt;&lt;foreign-keys&gt;&lt;key app="EN" db-id="tzzxrfax45edtser2xkv9fans5vatxd0aa92" timestamp="1624311372"&gt;3348&lt;/key&gt;&lt;/foreign-keys&gt;&lt;ref-type name="Report"&gt;27&lt;/ref-type&gt;&lt;contributors&gt;&lt;authors&gt;&lt;author&gt;Government of the Republic of Fiji,&lt;/author&gt;&lt;/authors&gt;&lt;secondary-authors&gt;&lt;author&gt;NAP Global Network Secretariat,&lt;/author&gt;&lt;/secondary-authors&gt;&lt;/contributors&gt;&lt;titles&gt;&lt;title&gt;Republic of Fiji National Adaptation Plan. A pathway towards climate resilience&lt;/title&gt;&lt;/titles&gt;&lt;dates&gt;&lt;year&gt;2018&lt;/year&gt;&lt;/dates&gt;&lt;pub-location&gt;Suva, Fiji&lt;/pub-location&gt;&lt;urls&gt;&lt;related-urls&gt;&lt;url&gt;https://www4.unfccc.int/sites/NAPC/Documents/Parties/National%20Adaptation%20Plan_Fiji.pdf&lt;/url&gt;&lt;/related-urls&gt;&lt;/urls&gt;&lt;/record&gt;&lt;/Cite&gt;&lt;/EndNote&gt;</w:instrText>
      </w:r>
      <w:r w:rsidR="00D556D7" w:rsidRPr="00221F71">
        <w:fldChar w:fldCharType="separate"/>
      </w:r>
      <w:r w:rsidR="00D556D7" w:rsidRPr="00221F71">
        <w:t>(e.g. Government of the Republic of Fiji, 2018)</w:t>
      </w:r>
      <w:r w:rsidR="00D556D7" w:rsidRPr="00221F71">
        <w:fldChar w:fldCharType="end"/>
      </w:r>
      <w:r w:rsidR="00164000" w:rsidRPr="00221F71">
        <w:t>,</w:t>
      </w:r>
      <w:r w:rsidR="00B72E76" w:rsidRPr="00221F71">
        <w:t xml:space="preserve"> </w:t>
      </w:r>
      <w:r w:rsidR="00164000" w:rsidRPr="00221F71">
        <w:t xml:space="preserve">and </w:t>
      </w:r>
      <w:r w:rsidR="00B64A61" w:rsidRPr="00221F71">
        <w:t xml:space="preserve">the </w:t>
      </w:r>
      <w:r w:rsidR="00164000" w:rsidRPr="00221F71">
        <w:t>SADC Futures foresight framework</w:t>
      </w:r>
      <w:r w:rsidR="00B64A61" w:rsidRPr="00221F71">
        <w:t xml:space="preserve"> </w:t>
      </w:r>
      <w:r w:rsidR="00B64A61" w:rsidRPr="00221F71">
        <w:fldChar w:fldCharType="begin"/>
      </w:r>
      <w:r w:rsidR="00B64A61" w:rsidRPr="00221F71">
        <w:instrText xml:space="preserve"> ADDIN EN.CITE &lt;EndNote&gt;&lt;Cite&gt;&lt;Author&gt;Chesterman&lt;/Author&gt;&lt;Year&gt;2020&lt;/Year&gt;&lt;RecNum&gt;3346&lt;/RecNum&gt;&lt;DisplayText&gt;(Chesterman et al., 2020)&lt;/DisplayText&gt;&lt;record&gt;&lt;rec-number&gt;3346&lt;/rec-number&gt;&lt;foreign-keys&gt;&lt;key app="EN" db-id="tzzxrfax45edtser2xkv9fans5vatxd0aa92" timestamp="1624220625"&gt;3346&lt;/key&gt;&lt;/foreign-keys&gt;&lt;ref-type name="Report"&gt;27&lt;/ref-type&gt;&lt;contributors&gt;&lt;authors&gt;&lt;author&gt;S Chesterman&lt;/author&gt;&lt;author&gt;C.N. Neely&lt;/author&gt;&lt;author&gt;Thornton, P&lt;/author&gt;&lt;author&gt;Pereira, L&lt;/author&gt;&lt;/authors&gt;&lt;/contributors&gt;&lt;titles&gt;&lt;title&gt;Climate-Resilient Development Pathways&lt;/title&gt;&lt;secondary-title&gt;SADC Futures: Developing Foresight Capacity for Climate Resilient Agricultural Development Knowledge Series, CCAFS Report&lt;/secondary-title&gt;&lt;/titles&gt;&lt;keywords&gt;&lt;keyword&gt;CRDP&lt;/keyword&gt;&lt;/keywords&gt;&lt;dates&gt;&lt;year&gt;2020&lt;/year&gt;&lt;/dates&gt;&lt;pub-location&gt;Wageningen, the Netherlands&lt;/pub-location&gt;&lt;publisher&gt;CGIAR Research Program on Climate Change, Agriculture and Food Security (CCAFS)&lt;/publisher&gt;&lt;urls&gt;&lt;/urls&gt;&lt;/record&gt;&lt;/Cite&gt;&lt;/EndNote&gt;</w:instrText>
      </w:r>
      <w:r w:rsidR="00B64A61" w:rsidRPr="00221F71">
        <w:fldChar w:fldCharType="separate"/>
      </w:r>
      <w:r w:rsidR="00B64A61" w:rsidRPr="00221F71">
        <w:t>(Chesterman et al., 2020)</w:t>
      </w:r>
      <w:r w:rsidR="00B64A61" w:rsidRPr="00221F71">
        <w:fldChar w:fldCharType="end"/>
      </w:r>
      <w:r w:rsidR="00164000" w:rsidRPr="00221F71">
        <w:t>).</w:t>
      </w:r>
      <w:r w:rsidR="00F05D70" w:rsidRPr="00221F71">
        <w:t xml:space="preserve"> </w:t>
      </w:r>
      <w:bookmarkEnd w:id="6"/>
      <w:r w:rsidR="0024487A" w:rsidRPr="00221F71">
        <w:t>We</w:t>
      </w:r>
      <w:r w:rsidR="002A4822" w:rsidRPr="00221F71">
        <w:t xml:space="preserve"> offer a review of research in the </w:t>
      </w:r>
      <w:r w:rsidR="0077117F" w:rsidRPr="00221F71">
        <w:t xml:space="preserve">larger </w:t>
      </w:r>
      <w:r w:rsidR="002A4822" w:rsidRPr="00221F71">
        <w:t xml:space="preserve">domain of </w:t>
      </w:r>
      <w:r w:rsidR="00C44817" w:rsidRPr="00221F71">
        <w:t>climate resilient</w:t>
      </w:r>
      <w:r w:rsidR="002A4822" w:rsidRPr="00221F71">
        <w:t xml:space="preserve"> development pathways, analys</w:t>
      </w:r>
      <w:r w:rsidR="00962D3B" w:rsidRPr="00221F71">
        <w:t>ing</w:t>
      </w:r>
      <w:r w:rsidR="002A4822" w:rsidRPr="00221F71">
        <w:t xml:space="preserve"> </w:t>
      </w:r>
      <w:r w:rsidR="00D556D7" w:rsidRPr="00221F71">
        <w:t xml:space="preserve">definitions, </w:t>
      </w:r>
      <w:r w:rsidR="004134E5" w:rsidRPr="00221F71">
        <w:t>goal</w:t>
      </w:r>
      <w:r w:rsidR="00D556D7" w:rsidRPr="00221F71">
        <w:t xml:space="preserve">s </w:t>
      </w:r>
      <w:r w:rsidR="002A4822" w:rsidRPr="00221F71">
        <w:t xml:space="preserve">and methods </w:t>
      </w:r>
      <w:r w:rsidR="004134E5" w:rsidRPr="00221F71">
        <w:t>of researchers</w:t>
      </w:r>
      <w:r w:rsidR="002A4822" w:rsidRPr="00221F71">
        <w:t xml:space="preserve">. </w:t>
      </w:r>
      <w:r w:rsidR="00AA28E6" w:rsidRPr="00221F71">
        <w:t>We acknowledge that</w:t>
      </w:r>
      <w:r w:rsidR="003D1C27" w:rsidRPr="00221F71">
        <w:t xml:space="preserve"> other con</w:t>
      </w:r>
      <w:r w:rsidR="00D556D7" w:rsidRPr="00221F71">
        <w:t>cepts have been used to grapple</w:t>
      </w:r>
      <w:r w:rsidR="003D1C27" w:rsidRPr="00221F71">
        <w:t xml:space="preserve"> with challenges of </w:t>
      </w:r>
      <w:r w:rsidR="00AA28E6" w:rsidRPr="00221F71">
        <w:t xml:space="preserve">interactions, </w:t>
      </w:r>
      <w:r w:rsidR="00CC6DDA" w:rsidRPr="00221F71">
        <w:t xml:space="preserve">trade-offs and </w:t>
      </w:r>
      <w:r w:rsidR="00AA28E6" w:rsidRPr="00221F71">
        <w:t xml:space="preserve">synergies </w:t>
      </w:r>
      <w:r w:rsidR="003D1C27" w:rsidRPr="00221F71">
        <w:t xml:space="preserve">between </w:t>
      </w:r>
      <w:r w:rsidR="00AA28E6" w:rsidRPr="00221F71">
        <w:t xml:space="preserve">climate </w:t>
      </w:r>
      <w:r w:rsidR="003D1C27" w:rsidRPr="00221F71">
        <w:t>and development</w:t>
      </w:r>
      <w:r w:rsidR="00AA28E6" w:rsidRPr="00221F71">
        <w:t xml:space="preserve"> decisions</w:t>
      </w:r>
      <w:r w:rsidR="003D1C27" w:rsidRPr="00221F71">
        <w:t xml:space="preserve">. Examples include climate compatible development </w:t>
      </w:r>
      <w:r w:rsidR="00D50CC2" w:rsidRPr="00221F71">
        <w:fldChar w:fldCharType="begin">
          <w:fldData xml:space="preserve">PEVuZE5vdGU+PENpdGU+PEF1dGhvcj5TdHJpbmdlcjwvQXV0aG9yPjxZZWFyPjIwMTQ8L1llYXI+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</w:fldData>
        </w:fldChar>
      </w:r>
      <w:r w:rsidR="00D50CC2" w:rsidRPr="00221F71">
        <w:instrText xml:space="preserve"> ADDIN EN.CITE </w:instrText>
      </w:r>
      <w:r w:rsidR="00D50CC2" w:rsidRPr="00221F71">
        <w:fldChar w:fldCharType="begin">
          <w:fldData xml:space="preserve">PEVuZE5vdGU+PENpdGU+PEF1dGhvcj5TdHJpbmdlcjwvQXV0aG9yPjxZZWFyPjIwMTQ8L1llYXI+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</w:fldData>
        </w:fldChar>
      </w:r>
      <w:r w:rsidR="00D50CC2" w:rsidRPr="00221F71">
        <w:instrText xml:space="preserve"> ADDIN EN.CITE.DATA </w:instrText>
      </w:r>
      <w:r w:rsidR="00D50CC2" w:rsidRPr="00221F71">
        <w:fldChar w:fldCharType="end"/>
      </w:r>
      <w:r w:rsidR="00D50CC2" w:rsidRPr="00221F71">
        <w:fldChar w:fldCharType="separate"/>
      </w:r>
      <w:r w:rsidR="00D50CC2" w:rsidRPr="00221F71">
        <w:t>(e.g. Nunan, 2017; Stringer et al., 2014)</w:t>
      </w:r>
      <w:r w:rsidR="00D50CC2" w:rsidRPr="00221F71">
        <w:fldChar w:fldCharType="end"/>
      </w:r>
      <w:r w:rsidR="00D50CC2" w:rsidRPr="00221F71">
        <w:t>;</w:t>
      </w:r>
      <w:r w:rsidR="003D1C27" w:rsidRPr="00221F71">
        <w:t xml:space="preserve"> triple wins for mitigation, adaptation and development </w:t>
      </w:r>
      <w:r w:rsidR="0059688B" w:rsidRPr="00221F71">
        <w:fldChar w:fldCharType="begin"/>
      </w:r>
      <w:r w:rsidR="0059688B" w:rsidRPr="00221F71">
        <w:instrText xml:space="preserve"> ADDIN EN.CITE &lt;EndNote&gt;&lt;Cite&gt;&lt;Author&gt;Suckall&lt;/Author&gt;&lt;Year&gt;2015&lt;/Year&gt;&lt;RecNum&gt;3336&lt;/RecNum&gt;&lt;Prefix&gt;e.g. &lt;/Prefix&gt;&lt;DisplayText&gt;(e.g. Suckall et al., 2015)&lt;/DisplayText&gt;&lt;record&gt;&lt;rec-number&gt;3336&lt;/rec-number&gt;&lt;foreign-keys&gt;&lt;key app="EN" db-id="tzzxrfax45edtser2xkv9fans5vatxd0aa92" timestamp="1623967767"&gt;3336&lt;/key&gt;&lt;/foreign-keys&gt;&lt;ref-type name="Journal Article"&gt;17&lt;/ref-type&gt;&lt;contributors&gt;&lt;authors&gt;&lt;author&gt;Suckall, Natalie&lt;/author&gt;&lt;author&gt;Stringer, Lindsay C.&lt;/author&gt;&lt;author&gt;Tompkins, Emma L.&lt;/author&gt;&lt;/authors&gt;&lt;/contributors&gt;&lt;titles&gt;&lt;title&gt;Presenting Triple-Wins? Assessing Projects That Deliver Adaptation, Mitigation and Development Co-benefits in Rural Sub-Saharan Africa&lt;/title&gt;&lt;secondary-title&gt;Ambio&lt;/secondary-title&gt;&lt;alt-title&gt;Ambio&lt;/alt-title&gt;&lt;/titles&gt;&lt;periodical&gt;&lt;full-title&gt;Ambio&lt;/full-title&gt;&lt;/periodical&gt;&lt;alt-periodical&gt;&lt;full-title&gt;Ambio&lt;/full-title&gt;&lt;/alt-periodical&gt;&lt;pages&gt;34-41&lt;/pages&gt;&lt;volume&gt;44&lt;/volume&gt;&lt;number&gt;1&lt;/number&gt;&lt;edition&gt;2014/04/05&lt;/edition&gt;&lt;keywords&gt;&lt;keyword&gt;Africa South of the Sahara&lt;/keyword&gt;&lt;keyword&gt;*Climate Change&lt;/keyword&gt;&lt;keyword&gt;Conservation of Natural Resources/*methods&lt;/keyword&gt;&lt;keyword&gt;Humans&lt;/keyword&gt;&lt;keyword&gt;Rural Population&lt;/keyword&gt;&lt;/keywords&gt;&lt;dates&gt;&lt;year&gt;2015&lt;/year&gt;&lt;/dates&gt;&lt;publisher&gt;Springer Netherlands&lt;/publisher&gt;&lt;isbn&gt;0044-7447&amp;#xD;1654-7209&lt;/isbn&gt;&lt;accession-num&gt;24705929&lt;/accession-num&gt;&lt;urls&gt;&lt;related-urls&gt;&lt;url&gt;https://pubmed.ncbi.nlm.nih.gov/24705929&lt;/url&gt;&lt;url&gt;https://www.ncbi.nlm.nih.gov/pmc/articles/PMC4293359/&lt;/url&gt;&lt;/related-urls&gt;&lt;/urls&gt;&lt;electronic-resource-num&gt;10.1007/s13280-014-0520-0&lt;/electronic-resource-num&gt;&lt;remote-database-name&gt;PubMed&lt;/remote-database-name&gt;&lt;language&gt;eng&lt;/language&gt;&lt;/record&gt;&lt;/Cite&gt;&lt;/EndNote&gt;</w:instrText>
      </w:r>
      <w:r w:rsidR="0059688B" w:rsidRPr="00221F71">
        <w:fldChar w:fldCharType="separate"/>
      </w:r>
      <w:r w:rsidR="0059688B" w:rsidRPr="00221F71">
        <w:t>(e.g. Suckall et al., 2015)</w:t>
      </w:r>
      <w:r w:rsidR="0059688B" w:rsidRPr="00221F71">
        <w:fldChar w:fldCharType="end"/>
      </w:r>
      <w:r w:rsidR="003D1C27" w:rsidRPr="00221F71">
        <w:t xml:space="preserve"> and</w:t>
      </w:r>
      <w:r w:rsidR="00DC0F3D" w:rsidRPr="00221F71">
        <w:t xml:space="preserve"> ‘low</w:t>
      </w:r>
      <w:r w:rsidR="008240F4" w:rsidRPr="00221F71">
        <w:t xml:space="preserve"> carbon </w:t>
      </w:r>
      <w:r w:rsidR="00DC0F3D" w:rsidRPr="00221F71">
        <w:t>resilient development</w:t>
      </w:r>
      <w:r w:rsidR="008240F4" w:rsidRPr="00221F71">
        <w:t>’</w:t>
      </w:r>
      <w:r w:rsidR="00914541" w:rsidRPr="00221F71">
        <w:t xml:space="preserve"> </w:t>
      </w:r>
      <w:r w:rsidR="00914541" w:rsidRPr="00221F71">
        <w:fldChar w:fldCharType="begin"/>
      </w:r>
      <w:r w:rsidR="00914541" w:rsidRPr="00221F71">
        <w:instrText xml:space="preserve"> ADDIN EN.CITE &lt;EndNote&gt;&lt;Cite&gt;&lt;Author&gt;Fisher&lt;/Author&gt;&lt;Year&gt;2016&lt;/Year&gt;&lt;RecNum&gt;3363&lt;/RecNum&gt;&lt;Prefix&gt;e.g. &lt;/Prefix&gt;&lt;DisplayText&gt;(e.g. Fisher and Rai, 2016)&lt;/DisplayText&gt;&lt;record&gt;&lt;rec-number&gt;3363&lt;/rec-number&gt;&lt;foreign-keys&gt;&lt;key app="EN" db-id="tzzxrfax45edtser2xkv9fans5vatxd0aa92" timestamp="1630530462"&gt;3363&lt;/key&gt;&lt;/foreign-keys&gt;&lt;ref-type name="Edited Book"&gt;28&lt;/ref-type&gt;&lt;contributors&gt;&lt;authors&gt;&lt;author&gt;Fisher, S.&lt;/author&gt;&lt;author&gt;Rai, N.&lt;/author&gt;&lt;/authors&gt;&lt;/contributors&gt;&lt;titles&gt;&lt;title&gt;The Political Economy of Low Carbon Resilient Development: Planning and implementation (1st ed.)&lt;/title&gt;&lt;/titles&gt;&lt;dates&gt;&lt;year&gt;2016&lt;/year&gt;&lt;/dates&gt;&lt;publisher&gt;Routledge&lt;/publisher&gt;&lt;urls&gt;&lt;/urls&gt;&lt;electronic-resource-num&gt;https://doi.org/10.4324/9781315679280&lt;/electronic-resource-num&gt;&lt;/record&gt;&lt;/Cite&gt;&lt;/EndNote&gt;</w:instrText>
      </w:r>
      <w:r w:rsidR="00914541" w:rsidRPr="00221F71">
        <w:fldChar w:fldCharType="separate"/>
      </w:r>
      <w:r w:rsidR="00914541" w:rsidRPr="00221F71">
        <w:t>(e.g. Fisher and Rai, 2016)</w:t>
      </w:r>
      <w:r w:rsidR="00914541" w:rsidRPr="00221F71">
        <w:fldChar w:fldCharType="end"/>
      </w:r>
      <w:r w:rsidR="003D1C27" w:rsidRPr="00221F71">
        <w:t>. Each of these concepts has also advanced in the period since AR5.</w:t>
      </w:r>
      <w:r w:rsidR="00AA28E6" w:rsidRPr="00221F71">
        <w:t xml:space="preserve"> </w:t>
      </w:r>
      <w:r w:rsidR="00CA020C" w:rsidRPr="00221F71">
        <w:t>However, a</w:t>
      </w:r>
      <w:r w:rsidR="00AA28E6" w:rsidRPr="00221F71">
        <w:t>s the IPCC</w:t>
      </w:r>
      <w:r w:rsidR="008240F4" w:rsidRPr="00221F71">
        <w:t xml:space="preserve"> authors</w:t>
      </w:r>
      <w:r w:rsidR="00AA28E6" w:rsidRPr="00221F71">
        <w:t xml:space="preserve"> selected ‘</w:t>
      </w:r>
      <w:r w:rsidR="00C44817" w:rsidRPr="00221F71">
        <w:t>climate resilient</w:t>
      </w:r>
      <w:r w:rsidR="00AA28E6" w:rsidRPr="00221F71">
        <w:t xml:space="preserve"> development pathways’ as the</w:t>
      </w:r>
      <w:r w:rsidR="008240F4" w:rsidRPr="00221F71">
        <w:t>ir</w:t>
      </w:r>
      <w:r w:rsidR="00AA28E6" w:rsidRPr="00221F71">
        <w:t xml:space="preserve"> wording and as we aim to trace </w:t>
      </w:r>
      <w:r w:rsidR="0059688B" w:rsidRPr="00221F71">
        <w:t>how this</w:t>
      </w:r>
      <w:r w:rsidR="00613FA3" w:rsidRPr="00221F71">
        <w:t xml:space="preserve"> concept evolved since AR5</w:t>
      </w:r>
      <w:r w:rsidR="00AA28E6" w:rsidRPr="00221F71">
        <w:t>, we confine our review to this terminology. Next, we reflect on our findings with a panel of experts and discuss how the concept can be advanced</w:t>
      </w:r>
      <w:r w:rsidR="00613FA3" w:rsidRPr="00221F71">
        <w:t xml:space="preserve">. </w:t>
      </w:r>
      <w:r w:rsidR="0086580F" w:rsidRPr="00221F71">
        <w:t>We find little evidence of dedicated empirical and conceptual work on ‘</w:t>
      </w:r>
      <w:r w:rsidR="00C44817" w:rsidRPr="00221F71">
        <w:t>climate resilient</w:t>
      </w:r>
      <w:r w:rsidR="0086580F" w:rsidRPr="00221F71">
        <w:t xml:space="preserve"> development pathways’. Use of the terminology in the domains of climate action, resilience, development and pathways research has </w:t>
      </w:r>
      <w:r w:rsidR="00CA020C" w:rsidRPr="00221F71">
        <w:t>given</w:t>
      </w:r>
      <w:r w:rsidR="0086580F" w:rsidRPr="00221F71">
        <w:t xml:space="preserve"> rise to conceptual ambiguity.</w:t>
      </w:r>
      <w:r w:rsidR="00962D3B" w:rsidRPr="00221F71">
        <w:t xml:space="preserve"> </w:t>
      </w:r>
      <w:r w:rsidR="0086580F" w:rsidRPr="00221F71">
        <w:t xml:space="preserve">We recommend </w:t>
      </w:r>
      <w:r w:rsidR="0059688B" w:rsidRPr="00221F71">
        <w:t>operationalising</w:t>
      </w:r>
      <w:r w:rsidR="0086580F" w:rsidRPr="00221F71">
        <w:t xml:space="preserve"> climate resilient development pathways as the process of consolidating climate action and development decisions towards long-term sustainable development. </w:t>
      </w:r>
      <w:r w:rsidR="00962D3B" w:rsidRPr="00221F71">
        <w:t xml:space="preserve">Realizing the ambition of climate-resilient development, we conclude, requires </w:t>
      </w:r>
      <w:r w:rsidR="004D067E" w:rsidRPr="00221F71">
        <w:t>conceptualising sustainability, flexibility and equity</w:t>
      </w:r>
      <w:r w:rsidR="00962D3B" w:rsidRPr="00221F71">
        <w:t xml:space="preserve"> as the goal for adaptation and mitigation, </w:t>
      </w:r>
      <w:r w:rsidR="00D556D7" w:rsidRPr="00221F71">
        <w:t>and</w:t>
      </w:r>
      <w:r w:rsidR="00962D3B" w:rsidRPr="00221F71">
        <w:t xml:space="preserve"> supporting human agency in co-creating and enacting pathways</w:t>
      </w:r>
      <w:r w:rsidR="00950E5A" w:rsidRPr="00221F71">
        <w:t xml:space="preserve"> that support transformation </w:t>
      </w:r>
      <w:r w:rsidR="00604B54" w:rsidRPr="00221F71">
        <w:t xml:space="preserve">towards sustainable, just and equitable </w:t>
      </w:r>
      <w:r w:rsidR="00950E5A" w:rsidRPr="00221F71">
        <w:t>futures</w:t>
      </w:r>
      <w:r w:rsidR="00962D3B" w:rsidRPr="00221F71">
        <w:t>.</w:t>
      </w:r>
    </w:p>
    <w:p w14:paraId="4FD268FF" w14:textId="77777777" w:rsidR="007A16EF" w:rsidRPr="00221F71" w:rsidRDefault="004134E5" w:rsidP="001E22C9">
      <w:pPr>
        <w:pStyle w:val="Heading1"/>
      </w:pPr>
      <w:r w:rsidRPr="00221F71">
        <w:lastRenderedPageBreak/>
        <w:t>Methods</w:t>
      </w:r>
    </w:p>
    <w:p w14:paraId="5612E1EA" w14:textId="7058A99B" w:rsidR="007A16EF" w:rsidRPr="00221F71" w:rsidRDefault="004134E5" w:rsidP="002D49F4">
      <w:r w:rsidRPr="00221F71">
        <w:t xml:space="preserve">We reviewed </w:t>
      </w:r>
      <w:r w:rsidR="002570CE" w:rsidRPr="00221F71">
        <w:t xml:space="preserve">the </w:t>
      </w:r>
      <w:r w:rsidRPr="00221F71">
        <w:t xml:space="preserve">academic </w:t>
      </w:r>
      <w:r w:rsidR="002570CE" w:rsidRPr="00221F71">
        <w:t>literature on</w:t>
      </w:r>
      <w:r w:rsidRPr="00221F71">
        <w:t xml:space="preserve"> climate resilient development pathways. We followed </w:t>
      </w:r>
      <w:r w:rsidR="00BF77E2" w:rsidRPr="00221F71">
        <w:t xml:space="preserve">the same four steps as on Werners et al. </w:t>
      </w:r>
      <w:r w:rsidR="00BF77E2" w:rsidRPr="00221F71">
        <w:fldChar w:fldCharType="begin"/>
      </w:r>
      <w:r w:rsidR="00BF77E2" w:rsidRPr="00221F71">
        <w:instrText xml:space="preserve"> ADDIN EN.CITE &lt;EndNote&gt;&lt;Cite ExcludeAuth="1"&gt;&lt;Author&gt;Werners&lt;/Author&gt;&lt;Year&gt;2021&lt;/Year&gt;&lt;RecNum&gt;2956&lt;/RecNum&gt;&lt;DisplayText&gt;(2021)&lt;/DisplayText&gt;&lt;record&gt;&lt;rec-number&gt;2956&lt;/rec-number&gt;&lt;foreign-keys&gt;&lt;key app="EN" db-id="tzzxrfax45edtser2xkv9fans5vatxd0aa92" timestamp="0"&gt;2956&lt;/key&gt;&lt;/foreign-keys&gt;&lt;ref-type name="Journal Article"&gt;17&lt;/ref-type&gt;&lt;contributors&gt;&lt;authors&gt;&lt;author&gt;Werners, Saskia E.&lt;/author&gt;&lt;author&gt;Wise, Russell M.&lt;/author&gt;&lt;author&gt;Butler, James R. A.&lt;/author&gt;&lt;author&gt;Totin, Edmond&lt;/author&gt;&lt;author&gt;Vincent, Katharine&lt;/author&gt;&lt;/authors&gt;&lt;/contributors&gt;&lt;titles&gt;&lt;title&gt;Adaptation pathways: a review of approaches and a learning framework&lt;/title&gt;&lt;secondary-title&gt;Environmental Science &amp;amp; Policy&lt;/secondary-title&gt;&lt;/titles&gt;&lt;periodical&gt;&lt;full-title&gt;Environmental Science &amp;amp; Policy&lt;/full-title&gt;&lt;/periodical&gt;&lt;pages&gt;266-275&lt;/pages&gt;&lt;volume&gt;116&lt;/volume&gt;&lt;keywords&gt;&lt;keyword&gt;Adaptation&lt;/keyword&gt;&lt;keyword&gt;Uncertainty&lt;/keyword&gt;&lt;keyword&gt;Decision-making&lt;/keyword&gt;&lt;keyword&gt;Climate change&lt;/keyword&gt;&lt;keyword&gt;Adaptation pathways&lt;/keyword&gt;&lt;keyword&gt;Learning framework&lt;/keyword&gt;&lt;keyword&gt;wernerspaper&lt;/keyword&gt;&lt;/keywords&gt;&lt;dates&gt;&lt;year&gt;2021&lt;/year&gt;&lt;pub-dates&gt;&lt;date&gt;2021/02/01&lt;/date&gt;&lt;/pub-dates&gt;&lt;/dates&gt;&lt;isbn&gt;1462-9011&lt;/isbn&gt;&lt;urls&gt;&lt;related-urls&gt;&lt;url&gt;http://www.sciencedirect.com/science/article/pii/S1462901120313836&lt;/url&gt;&lt;/related-urls&gt;&lt;/urls&gt;&lt;electronic-resource-num&gt;https://doi.org/10.1016/j.envsci.2020.11.003&lt;/electronic-resource-num&gt;&lt;/record&gt;&lt;/Cite&gt;&lt;/EndNote&gt;</w:instrText>
      </w:r>
      <w:r w:rsidR="00BF77E2" w:rsidRPr="00221F71">
        <w:fldChar w:fldCharType="separate"/>
      </w:r>
      <w:r w:rsidR="00BF77E2" w:rsidRPr="00221F71">
        <w:t>(2021)</w:t>
      </w:r>
      <w:r w:rsidR="00BF77E2" w:rsidRPr="00221F71">
        <w:fldChar w:fldCharType="end"/>
      </w:r>
      <w:r w:rsidR="00BF77E2" w:rsidRPr="00221F71">
        <w:t xml:space="preserve">, which are based on </w:t>
      </w:r>
      <w:proofErr w:type="spellStart"/>
      <w:r w:rsidRPr="00221F71">
        <w:t>Berrang</w:t>
      </w:r>
      <w:proofErr w:type="spellEnd"/>
      <w:r w:rsidRPr="00221F71">
        <w:t xml:space="preserve">-Ford et al.’s </w:t>
      </w:r>
      <w:r w:rsidR="001E22C9" w:rsidRPr="00221F71">
        <w:fldChar w:fldCharType="begin"/>
      </w:r>
      <w:r w:rsidR="00A66B1F" w:rsidRPr="00221F71">
        <w:instrText xml:space="preserve"> ADDIN EN.CITE &lt;EndNote&gt;&lt;Cite ExcludeAuth="1"&gt;&lt;Author&gt;Berrang-Ford&lt;/Author&gt;&lt;Year&gt;2015&lt;/Year&gt;&lt;RecNum&gt;2388&lt;/RecNum&gt;&lt;DisplayText&gt;(2015)&lt;/DisplayText&gt;&lt;record&gt;&lt;rec-number&gt;2388&lt;/rec-number&gt;&lt;foreign-keys&gt;&lt;key app="EN" db-id="tzzxrfax45edtser2xkv9fans5vatxd0aa92" timestamp="0"&gt;2388&lt;/key&gt;&lt;/foreign-keys&gt;&lt;ref-type name="Journal Article"&gt;17&lt;/ref-type&gt;&lt;contributors&gt;&lt;authors&gt;&lt;author&gt;Berrang-Ford, Lea&lt;/author&gt;&lt;author&gt;Pearce, Tristan&lt;/author&gt;&lt;author&gt;Ford, JamesD&lt;/author&gt;&lt;/authors&gt;&lt;/contributors&gt;&lt;titles&gt;&lt;title&gt;Systematic review approaches for climate change adaptation research&lt;/title&gt;&lt;secondary-title&gt;Regional Environmental Change&lt;/secondary-title&gt;&lt;/titles&gt;&lt;periodical&gt;&lt;full-title&gt;Regional Environmental Change&lt;/full-title&gt;&lt;/periodical&gt;&lt;pages&gt;755-769&lt;/pages&gt;&lt;volume&gt;15&lt;/volume&gt;&lt;number&gt;5&lt;/number&gt;&lt;keywords&gt;&lt;keyword&gt;Climate change&lt;/keyword&gt;&lt;keyword&gt;Systematic review&lt;/keyword&gt;&lt;keyword&gt;Human dimensions of climate change&lt;/keyword&gt;&lt;keyword&gt;Vulnerability&lt;/keyword&gt;&lt;keyword&gt;Adaptation&lt;/keyword&gt;&lt;keyword&gt;Research synthesis&lt;/keyword&gt;&lt;keyword&gt;Social sciences&lt;/keyword&gt;&lt;keyword&gt;Realist review&lt;/keyword&gt;&lt;keyword&gt;++review !readit&lt;/keyword&gt;&lt;/keywords&gt;&lt;dates&gt;&lt;year&gt;2015&lt;/year&gt;&lt;/dates&gt;&lt;publisher&gt;Springer Berlin Heidelberg&lt;/publisher&gt;&lt;isbn&gt;1436-3798&lt;/isbn&gt;&lt;urls&gt;&lt;related-urls&gt;&lt;url&gt;http://dx.doi.org/10.1007/s10113-014-0708-7&lt;/url&gt;&lt;/related-urls&gt;&lt;/urls&gt;&lt;electronic-resource-num&gt;10.1007/s10113-014-0708-7&lt;/electronic-resource-num&gt;&lt;/record&gt;&lt;/Cite&gt;&lt;/EndNote&gt;</w:instrText>
      </w:r>
      <w:r w:rsidR="001E22C9" w:rsidRPr="00221F71">
        <w:fldChar w:fldCharType="separate"/>
      </w:r>
      <w:r w:rsidR="00A66B1F" w:rsidRPr="00221F71">
        <w:t>(2015)</w:t>
      </w:r>
      <w:r w:rsidR="001E22C9" w:rsidRPr="00221F71">
        <w:fldChar w:fldCharType="end"/>
      </w:r>
      <w:r w:rsidR="001E22C9" w:rsidRPr="00221F71">
        <w:t xml:space="preserve"> </w:t>
      </w:r>
      <w:r w:rsidRPr="00221F71">
        <w:t xml:space="preserve">guidelines for systematic review in adaptation research, as </w:t>
      </w:r>
      <w:r w:rsidR="00A66B1F" w:rsidRPr="00221F71">
        <w:t xml:space="preserve">applied by Tucker et al. </w:t>
      </w:r>
      <w:r w:rsidR="00A66B1F" w:rsidRPr="00221F71">
        <w:fldChar w:fldCharType="begin"/>
      </w:r>
      <w:r w:rsidR="00A66B1F" w:rsidRPr="00221F71">
        <w:instrText xml:space="preserve"> ADDIN EN.CITE &lt;EndNote&gt;&lt;Cite ExcludeAuth="1"&gt;&lt;Author&gt;Tucker&lt;/Author&gt;&lt;Year&gt;2015&lt;/Year&gt;&lt;RecNum&gt;3063&lt;/RecNum&gt;&lt;DisplayText&gt;(2015)&lt;/DisplayText&gt;&lt;record&gt;&lt;rec-number&gt;3063&lt;/rec-number&gt;&lt;foreign-keys&gt;&lt;key app="EN" db-id="tzzxrfax45edtser2xkv9fans5vatxd0aa92" timestamp="0"&gt;3063&lt;/key&gt;&lt;/foreign-keys&gt;&lt;ref-type name="Journal Article"&gt;17&lt;/ref-type&gt;&lt;contributors&gt;&lt;authors&gt;&lt;author&gt;Tucker, Josephine&lt;/author&gt;&lt;author&gt;Daoud, Mona&lt;/author&gt;&lt;author&gt;Oates, Naomi&lt;/author&gt;&lt;author&gt;Few, Roger&lt;/author&gt;&lt;author&gt;Conway, Declan&lt;/author&gt;&lt;author&gt;Mtisi, Sobona&lt;/author&gt;&lt;author&gt;Matheson, Shirley&lt;/author&gt;&lt;/authors&gt;&lt;/contributors&gt;&lt;titles&gt;&lt;title&gt;Social vulnerability in three high-poverty climate change hot spots: What does the climate change literature tell us?&lt;/title&gt;&lt;secondary-title&gt;Regional Environmental Change&lt;/secondary-title&gt;&lt;/titles&gt;&lt;periodical&gt;&lt;full-title&gt;Regional Environmental Change&lt;/full-title&gt;&lt;/periodical&gt;&lt;pages&gt;783-800&lt;/pages&gt;&lt;volume&gt;15&lt;/volume&gt;&lt;number&gt;5&lt;/number&gt;&lt;keywords&gt;&lt;keyword&gt;++review&lt;/keyword&gt;&lt;keyword&gt;+litrev writing&lt;/keyword&gt;&lt;keyword&gt;hotspots&lt;/keyword&gt;&lt;keyword&gt;cariaa&lt;/keyword&gt;&lt;/keywords&gt;&lt;dates&gt;&lt;year&gt;2015&lt;/year&gt;&lt;pub-dates&gt;&lt;date&gt;June 01&lt;/date&gt;&lt;/pub-dates&gt;&lt;/dates&gt;&lt;isbn&gt;1436-378X&lt;/isbn&gt;&lt;label&gt;Tucker2015&lt;/label&gt;&lt;work-type&gt;journal article&lt;/work-type&gt;&lt;urls&gt;&lt;related-urls&gt;&lt;url&gt;https://doi.org/10.1007/s10113-014-0741-6&lt;/url&gt;&lt;/related-urls&gt;&lt;/urls&gt;&lt;electronic-resource-num&gt;10.1007/s10113-014-0741-6&lt;/electronic-resource-num&gt;&lt;/record&gt;&lt;/Cite&gt;&lt;/EndNote&gt;</w:instrText>
      </w:r>
      <w:r w:rsidR="00A66B1F" w:rsidRPr="00221F71">
        <w:fldChar w:fldCharType="separate"/>
      </w:r>
      <w:r w:rsidR="00A66B1F" w:rsidRPr="00221F71">
        <w:t>(2015)</w:t>
      </w:r>
      <w:r w:rsidR="00A66B1F" w:rsidRPr="00221F71">
        <w:fldChar w:fldCharType="end"/>
      </w:r>
      <w:r w:rsidRPr="00221F71">
        <w:t>:</w:t>
      </w:r>
    </w:p>
    <w:p w14:paraId="2D71C1B3" w14:textId="77777777" w:rsidR="008D5166" w:rsidRPr="00221F71" w:rsidRDefault="008D5166" w:rsidP="002D49F4"/>
    <w:p w14:paraId="0020B4E4" w14:textId="77777777" w:rsidR="007A16EF" w:rsidRPr="00221F71" w:rsidRDefault="004134E5" w:rsidP="002D49F4">
      <w:pPr>
        <w:pStyle w:val="ListParagraph"/>
        <w:numPr>
          <w:ilvl w:val="0"/>
          <w:numId w:val="27"/>
        </w:numPr>
      </w:pPr>
      <w:r w:rsidRPr="00221F71">
        <w:t>Question-setting and scope;</w:t>
      </w:r>
    </w:p>
    <w:p w14:paraId="01C83F89" w14:textId="77777777" w:rsidR="007A16EF" w:rsidRPr="00221F71" w:rsidRDefault="004134E5" w:rsidP="002D49F4">
      <w:pPr>
        <w:pStyle w:val="ListParagraph"/>
        <w:numPr>
          <w:ilvl w:val="0"/>
          <w:numId w:val="27"/>
        </w:numPr>
      </w:pPr>
      <w:r w:rsidRPr="00221F71">
        <w:t>Literature search and selection of documents;</w:t>
      </w:r>
    </w:p>
    <w:p w14:paraId="7A3A20CB" w14:textId="77777777" w:rsidR="007A16EF" w:rsidRPr="00221F71" w:rsidRDefault="004134E5" w:rsidP="002D49F4">
      <w:pPr>
        <w:pStyle w:val="ListParagraph"/>
        <w:numPr>
          <w:ilvl w:val="0"/>
          <w:numId w:val="27"/>
        </w:numPr>
      </w:pPr>
      <w:r w:rsidRPr="00221F71">
        <w:t>Data extraction and analysis;</w:t>
      </w:r>
    </w:p>
    <w:p w14:paraId="2308F28A" w14:textId="77777777" w:rsidR="007A16EF" w:rsidRPr="00221F71" w:rsidRDefault="004134E5" w:rsidP="002D49F4">
      <w:pPr>
        <w:pStyle w:val="ListParagraph"/>
        <w:numPr>
          <w:ilvl w:val="0"/>
          <w:numId w:val="27"/>
        </w:numPr>
      </w:pPr>
      <w:r w:rsidRPr="00221F71">
        <w:t>Reflexive learning.</w:t>
      </w:r>
    </w:p>
    <w:p w14:paraId="294D53DA" w14:textId="77777777" w:rsidR="007A16EF" w:rsidRPr="00221F71" w:rsidRDefault="007A16EF" w:rsidP="002D49F4"/>
    <w:p w14:paraId="1696A31F" w14:textId="77777777" w:rsidR="007A16EF" w:rsidRPr="00221F71" w:rsidRDefault="00C47DD2" w:rsidP="006710BB">
      <w:pPr>
        <w:rPr>
          <w:b/>
        </w:rPr>
      </w:pPr>
      <w:r w:rsidRPr="00221F71">
        <w:rPr>
          <w:b/>
        </w:rPr>
        <w:t>STEP 1: Question-setting and scope</w:t>
      </w:r>
    </w:p>
    <w:p w14:paraId="2BFC9655" w14:textId="1BBCB0D7" w:rsidR="00E83D68" w:rsidRPr="00221F71" w:rsidRDefault="00C47DD2" w:rsidP="006710BB">
      <w:r w:rsidRPr="00221F71">
        <w:t>This paper asks what conceptual and empirical advances have been</w:t>
      </w:r>
      <w:r w:rsidR="0033015A" w:rsidRPr="00221F71">
        <w:t xml:space="preserve"> made</w:t>
      </w:r>
      <w:r w:rsidRPr="00221F71">
        <w:t xml:space="preserve"> on </w:t>
      </w:r>
      <w:r w:rsidR="00C44817" w:rsidRPr="00221F71">
        <w:t>climate resilient</w:t>
      </w:r>
      <w:r w:rsidRPr="00221F71">
        <w:t xml:space="preserve"> development pathways since</w:t>
      </w:r>
      <w:r w:rsidR="00F36CDE" w:rsidRPr="00221F71">
        <w:t xml:space="preserve"> </w:t>
      </w:r>
      <w:r w:rsidRPr="00221F71">
        <w:t xml:space="preserve">AR5. To set the scope of the review, we performed </w:t>
      </w:r>
      <w:r w:rsidR="00F3203A" w:rsidRPr="00221F71">
        <w:t>multiple</w:t>
      </w:r>
      <w:r w:rsidRPr="00221F71">
        <w:t xml:space="preserve"> exploratory searches. </w:t>
      </w:r>
      <w:r w:rsidR="00E83D68" w:rsidRPr="00221F71">
        <w:t xml:space="preserve">The review was temporally restricted to papers from 2014 onwards, the review was not geographically restricted. We observed that a </w:t>
      </w:r>
      <w:r w:rsidR="008265F4" w:rsidRPr="00221F71">
        <w:t xml:space="preserve">search in </w:t>
      </w:r>
      <w:r w:rsidR="00CC6DDA" w:rsidRPr="00221F71">
        <w:t xml:space="preserve">Scopus in </w:t>
      </w:r>
      <w:r w:rsidR="008265F4" w:rsidRPr="00221F71">
        <w:t xml:space="preserve">September </w:t>
      </w:r>
      <w:r w:rsidR="00E83D68" w:rsidRPr="00221F71">
        <w:t xml:space="preserve">2020 </w:t>
      </w:r>
      <w:r w:rsidR="008265F4" w:rsidRPr="00221F71">
        <w:t xml:space="preserve">for the search term </w:t>
      </w:r>
      <w:r w:rsidR="008265F4" w:rsidRPr="00221F71">
        <w:rPr>
          <w:i/>
        </w:rPr>
        <w:t xml:space="preserve">“Climate resilient development pathway*” </w:t>
      </w:r>
      <w:r w:rsidR="00E83D68" w:rsidRPr="00221F71">
        <w:t xml:space="preserve">for the options (TITLE-ABS-KEY) yielded only 6 results, whereas </w:t>
      </w:r>
      <w:r w:rsidR="00E83D68" w:rsidRPr="00221F71">
        <w:rPr>
          <w:i/>
        </w:rPr>
        <w:t xml:space="preserve">“Climate resilient pathway*” </w:t>
      </w:r>
      <w:r w:rsidR="00E83D68" w:rsidRPr="00221F71">
        <w:t xml:space="preserve">yielded 10 results. The search term (climate AND </w:t>
      </w:r>
      <w:proofErr w:type="spellStart"/>
      <w:r w:rsidR="00E83D68" w:rsidRPr="00221F71">
        <w:t>resilien</w:t>
      </w:r>
      <w:proofErr w:type="spellEnd"/>
      <w:r w:rsidR="00E83D68" w:rsidRPr="00221F71">
        <w:t xml:space="preserve">* AND development AND pathway*) yielded 278 papers. </w:t>
      </w:r>
    </w:p>
    <w:p w14:paraId="14200BF4" w14:textId="77777777" w:rsidR="002D49F4" w:rsidRPr="00221F71" w:rsidRDefault="002D49F4" w:rsidP="006710BB"/>
    <w:p w14:paraId="2C7757A6" w14:textId="1E39C2AA" w:rsidR="00E83D68" w:rsidRPr="00221F71" w:rsidRDefault="00E83D68" w:rsidP="00E83D68">
      <w:pPr>
        <w:spacing w:after="240"/>
      </w:pPr>
      <w:r w:rsidRPr="00221F71">
        <w:t>Guided by the preliminary searches we topically limi</w:t>
      </w:r>
      <w:r w:rsidR="00C23EE1" w:rsidRPr="00221F71">
        <w:t>ted</w:t>
      </w:r>
      <w:r w:rsidRPr="00221F71">
        <w:t xml:space="preserve"> the review to the domains of climate, resilience, development and pathways. </w:t>
      </w:r>
      <w:r w:rsidR="00BF77E2" w:rsidRPr="00221F71">
        <w:t xml:space="preserve">We </w:t>
      </w:r>
      <w:r w:rsidRPr="00221F71">
        <w:t>recognis</w:t>
      </w:r>
      <w:r w:rsidR="00BF77E2" w:rsidRPr="00221F71">
        <w:t xml:space="preserve">e </w:t>
      </w:r>
      <w:r w:rsidRPr="00221F71">
        <w:t xml:space="preserve">that extensive literature exists relating in each of these domains, </w:t>
      </w:r>
      <w:r w:rsidR="00BF77E2" w:rsidRPr="00221F71">
        <w:t xml:space="preserve">yet </w:t>
      </w:r>
      <w:r w:rsidRPr="00221F71">
        <w:t xml:space="preserve">for </w:t>
      </w:r>
      <w:r w:rsidR="00BF77E2" w:rsidRPr="00221F71">
        <w:t>this</w:t>
      </w:r>
      <w:r w:rsidRPr="00221F71">
        <w:t xml:space="preserve"> study we chose to consider only papers that engage with all four domains</w:t>
      </w:r>
      <w:r w:rsidR="0024528E" w:rsidRPr="00221F71">
        <w:t>, though not necessarily with the exact term “</w:t>
      </w:r>
      <w:r w:rsidR="0024528E" w:rsidRPr="00221F71">
        <w:rPr>
          <w:i/>
        </w:rPr>
        <w:t>Climate resilient development pathways</w:t>
      </w:r>
      <w:r w:rsidR="0024528E" w:rsidRPr="00221F71">
        <w:t>”</w:t>
      </w:r>
      <w:r w:rsidRPr="00221F71">
        <w:t xml:space="preserve">. </w:t>
      </w:r>
      <w:r w:rsidR="00BF77E2" w:rsidRPr="00221F71">
        <w:t>The argument being that</w:t>
      </w:r>
      <w:r w:rsidRPr="00221F71">
        <w:t xml:space="preserve"> we </w:t>
      </w:r>
      <w:r w:rsidR="00962D3B" w:rsidRPr="00221F71">
        <w:t>felt</w:t>
      </w:r>
      <w:r w:rsidRPr="00221F71">
        <w:t xml:space="preserve"> that this </w:t>
      </w:r>
      <w:r w:rsidR="00DE56B4" w:rsidRPr="00221F71">
        <w:t>body of</w:t>
      </w:r>
      <w:r w:rsidRPr="00221F71">
        <w:t xml:space="preserve"> literature </w:t>
      </w:r>
      <w:r w:rsidR="00962D3B" w:rsidRPr="00221F71">
        <w:t>was</w:t>
      </w:r>
      <w:r w:rsidRPr="00221F71">
        <w:t xml:space="preserve"> most representative of the current state of knowledge </w:t>
      </w:r>
      <w:r w:rsidR="0032767D" w:rsidRPr="00221F71">
        <w:t xml:space="preserve">related to the concept of </w:t>
      </w:r>
      <w:r w:rsidRPr="00221F71">
        <w:t>climate resilient development pathways.</w:t>
      </w:r>
    </w:p>
    <w:p w14:paraId="796A4422" w14:textId="55A28C11" w:rsidR="007A16EF" w:rsidRPr="00221F71" w:rsidRDefault="004134E5">
      <w:pPr>
        <w:widowControl w:val="0"/>
      </w:pPr>
      <w:r w:rsidRPr="00221F71">
        <w:t xml:space="preserve">The review </w:t>
      </w:r>
      <w:r w:rsidR="00BF77E2" w:rsidRPr="00221F71">
        <w:t xml:space="preserve">uses </w:t>
      </w:r>
      <w:r w:rsidRPr="00221F71">
        <w:t xml:space="preserve">two sets of </w:t>
      </w:r>
      <w:r w:rsidR="00BF77E2" w:rsidRPr="00221F71">
        <w:t>guiding</w:t>
      </w:r>
      <w:r w:rsidRPr="00221F71">
        <w:t xml:space="preserve"> questions: </w:t>
      </w:r>
    </w:p>
    <w:p w14:paraId="7CC4BB78" w14:textId="75DCD14F" w:rsidR="007A16EF" w:rsidRPr="00221F71" w:rsidRDefault="004134E5">
      <w:pPr>
        <w:widowControl w:val="0"/>
        <w:numPr>
          <w:ilvl w:val="0"/>
          <w:numId w:val="19"/>
        </w:numPr>
        <w:pBdr>
          <w:top w:val="nil"/>
          <w:left w:val="nil"/>
          <w:bottom w:val="nil"/>
          <w:right w:val="nil"/>
          <w:between w:val="nil"/>
        </w:pBdr>
        <w:rPr>
          <w:i/>
        </w:rPr>
      </w:pPr>
      <w:proofErr w:type="gramStart"/>
      <w:r w:rsidRPr="00221F71">
        <w:rPr>
          <w:i/>
          <w:color w:val="000000"/>
        </w:rPr>
        <w:t>how</w:t>
      </w:r>
      <w:proofErr w:type="gramEnd"/>
      <w:r w:rsidRPr="00221F71">
        <w:rPr>
          <w:i/>
          <w:color w:val="000000"/>
        </w:rPr>
        <w:t xml:space="preserve"> do </w:t>
      </w:r>
      <w:r w:rsidR="006710BB" w:rsidRPr="00221F71">
        <w:rPr>
          <w:i/>
          <w:color w:val="000000"/>
        </w:rPr>
        <w:t>paper</w:t>
      </w:r>
      <w:r w:rsidR="0032767D" w:rsidRPr="00221F71">
        <w:rPr>
          <w:i/>
          <w:color w:val="000000"/>
        </w:rPr>
        <w:t>s</w:t>
      </w:r>
      <w:r w:rsidR="006710BB" w:rsidRPr="00221F71">
        <w:rPr>
          <w:i/>
          <w:color w:val="000000"/>
        </w:rPr>
        <w:t xml:space="preserve"> </w:t>
      </w:r>
      <w:r w:rsidRPr="00221F71">
        <w:rPr>
          <w:i/>
          <w:color w:val="000000"/>
        </w:rPr>
        <w:t xml:space="preserve">approach the four domains that make up </w:t>
      </w:r>
      <w:r w:rsidR="00C44817" w:rsidRPr="00221F71">
        <w:rPr>
          <w:i/>
          <w:color w:val="000000"/>
        </w:rPr>
        <w:t>climate resilient</w:t>
      </w:r>
      <w:r w:rsidRPr="00221F71">
        <w:rPr>
          <w:i/>
          <w:color w:val="000000"/>
        </w:rPr>
        <w:t xml:space="preserve"> development pathways?</w:t>
      </w:r>
    </w:p>
    <w:p w14:paraId="2258D2D2" w14:textId="5EA8FFD5" w:rsidR="007A16EF" w:rsidRPr="00221F71" w:rsidRDefault="0032767D" w:rsidP="006710BB">
      <w:pPr>
        <w:pStyle w:val="ListParagraph"/>
        <w:widowControl w:val="0"/>
        <w:numPr>
          <w:ilvl w:val="1"/>
          <w:numId w:val="19"/>
        </w:numPr>
      </w:pPr>
      <w:r w:rsidRPr="00221F71">
        <w:t xml:space="preserve">How do </w:t>
      </w:r>
      <w:r w:rsidR="006710BB" w:rsidRPr="00221F71">
        <w:t>paper</w:t>
      </w:r>
      <w:r w:rsidRPr="00221F71">
        <w:t>s</w:t>
      </w:r>
      <w:r w:rsidR="006710BB" w:rsidRPr="00221F71">
        <w:t xml:space="preserve"> </w:t>
      </w:r>
      <w:r w:rsidR="004134E5" w:rsidRPr="00221F71">
        <w:t>approach climate action</w:t>
      </w:r>
      <w:r w:rsidR="00C17C33" w:rsidRPr="00221F71">
        <w:t xml:space="preserve"> (</w:t>
      </w:r>
      <w:r w:rsidR="0024528E" w:rsidRPr="00221F71">
        <w:t xml:space="preserve">here understood as </w:t>
      </w:r>
      <w:r w:rsidR="00C17C33" w:rsidRPr="00221F71">
        <w:t>adaptation and mitigation)</w:t>
      </w:r>
      <w:r w:rsidR="006710BB" w:rsidRPr="00221F71">
        <w:t>?</w:t>
      </w:r>
    </w:p>
    <w:p w14:paraId="449C8F3E" w14:textId="5E6E6465" w:rsidR="007A16EF" w:rsidRPr="00221F71" w:rsidRDefault="0032767D" w:rsidP="006710BB">
      <w:pPr>
        <w:pStyle w:val="ListParagraph"/>
        <w:widowControl w:val="0"/>
        <w:numPr>
          <w:ilvl w:val="1"/>
          <w:numId w:val="19"/>
        </w:numPr>
      </w:pPr>
      <w:r w:rsidRPr="00221F71">
        <w:t>How do</w:t>
      </w:r>
      <w:r w:rsidR="006710BB" w:rsidRPr="00221F71">
        <w:t xml:space="preserve"> paper</w:t>
      </w:r>
      <w:r w:rsidRPr="00221F71">
        <w:t>s</w:t>
      </w:r>
      <w:r w:rsidR="006710BB" w:rsidRPr="00221F71">
        <w:t xml:space="preserve"> </w:t>
      </w:r>
      <w:r w:rsidR="004134E5" w:rsidRPr="00221F71">
        <w:t>approach resilience</w:t>
      </w:r>
      <w:r w:rsidR="006710BB" w:rsidRPr="00221F71">
        <w:t>?</w:t>
      </w:r>
    </w:p>
    <w:p w14:paraId="453005E7" w14:textId="20B8AC3C" w:rsidR="007A16EF" w:rsidRPr="00221F71" w:rsidRDefault="004134E5" w:rsidP="006710BB">
      <w:pPr>
        <w:pStyle w:val="ListParagraph"/>
        <w:widowControl w:val="0"/>
        <w:numPr>
          <w:ilvl w:val="1"/>
          <w:numId w:val="19"/>
        </w:numPr>
      </w:pPr>
      <w:r w:rsidRPr="00221F71">
        <w:t>How d</w:t>
      </w:r>
      <w:r w:rsidR="006710BB" w:rsidRPr="00221F71">
        <w:t>o paper</w:t>
      </w:r>
      <w:r w:rsidR="0032767D" w:rsidRPr="00221F71">
        <w:t>s</w:t>
      </w:r>
      <w:r w:rsidR="006710BB" w:rsidRPr="00221F71">
        <w:t xml:space="preserve"> </w:t>
      </w:r>
      <w:r w:rsidRPr="00221F71">
        <w:t>approach development</w:t>
      </w:r>
      <w:r w:rsidR="006710BB" w:rsidRPr="00221F71">
        <w:t>?</w:t>
      </w:r>
      <w:r w:rsidRPr="00221F71">
        <w:t xml:space="preserve"> </w:t>
      </w:r>
    </w:p>
    <w:p w14:paraId="5E5F5A97" w14:textId="708E06AF" w:rsidR="007A16EF" w:rsidRPr="00221F71" w:rsidRDefault="006710BB" w:rsidP="006710BB">
      <w:pPr>
        <w:pStyle w:val="ListParagraph"/>
        <w:widowControl w:val="0"/>
        <w:numPr>
          <w:ilvl w:val="1"/>
          <w:numId w:val="19"/>
        </w:numPr>
      </w:pPr>
      <w:r w:rsidRPr="00221F71">
        <w:t>Ho</w:t>
      </w:r>
      <w:r w:rsidR="0032767D" w:rsidRPr="00221F71">
        <w:t>w do</w:t>
      </w:r>
      <w:r w:rsidRPr="00221F71">
        <w:t xml:space="preserve"> paper</w:t>
      </w:r>
      <w:r w:rsidR="0032767D" w:rsidRPr="00221F71">
        <w:t>s</w:t>
      </w:r>
      <w:r w:rsidRPr="00221F71">
        <w:t xml:space="preserve"> a</w:t>
      </w:r>
      <w:r w:rsidR="004134E5" w:rsidRPr="00221F71">
        <w:t>pproach pathways</w:t>
      </w:r>
      <w:r w:rsidRPr="00221F71">
        <w:t>?</w:t>
      </w:r>
    </w:p>
    <w:p w14:paraId="0B232D5F" w14:textId="34B0EF81" w:rsidR="006710BB" w:rsidRPr="00221F71" w:rsidRDefault="004134E5" w:rsidP="00C17C33">
      <w:pPr>
        <w:pStyle w:val="ListParagraph"/>
        <w:keepNext/>
        <w:numPr>
          <w:ilvl w:val="0"/>
          <w:numId w:val="19"/>
        </w:numPr>
        <w:ind w:left="357" w:hanging="357"/>
        <w:rPr>
          <w:i/>
        </w:rPr>
      </w:pPr>
      <w:proofErr w:type="gramStart"/>
      <w:r w:rsidRPr="00221F71">
        <w:rPr>
          <w:i/>
        </w:rPr>
        <w:t>how</w:t>
      </w:r>
      <w:proofErr w:type="gramEnd"/>
      <w:r w:rsidRPr="00221F71">
        <w:rPr>
          <w:i/>
        </w:rPr>
        <w:t xml:space="preserve"> an</w:t>
      </w:r>
      <w:r w:rsidR="006710BB" w:rsidRPr="00221F71">
        <w:rPr>
          <w:i/>
        </w:rPr>
        <w:t xml:space="preserve">d why are </w:t>
      </w:r>
      <w:r w:rsidR="00C44817" w:rsidRPr="00221F71">
        <w:rPr>
          <w:i/>
          <w:color w:val="000000"/>
        </w:rPr>
        <w:t>climate resilient</w:t>
      </w:r>
      <w:r w:rsidR="006710BB" w:rsidRPr="00221F71">
        <w:rPr>
          <w:i/>
          <w:color w:val="000000"/>
        </w:rPr>
        <w:t xml:space="preserve"> development pathways</w:t>
      </w:r>
      <w:r w:rsidR="006710BB" w:rsidRPr="00221F71">
        <w:rPr>
          <w:i/>
        </w:rPr>
        <w:t xml:space="preserve"> approached?</w:t>
      </w:r>
    </w:p>
    <w:p w14:paraId="5F90592C" w14:textId="12432959" w:rsidR="006710BB" w:rsidRPr="00221F71" w:rsidRDefault="00CA020C" w:rsidP="006710BB">
      <w:pPr>
        <w:pStyle w:val="ListParagraph"/>
        <w:widowControl w:val="0"/>
        <w:numPr>
          <w:ilvl w:val="1"/>
          <w:numId w:val="19"/>
        </w:numPr>
      </w:pPr>
      <w:r w:rsidRPr="00221F71">
        <w:t>W</w:t>
      </w:r>
      <w:r w:rsidR="006710BB" w:rsidRPr="00221F71">
        <w:t>hat</w:t>
      </w:r>
      <w:r w:rsidRPr="00221F71">
        <w:t xml:space="preserve"> </w:t>
      </w:r>
      <w:r w:rsidR="006710BB" w:rsidRPr="00221F71">
        <w:t>definition is used?</w:t>
      </w:r>
    </w:p>
    <w:p w14:paraId="3FB9C7A6" w14:textId="33B6AF59" w:rsidR="006710BB" w:rsidRPr="00221F71" w:rsidRDefault="00CA020C" w:rsidP="006710BB">
      <w:pPr>
        <w:pStyle w:val="ListParagraph"/>
        <w:widowControl w:val="0"/>
        <w:numPr>
          <w:ilvl w:val="1"/>
          <w:numId w:val="19"/>
        </w:numPr>
      </w:pPr>
      <w:r w:rsidRPr="00221F71">
        <w:t>W</w:t>
      </w:r>
      <w:r w:rsidR="004134E5" w:rsidRPr="00221F71">
        <w:t>hat</w:t>
      </w:r>
      <w:r w:rsidRPr="00221F71">
        <w:t xml:space="preserve"> </w:t>
      </w:r>
      <w:r w:rsidR="004134E5" w:rsidRPr="00221F71">
        <w:t>is the goal / d</w:t>
      </w:r>
      <w:r w:rsidR="006710BB" w:rsidRPr="00221F71">
        <w:t>esired impact / outcome?</w:t>
      </w:r>
    </w:p>
    <w:p w14:paraId="552CFCE7" w14:textId="24218C8B" w:rsidR="006710BB" w:rsidRPr="00221F71" w:rsidRDefault="00CA020C" w:rsidP="006710BB">
      <w:pPr>
        <w:pStyle w:val="ListParagraph"/>
        <w:widowControl w:val="0"/>
        <w:numPr>
          <w:ilvl w:val="1"/>
          <w:numId w:val="19"/>
        </w:numPr>
      </w:pPr>
      <w:r w:rsidRPr="00221F71">
        <w:t>W</w:t>
      </w:r>
      <w:r w:rsidR="006710BB" w:rsidRPr="00221F71">
        <w:t>hat</w:t>
      </w:r>
      <w:r w:rsidRPr="00221F71">
        <w:t xml:space="preserve"> </w:t>
      </w:r>
      <w:r w:rsidR="006710BB" w:rsidRPr="00221F71">
        <w:t>approach is used?</w:t>
      </w:r>
    </w:p>
    <w:p w14:paraId="39EEFC57" w14:textId="4B51FA45" w:rsidR="007A16EF" w:rsidRPr="00221F71" w:rsidRDefault="00CA020C" w:rsidP="006710BB">
      <w:pPr>
        <w:pStyle w:val="ListParagraph"/>
        <w:widowControl w:val="0"/>
        <w:numPr>
          <w:ilvl w:val="1"/>
          <w:numId w:val="19"/>
        </w:numPr>
      </w:pPr>
      <w:r w:rsidRPr="00221F71">
        <w:t>I</w:t>
      </w:r>
      <w:r w:rsidR="004134E5" w:rsidRPr="00221F71">
        <w:t>n</w:t>
      </w:r>
      <w:r w:rsidRPr="00221F71">
        <w:t xml:space="preserve"> </w:t>
      </w:r>
      <w:r w:rsidR="004134E5" w:rsidRPr="00221F71">
        <w:t>what case</w:t>
      </w:r>
      <w:r w:rsidR="0059688B" w:rsidRPr="00221F71">
        <w:t xml:space="preserve"> / decision</w:t>
      </w:r>
      <w:r w:rsidR="004134E5" w:rsidRPr="00221F71">
        <w:t xml:space="preserve"> context is </w:t>
      </w:r>
      <w:r w:rsidR="0024528E" w:rsidRPr="00221F71">
        <w:t xml:space="preserve">the </w:t>
      </w:r>
      <w:r w:rsidR="004134E5" w:rsidRPr="00221F71">
        <w:t>approach applied</w:t>
      </w:r>
      <w:r w:rsidR="006710BB" w:rsidRPr="00221F71">
        <w:t>?</w:t>
      </w:r>
    </w:p>
    <w:p w14:paraId="205367F4" w14:textId="77777777" w:rsidR="007A16EF" w:rsidRPr="00221F71" w:rsidRDefault="007A16EF" w:rsidP="006710BB"/>
    <w:p w14:paraId="3AC7C705" w14:textId="77777777" w:rsidR="007A16EF" w:rsidRPr="00221F71" w:rsidRDefault="00C47DD2" w:rsidP="006710BB">
      <w:pPr>
        <w:rPr>
          <w:b/>
        </w:rPr>
      </w:pPr>
      <w:r w:rsidRPr="00221F71">
        <w:rPr>
          <w:b/>
        </w:rPr>
        <w:t xml:space="preserve">STEP 2: </w:t>
      </w:r>
      <w:r w:rsidR="004134E5" w:rsidRPr="00221F71">
        <w:rPr>
          <w:b/>
        </w:rPr>
        <w:t>Literature se</w:t>
      </w:r>
      <w:r w:rsidR="006710BB" w:rsidRPr="00221F71">
        <w:rPr>
          <w:b/>
        </w:rPr>
        <w:t>arch and selection of documents</w:t>
      </w:r>
    </w:p>
    <w:p w14:paraId="1D2ADA51" w14:textId="12271357" w:rsidR="00BC4533" w:rsidRPr="00221F71" w:rsidRDefault="00BC4533" w:rsidP="00BC4533">
      <w:r w:rsidRPr="00221F71">
        <w:t>The literature was sourced from Scopus</w:t>
      </w:r>
      <w:r w:rsidR="00CA020C" w:rsidRPr="00221F71">
        <w:t>,</w:t>
      </w:r>
      <w:r w:rsidRPr="00221F71">
        <w:t xml:space="preserve"> searched on Sept 15, 2020 for the search terms: </w:t>
      </w:r>
    </w:p>
    <w:p w14:paraId="1006248E" w14:textId="77777777" w:rsidR="00BC4533" w:rsidRPr="00221F71" w:rsidRDefault="004134E5" w:rsidP="00BC4533">
      <w:pPr>
        <w:numPr>
          <w:ilvl w:val="0"/>
          <w:numId w:val="8"/>
        </w:numPr>
        <w:ind w:left="360"/>
      </w:pPr>
      <w:r w:rsidRPr="00221F71">
        <w:t xml:space="preserve">Search terms: TITLE-ABS-KEY </w:t>
      </w:r>
      <w:r w:rsidR="002D49F4" w:rsidRPr="00221F71">
        <w:rPr>
          <w:i/>
        </w:rPr>
        <w:t xml:space="preserve">(climate AND </w:t>
      </w:r>
      <w:proofErr w:type="spellStart"/>
      <w:r w:rsidR="002D49F4" w:rsidRPr="00221F71">
        <w:rPr>
          <w:i/>
        </w:rPr>
        <w:t>resilien</w:t>
      </w:r>
      <w:proofErr w:type="spellEnd"/>
      <w:r w:rsidR="002D49F4" w:rsidRPr="00221F71">
        <w:rPr>
          <w:i/>
        </w:rPr>
        <w:t>* AND development AND pathway*</w:t>
      </w:r>
      <w:r w:rsidRPr="00221F71">
        <w:rPr>
          <w:i/>
        </w:rPr>
        <w:t xml:space="preserve">) </w:t>
      </w:r>
      <w:r w:rsidR="00BC4533" w:rsidRPr="00221F71">
        <w:t>Scopus (278) No filters used.</w:t>
      </w:r>
    </w:p>
    <w:p w14:paraId="56B507DE" w14:textId="1AF77F57" w:rsidR="00BC4533" w:rsidRPr="00221F71" w:rsidRDefault="004134E5" w:rsidP="00BC4533">
      <w:pPr>
        <w:numPr>
          <w:ilvl w:val="0"/>
          <w:numId w:val="8"/>
        </w:numPr>
        <w:ind w:left="360"/>
      </w:pPr>
      <w:r w:rsidRPr="00221F71">
        <w:t xml:space="preserve">Search terms: </w:t>
      </w:r>
      <w:r w:rsidR="0059688B" w:rsidRPr="00221F71">
        <w:t xml:space="preserve">TITLE-ABS-KEY </w:t>
      </w:r>
      <w:r w:rsidRPr="00221F71">
        <w:rPr>
          <w:i/>
        </w:rPr>
        <w:t>“Climate r</w:t>
      </w:r>
      <w:r w:rsidR="00BC4533" w:rsidRPr="00221F71">
        <w:rPr>
          <w:i/>
        </w:rPr>
        <w:t>esilient development pathway*” S</w:t>
      </w:r>
      <w:r w:rsidR="00BC4533" w:rsidRPr="00221F71">
        <w:t>copus (6) No filters used.</w:t>
      </w:r>
    </w:p>
    <w:p w14:paraId="79FBB6E5" w14:textId="298A4BF4" w:rsidR="007A16EF" w:rsidRPr="00221F71" w:rsidRDefault="004134E5" w:rsidP="009B27F2">
      <w:pPr>
        <w:numPr>
          <w:ilvl w:val="0"/>
          <w:numId w:val="1"/>
        </w:numPr>
        <w:ind w:left="360"/>
      </w:pPr>
      <w:r w:rsidRPr="00221F71">
        <w:t xml:space="preserve">Search terms: </w:t>
      </w:r>
      <w:r w:rsidR="0059688B" w:rsidRPr="00221F71">
        <w:t xml:space="preserve">TITLE-ABS-KEY </w:t>
      </w:r>
      <w:r w:rsidR="00BC4533" w:rsidRPr="00221F71">
        <w:rPr>
          <w:i/>
        </w:rPr>
        <w:t xml:space="preserve">“Climate resilient pathway*” </w:t>
      </w:r>
      <w:r w:rsidRPr="00221F71">
        <w:t xml:space="preserve">Scopus (10) </w:t>
      </w:r>
      <w:r w:rsidR="00BC4533" w:rsidRPr="00221F71">
        <w:t>No filters used.</w:t>
      </w:r>
    </w:p>
    <w:p w14:paraId="48A47AEF" w14:textId="77777777" w:rsidR="00BC4533" w:rsidRPr="00221F71" w:rsidRDefault="00BC4533">
      <w:pPr>
        <w:ind w:left="360" w:hanging="360"/>
      </w:pPr>
    </w:p>
    <w:p w14:paraId="0CBED3CE" w14:textId="764142EE" w:rsidR="007A16EF" w:rsidRPr="00221F71" w:rsidRDefault="00BC4533" w:rsidP="00443FDC">
      <w:pPr>
        <w:widowControl w:val="0"/>
      </w:pPr>
      <w:r w:rsidRPr="00221F71">
        <w:t xml:space="preserve">As per search rules, the specific phrase within speech marks (“) will be found and any word that begins with the root/stem of the word truncated by the asterisk (*). This resulted in 294 </w:t>
      </w:r>
      <w:r w:rsidR="0024528E" w:rsidRPr="00221F71">
        <w:t xml:space="preserve">unique </w:t>
      </w:r>
      <w:r w:rsidRPr="00221F71">
        <w:t xml:space="preserve">publications since 2014. The titles and abstracts of these 294 papers were screened to identify papers for full analysis. </w:t>
      </w:r>
      <w:r w:rsidR="004134E5" w:rsidRPr="00221F71">
        <w:t>Inclusion</w:t>
      </w:r>
      <w:r w:rsidR="0024528E" w:rsidRPr="00221F71">
        <w:t xml:space="preserve"> criteria</w:t>
      </w:r>
      <w:r w:rsidR="00BF77E2" w:rsidRPr="00221F71">
        <w:t xml:space="preserve"> were</w:t>
      </w:r>
      <w:r w:rsidR="002D49F4" w:rsidRPr="00221F71">
        <w:t>:</w:t>
      </w:r>
      <w:r w:rsidR="002D49F4" w:rsidRPr="00221F71">
        <w:rPr>
          <w:b/>
          <w:i/>
        </w:rPr>
        <w:t xml:space="preserve"> </w:t>
      </w:r>
      <w:r w:rsidR="00CC6DDA" w:rsidRPr="00221F71">
        <w:t>a</w:t>
      </w:r>
      <w:r w:rsidR="004134E5" w:rsidRPr="00221F71">
        <w:t xml:space="preserve">pplying </w:t>
      </w:r>
      <w:r w:rsidR="00FD6EC5" w:rsidRPr="00221F71">
        <w:t>the domains</w:t>
      </w:r>
      <w:r w:rsidR="004134E5" w:rsidRPr="00221F71">
        <w:t xml:space="preserve"> in whole or </w:t>
      </w:r>
      <w:r w:rsidR="008240F4" w:rsidRPr="00221F71">
        <w:t>similar phrased term</w:t>
      </w:r>
      <w:r w:rsidR="00FD6EC5" w:rsidRPr="00221F71">
        <w:t>s</w:t>
      </w:r>
      <w:r w:rsidR="008240F4" w:rsidRPr="00221F71">
        <w:t xml:space="preserve"> (at least 3</w:t>
      </w:r>
      <w:r w:rsidR="004134E5" w:rsidRPr="00221F71">
        <w:t xml:space="preserve"> of the </w:t>
      </w:r>
      <w:r w:rsidR="0024528E" w:rsidRPr="00221F71">
        <w:t>4</w:t>
      </w:r>
      <w:r w:rsidR="004134E5" w:rsidRPr="00221F71">
        <w:t xml:space="preserve"> possible </w:t>
      </w:r>
      <w:r w:rsidR="00FD6EC5" w:rsidRPr="00221F71">
        <w:t>domains</w:t>
      </w:r>
      <w:r w:rsidR="004134E5" w:rsidRPr="00221F71">
        <w:t xml:space="preserve"> in the k</w:t>
      </w:r>
      <w:r w:rsidR="007D3EAF" w:rsidRPr="00221F71">
        <w:t>eywords, title or abstract) e.g.</w:t>
      </w:r>
      <w:r w:rsidR="008240F4" w:rsidRPr="00221F71">
        <w:t xml:space="preserve"> Climate Resilient Pathways or</w:t>
      </w:r>
      <w:r w:rsidR="00443FDC" w:rsidRPr="00221F71">
        <w:t xml:space="preserve"> </w:t>
      </w:r>
      <w:r w:rsidR="004134E5" w:rsidRPr="00221F71">
        <w:t>Climate Resilient Development</w:t>
      </w:r>
      <w:r w:rsidR="00443FDC" w:rsidRPr="00221F71">
        <w:t xml:space="preserve">. </w:t>
      </w:r>
    </w:p>
    <w:p w14:paraId="0FD04202" w14:textId="77777777" w:rsidR="007A16EF" w:rsidRPr="00221F71" w:rsidRDefault="007A16EF">
      <w:pPr>
        <w:widowControl w:val="0"/>
        <w:rPr>
          <w:b/>
          <w:u w:val="single"/>
        </w:rPr>
      </w:pPr>
    </w:p>
    <w:p w14:paraId="4380F4BC" w14:textId="31EC4CED" w:rsidR="007A16EF" w:rsidRPr="00221F71" w:rsidRDefault="00BC4533" w:rsidP="00FC33AD">
      <w:r w:rsidRPr="00221F71">
        <w:t>The scr</w:t>
      </w:r>
      <w:r w:rsidR="00FC33AD" w:rsidRPr="00221F71">
        <w:t xml:space="preserve">eening was done by </w:t>
      </w:r>
      <w:r w:rsidR="0024528E" w:rsidRPr="00221F71">
        <w:t>the authors</w:t>
      </w:r>
      <w:r w:rsidR="0059688B" w:rsidRPr="00221F71">
        <w:t xml:space="preserve"> Werners, James and Siebeneck</w:t>
      </w:r>
      <w:r w:rsidR="00A50EE4" w:rsidRPr="00221F71">
        <w:t>.</w:t>
      </w:r>
      <w:r w:rsidR="00FC33AD" w:rsidRPr="00221F71">
        <w:t xml:space="preserve"> </w:t>
      </w:r>
      <w:r w:rsidR="00A50EE4" w:rsidRPr="00221F71">
        <w:t>E</w:t>
      </w:r>
      <w:r w:rsidR="00FC33AD" w:rsidRPr="00221F71">
        <w:t xml:space="preserve">ach paper was screened by </w:t>
      </w:r>
      <w:r w:rsidR="00A50EE4" w:rsidRPr="00221F71">
        <w:t>a minimum of two</w:t>
      </w:r>
      <w:r w:rsidR="00FC33AD" w:rsidRPr="00221F71">
        <w:t xml:space="preserve"> people. These </w:t>
      </w:r>
      <w:r w:rsidR="00CC6DDA" w:rsidRPr="00221F71">
        <w:t>screening yielded</w:t>
      </w:r>
      <w:r w:rsidR="00FC33AD" w:rsidRPr="00221F71">
        <w:t xml:space="preserve"> 38 publications for full-text analysis. </w:t>
      </w:r>
    </w:p>
    <w:p w14:paraId="45399801" w14:textId="77777777" w:rsidR="007A16EF" w:rsidRPr="00221F71" w:rsidRDefault="007A16EF"/>
    <w:p w14:paraId="4D8931AF" w14:textId="77777777" w:rsidR="00FC33AD" w:rsidRPr="00221F71" w:rsidRDefault="00FC33AD" w:rsidP="00FC33AD">
      <w:pPr>
        <w:rPr>
          <w:b/>
        </w:rPr>
      </w:pPr>
      <w:bookmarkStart w:id="7" w:name="_Hlk45577990"/>
      <w:r w:rsidRPr="00221F71">
        <w:rPr>
          <w:b/>
        </w:rPr>
        <w:t>STEP 3 Data Extraction and Analysis</w:t>
      </w:r>
      <w:bookmarkEnd w:id="7"/>
    </w:p>
    <w:p w14:paraId="2343DFD1" w14:textId="4C4710E8" w:rsidR="00FC33AD" w:rsidRPr="00221F71" w:rsidRDefault="00FC33AD" w:rsidP="00FC33AD">
      <w:pPr>
        <w:rPr>
          <w:b/>
        </w:rPr>
      </w:pPr>
      <w:r w:rsidRPr="00221F71">
        <w:t>The full text</w:t>
      </w:r>
      <w:r w:rsidR="002D49F4" w:rsidRPr="00221F71">
        <w:t>s</w:t>
      </w:r>
      <w:r w:rsidRPr="00221F71">
        <w:t xml:space="preserve"> of the </w:t>
      </w:r>
      <w:r w:rsidRPr="00221F71">
        <w:rPr>
          <w:b/>
        </w:rPr>
        <w:t>38</w:t>
      </w:r>
      <w:r w:rsidRPr="00221F71">
        <w:t xml:space="preserve"> </w:t>
      </w:r>
      <w:r w:rsidR="00CA020C" w:rsidRPr="00221F71">
        <w:t>publications</w:t>
      </w:r>
      <w:r w:rsidRPr="00221F71">
        <w:t xml:space="preserve"> </w:t>
      </w:r>
      <w:r w:rsidR="00CA020C" w:rsidRPr="00221F71">
        <w:t>selected</w:t>
      </w:r>
      <w:r w:rsidRPr="00221F71">
        <w:t xml:space="preserve"> in Step 2 were reviewed</w:t>
      </w:r>
      <w:r w:rsidR="002D49F4" w:rsidRPr="00221F71">
        <w:t xml:space="preserve">, based on which </w:t>
      </w:r>
      <w:r w:rsidR="009806D2" w:rsidRPr="00221F71">
        <w:rPr>
          <w:b/>
        </w:rPr>
        <w:t>15</w:t>
      </w:r>
      <w:r w:rsidRPr="00221F71">
        <w:t xml:space="preserve"> were selected for a detailed analysis and </w:t>
      </w:r>
      <w:r w:rsidR="009806D2" w:rsidRPr="00221F71">
        <w:rPr>
          <w:b/>
        </w:rPr>
        <w:t>23</w:t>
      </w:r>
      <w:r w:rsidRPr="00221F71">
        <w:rPr>
          <w:b/>
        </w:rPr>
        <w:t xml:space="preserve"> </w:t>
      </w:r>
      <w:r w:rsidR="002D49F4" w:rsidRPr="00221F71">
        <w:t xml:space="preserve">were excluded </w:t>
      </w:r>
      <w:r w:rsidRPr="00221F71">
        <w:t>on the basis that, alth</w:t>
      </w:r>
      <w:r w:rsidR="00FD6EC5" w:rsidRPr="00221F71">
        <w:t>ough they mentioned at least three</w:t>
      </w:r>
      <w:r w:rsidRPr="00221F71">
        <w:t xml:space="preserve"> out of </w:t>
      </w:r>
      <w:r w:rsidR="00FD6EC5" w:rsidRPr="00221F71">
        <w:t>four</w:t>
      </w:r>
      <w:r w:rsidRPr="00221F71">
        <w:t xml:space="preserve"> of the concepts in </w:t>
      </w:r>
      <w:r w:rsidR="00DD74DB" w:rsidRPr="00221F71">
        <w:t xml:space="preserve">the term </w:t>
      </w:r>
      <w:r w:rsidR="0001535D" w:rsidRPr="00221F71">
        <w:t>‘climate resilient development pathways’</w:t>
      </w:r>
      <w:r w:rsidRPr="00221F71">
        <w:t xml:space="preserve"> in the abstract, the paper did not </w:t>
      </w:r>
      <w:r w:rsidR="00DD74DB" w:rsidRPr="00221F71">
        <w:t xml:space="preserve">offer conceptual advances </w:t>
      </w:r>
      <w:r w:rsidRPr="00221F71">
        <w:t>upon a full reading of the paper.</w:t>
      </w:r>
    </w:p>
    <w:p w14:paraId="7DEE1536" w14:textId="77777777" w:rsidR="00FC33AD" w:rsidRPr="00221F71" w:rsidRDefault="00FC33AD" w:rsidP="00FC33AD">
      <w:pPr>
        <w:rPr>
          <w:b/>
        </w:rPr>
      </w:pPr>
    </w:p>
    <w:p w14:paraId="31B0B2FA" w14:textId="0B854EDF" w:rsidR="007A16EF" w:rsidRPr="00221F71" w:rsidRDefault="00BF77E2">
      <w:r w:rsidRPr="00221F71">
        <w:t xml:space="preserve">We analysed the papers and extracted the information related to </w:t>
      </w:r>
      <w:r w:rsidR="00FC33AD" w:rsidRPr="00221F71">
        <w:t>the research questions in a simple table form</w:t>
      </w:r>
      <w:r w:rsidR="00C624CB" w:rsidRPr="00221F71">
        <w:t>at</w:t>
      </w:r>
      <w:r w:rsidR="00FC33AD" w:rsidRPr="00221F71">
        <w:t>. Headings for the data extraction were: (</w:t>
      </w:r>
      <w:proofErr w:type="spellStart"/>
      <w:r w:rsidR="00FC33AD" w:rsidRPr="00221F71">
        <w:t>i</w:t>
      </w:r>
      <w:proofErr w:type="spellEnd"/>
      <w:r w:rsidR="00FC33AD" w:rsidRPr="00221F71">
        <w:t xml:space="preserve">) </w:t>
      </w:r>
      <w:r w:rsidR="00643932" w:rsidRPr="00221F71">
        <w:t xml:space="preserve">paper type (conceptual, case, review, </w:t>
      </w:r>
      <w:proofErr w:type="gramStart"/>
      <w:r w:rsidR="00643932" w:rsidRPr="00221F71">
        <w:t>guidance</w:t>
      </w:r>
      <w:proofErr w:type="gramEnd"/>
      <w:r w:rsidR="00643932" w:rsidRPr="00221F71">
        <w:t>), (ii) definition and framing, (iii) goal / outcome, and for case paper: (iv) decision context, (v) method / approach.</w:t>
      </w:r>
    </w:p>
    <w:p w14:paraId="62CEEC1F" w14:textId="77777777" w:rsidR="002D49F4" w:rsidRPr="00221F71" w:rsidRDefault="002D49F4"/>
    <w:p w14:paraId="37455028" w14:textId="77777777" w:rsidR="002D49F4" w:rsidRPr="00221F71" w:rsidRDefault="002D49F4" w:rsidP="0001535D">
      <w:pPr>
        <w:keepNext/>
        <w:rPr>
          <w:b/>
        </w:rPr>
      </w:pPr>
      <w:r w:rsidRPr="00221F71">
        <w:rPr>
          <w:b/>
        </w:rPr>
        <w:t>STEP 4 Reflexive learning on climate resilient development pathways</w:t>
      </w:r>
    </w:p>
    <w:p w14:paraId="7920E1C6" w14:textId="404EAF53" w:rsidR="0077117F" w:rsidRPr="00221F71" w:rsidRDefault="00AF2FC7">
      <w:r w:rsidRPr="00221F71">
        <w:t>I</w:t>
      </w:r>
      <w:r w:rsidR="002D49F4" w:rsidRPr="00221F71">
        <w:t>n dedicated online session</w:t>
      </w:r>
      <w:r w:rsidR="0024528E" w:rsidRPr="00221F71">
        <w:t>s</w:t>
      </w:r>
      <w:r w:rsidR="002D49F4" w:rsidRPr="00221F71">
        <w:t>, we brought together researchers from the domains of climate, resilience, development and pathways</w:t>
      </w:r>
      <w:r w:rsidR="00A93CF5" w:rsidRPr="00221F71">
        <w:t xml:space="preserve"> to </w:t>
      </w:r>
      <w:r w:rsidR="002D49F4" w:rsidRPr="00221F71">
        <w:t>reflect on the review</w:t>
      </w:r>
      <w:r w:rsidR="00A93CF5" w:rsidRPr="00221F71">
        <w:t xml:space="preserve"> and what they consider the essence of climate resilient development pathways. </w:t>
      </w:r>
      <w:r w:rsidR="003D4A44" w:rsidRPr="00221F71">
        <w:t>First-</w:t>
      </w:r>
      <w:r w:rsidR="0032767D" w:rsidRPr="00221F71">
        <w:t xml:space="preserve">authors from the papers selected in Step 3 were invited, whilst observing a balanced representation of the four domains. </w:t>
      </w:r>
      <w:r w:rsidR="00A975BB" w:rsidRPr="00221F71">
        <w:t>P</w:t>
      </w:r>
      <w:r w:rsidR="002D49F4" w:rsidRPr="00221F71">
        <w:t xml:space="preserve">articipants </w:t>
      </w:r>
      <w:r w:rsidR="00BF77E2" w:rsidRPr="00221F71">
        <w:t>could draw on</w:t>
      </w:r>
      <w:r w:rsidR="002D49F4" w:rsidRPr="00221F71">
        <w:t xml:space="preserve"> experience </w:t>
      </w:r>
      <w:r w:rsidR="00BF77E2" w:rsidRPr="00221F71">
        <w:t xml:space="preserve">in different </w:t>
      </w:r>
      <w:r w:rsidR="002D49F4" w:rsidRPr="00221F71">
        <w:t xml:space="preserve">geographic and institutional contexts, including Australia, </w:t>
      </w:r>
      <w:r w:rsidR="00A93CF5" w:rsidRPr="00221F71">
        <w:t xml:space="preserve">Benin, </w:t>
      </w:r>
      <w:r w:rsidR="002D49F4" w:rsidRPr="00221F71">
        <w:t>Bangladesh, India, Nepal, the Netherla</w:t>
      </w:r>
      <w:r w:rsidR="00A93CF5" w:rsidRPr="00221F71">
        <w:t>nds, Pakistan, Papua New Guinea</w:t>
      </w:r>
      <w:r w:rsidR="00896932" w:rsidRPr="00221F71">
        <w:t xml:space="preserve">, </w:t>
      </w:r>
      <w:r w:rsidR="00D06738" w:rsidRPr="00221F71">
        <w:t xml:space="preserve">South Africa, </w:t>
      </w:r>
      <w:r w:rsidR="00896932" w:rsidRPr="00221F71">
        <w:t>United Kingdom and Vietnam</w:t>
      </w:r>
      <w:r w:rsidR="002D49F4" w:rsidRPr="00221F71">
        <w:t xml:space="preserve">. </w:t>
      </w:r>
      <w:r w:rsidR="00A50EE4" w:rsidRPr="00221F71">
        <w:t xml:space="preserve">We synthesized the results of these sessions to frame </w:t>
      </w:r>
      <w:r w:rsidR="00BE30A3" w:rsidRPr="00221F71">
        <w:t>climate resilient development pathways</w:t>
      </w:r>
      <w:r w:rsidR="00D43768" w:rsidRPr="00221F71">
        <w:t xml:space="preserve"> and its future application</w:t>
      </w:r>
      <w:r w:rsidR="00A50EE4" w:rsidRPr="00221F71">
        <w:t>.</w:t>
      </w:r>
      <w:r w:rsidR="00A975BB" w:rsidRPr="00221F71">
        <w:t xml:space="preserve"> </w:t>
      </w:r>
      <w:r w:rsidR="001D6E30" w:rsidRPr="00221F71">
        <w:t xml:space="preserve">In this step we also </w:t>
      </w:r>
      <w:r w:rsidR="00F508F7" w:rsidRPr="00221F71">
        <w:t>consider</w:t>
      </w:r>
      <w:r w:rsidR="001D6E30" w:rsidRPr="00221F71">
        <w:t xml:space="preserve"> papers, relevant for our study that came out after our search in Step 2.</w:t>
      </w:r>
      <w:r w:rsidR="00F508F7" w:rsidRPr="00221F71">
        <w:t xml:space="preserve"> These were not fully analysed but added to the discussion.</w:t>
      </w:r>
    </w:p>
    <w:p w14:paraId="7D826190" w14:textId="3C59529F" w:rsidR="007A16EF" w:rsidRPr="00221F71" w:rsidRDefault="004134E5" w:rsidP="00FC73BB">
      <w:pPr>
        <w:pStyle w:val="Heading1"/>
      </w:pPr>
      <w:bookmarkStart w:id="8" w:name="_45x8frw8649l" w:colFirst="0" w:colLast="0"/>
      <w:bookmarkEnd w:id="8"/>
      <w:r w:rsidRPr="00221F71">
        <w:t>Results</w:t>
      </w:r>
      <w:r w:rsidR="00BC48FC" w:rsidRPr="00221F71">
        <w:t>: conceptual advances</w:t>
      </w:r>
      <w:r w:rsidR="00D43768" w:rsidRPr="00221F71">
        <w:t xml:space="preserve"> and</w:t>
      </w:r>
      <w:r w:rsidR="00BC48FC" w:rsidRPr="00221F71">
        <w:t xml:space="preserve"> ambiguities </w:t>
      </w:r>
      <w:r w:rsidR="00FC73BB" w:rsidRPr="00221F71">
        <w:t>in climate resilient development pathways</w:t>
      </w:r>
    </w:p>
    <w:p w14:paraId="0DE5BC3D" w14:textId="77777777" w:rsidR="007A16EF" w:rsidRPr="00221F71" w:rsidRDefault="004134E5" w:rsidP="009D3B5A">
      <w:pPr>
        <w:pStyle w:val="Heading2"/>
      </w:pPr>
      <w:bookmarkStart w:id="9" w:name="_f8he57wyz3vh" w:colFirst="0" w:colLast="0"/>
      <w:bookmarkEnd w:id="9"/>
      <w:r w:rsidRPr="00221F71">
        <w:t xml:space="preserve">Conceptual advances </w:t>
      </w:r>
      <w:r w:rsidR="009D3B5A" w:rsidRPr="00221F71">
        <w:t xml:space="preserve">and ambiguities </w:t>
      </w:r>
      <w:r w:rsidRPr="00221F71">
        <w:t>in the domain of climate action</w:t>
      </w:r>
      <w:r w:rsidR="00140006" w:rsidRPr="00221F71">
        <w:t xml:space="preserve"> (adaptation and mitigation)</w:t>
      </w:r>
    </w:p>
    <w:p w14:paraId="41732B6E" w14:textId="218B98BC" w:rsidR="00C17C33" w:rsidRPr="00221F71" w:rsidRDefault="00C17C33" w:rsidP="00C17C33">
      <w:r w:rsidRPr="00221F71">
        <w:t xml:space="preserve">AR5 positions climate resilient pathways as </w:t>
      </w:r>
      <w:r w:rsidR="00CC6DDA" w:rsidRPr="00221F71">
        <w:t>“</w:t>
      </w:r>
      <w:r w:rsidRPr="00221F71">
        <w:t>development trajectories that combine adaptation and mitigation to realize the goal of sustainable development</w:t>
      </w:r>
      <w:r w:rsidR="00CC6DDA" w:rsidRPr="00221F71">
        <w:t>”</w:t>
      </w:r>
      <w:r w:rsidR="00140006" w:rsidRPr="00221F71">
        <w:rPr>
          <w:rStyle w:val="CommentReference"/>
          <w:sz w:val="24"/>
          <w:szCs w:val="24"/>
        </w:rPr>
        <w:t xml:space="preserve"> </w:t>
      </w:r>
      <w:r w:rsidR="005842A5" w:rsidRPr="00221F71">
        <w:rPr>
          <w:rStyle w:val="CommentReference"/>
          <w:sz w:val="24"/>
          <w:szCs w:val="24"/>
        </w:rPr>
        <w:fldChar w:fldCharType="begin"/>
      </w:r>
      <w:r w:rsidR="00CC6DDA" w:rsidRPr="00221F71">
        <w:rPr>
          <w:rStyle w:val="CommentReference"/>
          <w:sz w:val="24"/>
          <w:szCs w:val="24"/>
        </w:rPr>
        <w:instrText xml:space="preserve"> ADDIN EN.CITE &lt;EndNote&gt;&lt;Cite&gt;&lt;Author&gt;Denton&lt;/Author&gt;&lt;Year&gt;2014&lt;/Year&gt;&lt;RecNum&gt;2903&lt;/RecNum&gt;&lt;Suffix&gt;: 1104&lt;/Suffix&gt;&lt;DisplayText&gt;(Denton et al., 2014: 1104)&lt;/DisplayText&gt;&lt;record&gt;&lt;rec-number&gt;2903&lt;/rec-number&gt;&lt;foreign-keys&gt;&lt;key app="EN" db-id="tzzxrfax45edtser2xkv9fans5vatxd0aa92" timestamp="0"&gt;2903&lt;/key&gt;&lt;/foreign-keys&gt;&lt;ref-type name="Book Section"&gt;5&lt;/ref-type&gt;&lt;contributors&gt;&lt;authors&gt;&lt;author&gt;Denton, F.&lt;/author&gt;&lt;author&gt;T.J.Wilbanks&lt;/author&gt;&lt;author&gt;A.C. Abeysinghe&lt;/author&gt;&lt;author&gt;I. Burton&lt;/author&gt;&lt;author&gt;Q. Gao&lt;/author&gt;&lt;author&gt;M.C. Lemos&lt;/author&gt;&lt;author&gt;T. Masui&lt;/author&gt;&lt;author&gt;K.L. O’Brien&lt;/author&gt;&lt;author&gt;Koko Warner&lt;/author&gt;&lt;/authors&gt;&lt;secondary-authors&gt;&lt;author&gt;Field, C.B.&lt;/author&gt;&lt;author&gt;V.R. Bar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 &lt;/author&gt;&lt;/secondary-authors&gt;&lt;/contributors&gt;&lt;titles&gt;&lt;title&gt;Climate-resilient pathways: adaptation, mitigation, and sustainable development&lt;/title&gt;&lt;secondary-title&gt;Climate Change 2014: Impacts, Adaptation, and Vulnerability. Part A: Global and Sectoral Aspects. Contribution of Working Group II to the Fifth Assessment Report of the Intergovernmental Panel on Climate Change&lt;/secondary-title&gt;&lt;/titles&gt;&lt;pages&gt;1101-1131&lt;/pages&gt;&lt;keywords&gt;&lt;keyword&gt;CRDP&lt;/keyword&gt;&lt;/keywords&gt;&lt;dates&gt;&lt;year&gt;2014&lt;/year&gt;&lt;/dates&gt;&lt;pub-location&gt;Cambridge, United Kingdom and New York, NY, USA&lt;/pub-location&gt;&lt;publisher&gt;Cambridge University Press&lt;/publisher&gt;&lt;urls&gt;&lt;/urls&gt;&lt;/record&gt;&lt;/Cite&gt;&lt;/EndNote&gt;</w:instrText>
      </w:r>
      <w:r w:rsidR="005842A5" w:rsidRPr="00221F71">
        <w:rPr>
          <w:rStyle w:val="CommentReference"/>
          <w:sz w:val="24"/>
          <w:szCs w:val="24"/>
        </w:rPr>
        <w:fldChar w:fldCharType="separate"/>
      </w:r>
      <w:r w:rsidR="00CC6DDA" w:rsidRPr="00221F71">
        <w:rPr>
          <w:rStyle w:val="CommentReference"/>
          <w:sz w:val="24"/>
          <w:szCs w:val="24"/>
        </w:rPr>
        <w:t>(Denton et al., 2014: 1104)</w:t>
      </w:r>
      <w:r w:rsidR="005842A5" w:rsidRPr="00221F71">
        <w:rPr>
          <w:rStyle w:val="CommentReference"/>
          <w:sz w:val="24"/>
          <w:szCs w:val="24"/>
        </w:rPr>
        <w:fldChar w:fldCharType="end"/>
      </w:r>
      <w:r w:rsidRPr="00221F71">
        <w:t xml:space="preserve">. In this </w:t>
      </w:r>
      <w:r w:rsidR="00AC15E4" w:rsidRPr="00221F71">
        <w:t xml:space="preserve">paper, </w:t>
      </w:r>
      <w:r w:rsidRPr="00221F71">
        <w:t xml:space="preserve">we use the term climate action to </w:t>
      </w:r>
      <w:r w:rsidR="00A941EA" w:rsidRPr="00221F71">
        <w:t>include</w:t>
      </w:r>
      <w:r w:rsidRPr="00221F71">
        <w:t xml:space="preserve"> both </w:t>
      </w:r>
      <w:r w:rsidR="00140006" w:rsidRPr="00221F71">
        <w:t xml:space="preserve">mitigation (efforts to reduce greenhouse gas emissions) and </w:t>
      </w:r>
      <w:r w:rsidRPr="00221F71">
        <w:t xml:space="preserve">adaptation </w:t>
      </w:r>
      <w:r w:rsidR="00140006" w:rsidRPr="00221F71">
        <w:t xml:space="preserve">(efforts to respond to and prepare for climate-induced impacts). </w:t>
      </w:r>
      <w:r w:rsidR="00643932" w:rsidRPr="00221F71">
        <w:t xml:space="preserve">Most papers </w:t>
      </w:r>
      <w:r w:rsidR="00941419" w:rsidRPr="00221F71">
        <w:t xml:space="preserve">from our search </w:t>
      </w:r>
      <w:r w:rsidR="00643932" w:rsidRPr="00221F71">
        <w:t>report on experiences in the domain of adaptation</w:t>
      </w:r>
      <w:r w:rsidR="006A7642" w:rsidRPr="00221F71">
        <w:t xml:space="preserve"> (</w:t>
      </w:r>
      <w:r w:rsidR="00ED7837" w:rsidRPr="00221F71">
        <w:t>e.g.</w:t>
      </w:r>
      <w:r w:rsidR="00967340" w:rsidRPr="00221F71">
        <w:t xml:space="preserve"> for water management in Australia’s Murray-Darling basin</w:t>
      </w:r>
      <w:r w:rsidR="00ED7837" w:rsidRPr="00221F71">
        <w:t xml:space="preserve"> </w:t>
      </w:r>
      <w:r w:rsidR="00B1627B" w:rsidRPr="00221F71">
        <w:fldChar w:fldCharType="begin">
          <w:fldData xml:space="preserve">PEVuZE5vdGU+PENpdGU+PEF1dGhvcj5BYmVsPC9BdXRob3I+PFllYXI+MjAxNjwvWWVhcj48UmVj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==
</w:fldData>
        </w:fldChar>
      </w:r>
      <w:r w:rsidR="00B1627B" w:rsidRPr="00221F71">
        <w:instrText xml:space="preserve"> ADDIN EN.CITE </w:instrText>
      </w:r>
      <w:r w:rsidR="00B1627B" w:rsidRPr="00221F71">
        <w:fldChar w:fldCharType="begin">
          <w:fldData xml:space="preserve">PEVuZE5vdGU+PENpdGU+PEF1dGhvcj5BYmVsPC9BdXRob3I+PFllYXI+MjAxNjwvWWVhcj48UmVj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==
</w:fldData>
        </w:fldChar>
      </w:r>
      <w:r w:rsidR="00B1627B" w:rsidRPr="00221F71">
        <w:instrText xml:space="preserve"> ADDIN EN.CITE.DATA </w:instrText>
      </w:r>
      <w:r w:rsidR="00B1627B" w:rsidRPr="00221F71">
        <w:fldChar w:fldCharType="end"/>
      </w:r>
      <w:r w:rsidR="00B1627B" w:rsidRPr="00221F71">
        <w:fldChar w:fldCharType="separate"/>
      </w:r>
      <w:r w:rsidR="00B1627B" w:rsidRPr="00221F71">
        <w:t>(Abel et al., 2016)</w:t>
      </w:r>
      <w:r w:rsidR="00B1627B" w:rsidRPr="00221F71">
        <w:fldChar w:fldCharType="end"/>
      </w:r>
      <w:r w:rsidR="00967340" w:rsidRPr="00221F71">
        <w:t xml:space="preserve">, for rural livelihoods in Indonesia </w:t>
      </w:r>
      <w:r w:rsidR="00AE5F70" w:rsidRPr="00221F71">
        <w:fldChar w:fldCharType="begin"/>
      </w:r>
      <w:r w:rsidR="00AE5F70" w:rsidRPr="00221F71">
        <w:instrText xml:space="preserve"> ADDIN EN.CITE &lt;EndNote&gt;&lt;Cite&gt;&lt;Author&gt;Butler&lt;/Author&gt;&lt;Year&gt;2014&lt;/Year&gt;&lt;RecNum&gt;2709&lt;/RecNum&gt;&lt;DisplayText&gt;(Butler et al., 2014)&lt;/DisplayText&gt;&lt;record&gt;&lt;rec-number&gt;2709&lt;/rec-number&gt;&lt;foreign-keys&gt;&lt;key app="EN" db-id="tzzxrfax45edtser2xkv9fans5vatxd0aa92" timestamp="0"&gt;2709&lt;/key&gt;&lt;/foreign-keys&gt;&lt;ref-type name="Journal Article"&gt;17&lt;/ref-type&gt;&lt;contributors&gt;&lt;authors&gt;&lt;author&gt;Butler, J. R. A.&lt;/author&gt;&lt;author&gt;Suadnya, W.&lt;/author&gt;&lt;author&gt;Puspadi, K.&lt;/author&gt;&lt;author&gt;Sutaryono, Y.&lt;/author&gt;&lt;author&gt;Wise, R. M.&lt;/author&gt;&lt;author&gt;Skewes, T. D.&lt;/author&gt;&lt;author&gt;Kirono, D.&lt;/author&gt;&lt;author&gt;Bohensky, E. L.&lt;/author&gt;&lt;author&gt;Handayani, T.&lt;/author&gt;&lt;author&gt;Habibi, P.&lt;/author&gt;&lt;author&gt;Kisman, M.&lt;/author&gt;&lt;author&gt;Suharto, I.&lt;/author&gt;&lt;author&gt;Hanartani,&lt;/author&gt;&lt;author&gt;Supartarningsih, S.&lt;/author&gt;&lt;author&gt;Ripaldi, A.&lt;/author&gt;&lt;author&gt;Fachry, A.&lt;/author&gt;&lt;author&gt;Yanuartati, Y.&lt;/author&gt;&lt;author&gt;Abbas, G.&lt;/author&gt;&lt;author&gt;Duggan, K.&lt;/author&gt;&lt;author&gt;Ash, A.&lt;/author&gt;&lt;/authors&gt;&lt;/contributors&gt;&lt;titles&gt;&lt;title&gt;Framing the application of adaptation pathways for rural livelihoods and global change in eastern Indonesian islands&lt;/title&gt;&lt;secondary-title&gt;Global Environmental Change&lt;/secondary-title&gt;&lt;/titles&gt;&lt;periodical&gt;&lt;full-title&gt;Global Environmental Change&lt;/full-title&gt;&lt;/periodical&gt;&lt;pages&gt;368-382&lt;/pages&gt;&lt;volume&gt;28&lt;/volume&gt;&lt;keywords&gt;&lt;keyword&gt;Adaptive co-management&lt;/keyword&gt;&lt;keyword&gt;Climate change&lt;/keyword&gt;&lt;keyword&gt;Drivers of change&lt;/keyword&gt;&lt;keyword&gt;Innovation niches&lt;/keyword&gt;&lt;keyword&gt;Livelihoods&lt;/keyword&gt;&lt;keyword&gt;Millennium Development Goals&lt;/keyword&gt;&lt;/keywords&gt;&lt;dates&gt;&lt;year&gt;2014&lt;/year&gt;&lt;/dates&gt;&lt;urls&gt;&lt;related-urls&gt;&lt;url&gt;http://www.sciencedirect.com/science/article/pii/S0959378013002343 &lt;/url&gt;&lt;/related-urls&gt;&lt;/urls&gt;&lt;/record&gt;&lt;/Cite&gt;&lt;/EndNote&gt;</w:instrText>
      </w:r>
      <w:r w:rsidR="00AE5F70" w:rsidRPr="00221F71">
        <w:fldChar w:fldCharType="separate"/>
      </w:r>
      <w:r w:rsidR="00AE5F70" w:rsidRPr="00221F71">
        <w:t>(Butler et al., 2014)</w:t>
      </w:r>
      <w:r w:rsidR="00AE5F70" w:rsidRPr="00221F71">
        <w:fldChar w:fldCharType="end"/>
      </w:r>
      <w:r w:rsidR="00643932" w:rsidRPr="00221F71">
        <w:t xml:space="preserve">, </w:t>
      </w:r>
      <w:r w:rsidR="00967340" w:rsidRPr="00221F71">
        <w:t xml:space="preserve">or for Small Island Developing States </w:t>
      </w:r>
      <w:r w:rsidR="00967340" w:rsidRPr="00221F71">
        <w:fldChar w:fldCharType="begin"/>
      </w:r>
      <w:r w:rsidR="00967340" w:rsidRPr="00221F71">
        <w:instrText xml:space="preserve"> ADDIN EN.CITE &lt;EndNote&gt;&lt;Cite&gt;&lt;Author&gt;Mycoo&lt;/Author&gt;&lt;Year&gt;2018&lt;/Year&gt;&lt;RecNum&gt;3228&lt;/RecNum&gt;&lt;DisplayText&gt;(Mycoo, 2018)&lt;/DisplayText&gt;&lt;record&gt;&lt;rec-number&gt;3228&lt;/rec-number&gt;&lt;foreign-keys&gt;&lt;key app="EN" db-id="tzzxrfax45edtser2xkv9fans5vatxd0aa92" timestamp="1602084822"&gt;3228&lt;/key&gt;&lt;/foreign-keys&gt;&lt;ref-type name="Journal Article"&gt;17&lt;/ref-type&gt;&lt;contributors&gt;&lt;authors&gt;&lt;author&gt;Mycoo, M. A.&lt;/author&gt;&lt;/authors&gt;&lt;/contributors&gt;&lt;auth-address&gt;Department of Geomatics Engineering and Land Management, The University of the West Indies, St. Augustine, Trinidad and Tobago&lt;/auth-address&gt;&lt;titles&gt;&lt;title&gt;Beyond 1.5 °C: vulnerabilities and adaptation strategies for Caribbean Small Island Developing States&lt;/title&gt;&lt;secondary-title&gt;Regional Environmental Change&lt;/secondary-title&gt;&lt;/titles&gt;&lt;periodical&gt;&lt;full-title&gt;Regional Environmental Change&lt;/full-title&gt;&lt;/periodical&gt;&lt;pages&gt;2341-2353&lt;/pages&gt;&lt;volume&gt;18&lt;/volume&gt;&lt;number&gt;8&lt;/number&gt;&lt;keywords&gt;&lt;keyword&gt;1.5 °C temperature warming&lt;/keyword&gt;&lt;keyword&gt;Caribbean&lt;/keyword&gt;&lt;keyword&gt;Climate change adaptation&lt;/keyword&gt;&lt;keyword&gt;Disaster risk reduction&lt;/keyword&gt;&lt;keyword&gt;Resiliency&lt;/keyword&gt;&lt;keyword&gt;Small Island Developing States&lt;/keyword&gt;&lt;/keywords&gt;&lt;dates&gt;&lt;year&gt;2018&lt;/year&gt;&lt;/dates&gt;&lt;work-type&gt;Article&lt;/work-type&gt;&lt;urls&gt;&lt;related-urls&gt;&lt;url&gt;https://www.scopus.com/inward/record.uri?eid=2-s2.0-85033600868&amp;amp;doi=10.1007%2fs10113-017-1248-8&amp;amp;partnerID=40&amp;amp;md5=db347a3e7ce7394425f6f0f2fd9e5a26&lt;/url&gt;&lt;/related-urls&gt;&lt;/urls&gt;&lt;electronic-resource-num&gt;10.1007/s10113-017-1248-8&lt;/electronic-resource-num&gt;&lt;remote-database-name&gt;Scopus&lt;/remote-database-name&gt;&lt;/record&gt;&lt;/Cite&gt;&lt;/EndNote&gt;</w:instrText>
      </w:r>
      <w:r w:rsidR="00967340" w:rsidRPr="00221F71">
        <w:fldChar w:fldCharType="separate"/>
      </w:r>
      <w:r w:rsidR="00967340" w:rsidRPr="00221F71">
        <w:t>(Mycoo, 2018)</w:t>
      </w:r>
      <w:r w:rsidR="00967340" w:rsidRPr="00221F71">
        <w:fldChar w:fldCharType="end"/>
      </w:r>
      <w:r w:rsidR="00967340" w:rsidRPr="00221F71">
        <w:t>)</w:t>
      </w:r>
      <w:r w:rsidR="00896FDD" w:rsidRPr="00221F71">
        <w:t>,</w:t>
      </w:r>
      <w:r w:rsidR="00967340" w:rsidRPr="00221F71">
        <w:t xml:space="preserve"> </w:t>
      </w:r>
      <w:r w:rsidR="00407982" w:rsidRPr="00221F71">
        <w:t>whereas less focus</w:t>
      </w:r>
      <w:r w:rsidR="00643932" w:rsidRPr="00221F71">
        <w:t xml:space="preserve"> on mitigation</w:t>
      </w:r>
      <w:r w:rsidR="00AE5F70" w:rsidRPr="00221F71">
        <w:t xml:space="preserve"> (e.g. in cities </w:t>
      </w:r>
      <w:r w:rsidR="00AE5F70" w:rsidRPr="00221F71">
        <w:fldChar w:fldCharType="begin">
          <w:fldData xml:space="preserve">PEVuZE5vdGU+PENpdGU+PEF1dGhvcj5Eb3ZpZTwvQXV0aG9yPjxZZWFyPjIwMjA8L1llYXI+PFJl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</w:fldData>
        </w:fldChar>
      </w:r>
      <w:r w:rsidR="00D43768" w:rsidRPr="00221F71">
        <w:instrText xml:space="preserve"> ADDIN EN.CITE </w:instrText>
      </w:r>
      <w:r w:rsidR="00D43768" w:rsidRPr="00221F71">
        <w:fldChar w:fldCharType="begin">
          <w:fldData xml:space="preserve">PEVuZE5vdGU+PENpdGU+PEF1dGhvcj5Eb3ZpZTwvQXV0aG9yPjxZZWFyPjIwMjA8L1llYXI+PFJl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</w:fldData>
        </w:fldChar>
      </w:r>
      <w:r w:rsidR="00D43768" w:rsidRPr="00221F71">
        <w:instrText xml:space="preserve"> ADDIN EN.CITE.DATA </w:instrText>
      </w:r>
      <w:r w:rsidR="00D43768" w:rsidRPr="00221F71">
        <w:fldChar w:fldCharType="end"/>
      </w:r>
      <w:r w:rsidR="00AE5F70" w:rsidRPr="00221F71">
        <w:fldChar w:fldCharType="separate"/>
      </w:r>
      <w:r w:rsidR="00D43768" w:rsidRPr="00221F71">
        <w:t>(Dovie et al., 2020)</w:t>
      </w:r>
      <w:r w:rsidR="00AE5F70" w:rsidRPr="00221F71">
        <w:fldChar w:fldCharType="end"/>
      </w:r>
      <w:r w:rsidR="00AE5F70" w:rsidRPr="00221F71">
        <w:t>)</w:t>
      </w:r>
      <w:r w:rsidR="00643932" w:rsidRPr="00221F71">
        <w:t xml:space="preserve">. The fewest </w:t>
      </w:r>
      <w:r w:rsidR="00407982" w:rsidRPr="00221F71">
        <w:t xml:space="preserve">number of </w:t>
      </w:r>
      <w:r w:rsidR="00643932" w:rsidRPr="00221F71">
        <w:t xml:space="preserve">papers offer a case </w:t>
      </w:r>
      <w:r w:rsidRPr="00221F71">
        <w:t>which combines</w:t>
      </w:r>
      <w:r w:rsidR="00643932" w:rsidRPr="00221F71">
        <w:t xml:space="preserve"> adaptation and mitigation.</w:t>
      </w:r>
      <w:r w:rsidR="003D4A44" w:rsidRPr="00221F71">
        <w:t xml:space="preserve"> </w:t>
      </w:r>
      <w:r w:rsidR="00AE5F70" w:rsidRPr="00221F71">
        <w:lastRenderedPageBreak/>
        <w:t xml:space="preserve">Examples are community-level experimentation on climate change across British Columbia, Canada </w:t>
      </w:r>
      <w:r w:rsidR="00AE5F70" w:rsidRPr="00221F71">
        <w:fldChar w:fldCharType="begin"/>
      </w:r>
      <w:r w:rsidR="00AE5F70" w:rsidRPr="00221F71">
        <w:instrText xml:space="preserve"> ADDIN EN.CITE &lt;EndNote&gt;&lt;Cite&gt;&lt;Author&gt;Burch&lt;/Author&gt;&lt;Year&gt;2014&lt;/Year&gt;&lt;RecNum&gt;3256&lt;/RecNum&gt;&lt;DisplayText&gt;(Burch et al., 2014)&lt;/DisplayText&gt;&lt;record&gt;&lt;rec-number&gt;3256&lt;/rec-number&gt;&lt;foreign-keys&gt;&lt;key app="EN" db-id="tzzxrfax45edtser2xkv9fans5vatxd0aa92" timestamp="1602085279"&gt;3256&lt;/key&gt;&lt;/foreign-keys&gt;&lt;ref-type name="Journal Article"&gt;17&lt;/ref-type&gt;&lt;contributors&gt;&lt;authors&gt;&lt;author&gt;Burch, S.&lt;/author&gt;&lt;author&gt;Shaw, A.&lt;/author&gt;&lt;author&gt;Dale, A.&lt;/author&gt;&lt;author&gt;Robinson, J.&lt;/author&gt;&lt;/authors&gt;&lt;/contributors&gt;&lt;auth-address&gt;Department of Geography and Environmental Management, University of Waterloo, 200 University Avenue West, Waterloo, ON N2L 3G1, Canada&amp;#xD;School of Environment and Sustainability, Royal Roads University, 2005 Sooke Road, Vancouver, BC V9B 5Y2, Canada&amp;#xD;Institute for Resources, Environment and Sustainability, Department of Geography, University of British Columbia, 2260 West Mall, Vancouver, BC V6T 1Z4, Canada&lt;/auth-address&gt;&lt;titles&gt;&lt;title&gt;Triggering transformative change: A development path approach to climate change response in communities&lt;/title&gt;&lt;secondary-title&gt;Climate Policy&lt;/secondary-title&gt;&lt;/titles&gt;&lt;periodical&gt;&lt;full-title&gt;Climate Policy&lt;/full-title&gt;&lt;/periodical&gt;&lt;pages&gt;467-487&lt;/pages&gt;&lt;volume&gt;14&lt;/volume&gt;&lt;number&gt;4&lt;/number&gt;&lt;keywords&gt;&lt;keyword&gt;adaptive management&lt;/keyword&gt;&lt;keyword&gt;climate change policies&lt;/keyword&gt;&lt;keyword&gt;community planning&lt;/keyword&gt;&lt;keyword&gt;development pathways&lt;/keyword&gt;&lt;keyword&gt;governance&lt;/keyword&gt;&lt;keyword&gt;+case crdp&lt;/keyword&gt;&lt;/keywords&gt;&lt;dates&gt;&lt;year&gt;2014&lt;/year&gt;&lt;/dates&gt;&lt;work-type&gt;Article&lt;/work-type&gt;&lt;urls&gt;&lt;related-urls&gt;&lt;url&gt;https://www.scopus.com/inward/record.uri?eid=2-s2.0-84903453393&amp;amp;doi=10.1080%2f14693062.2014.876342&amp;amp;partnerID=40&amp;amp;md5=f2b32e2ff00e7b09fa2c8ac517c4c41c&lt;/url&gt;&lt;/related-urls&gt;&lt;/urls&gt;&lt;electronic-resource-num&gt;10.1080/14693062.2014.876342&lt;/electronic-resource-num&gt;&lt;remote-database-name&gt;Scopus&lt;/remote-database-name&gt;&lt;/record&gt;&lt;/Cite&gt;&lt;/EndNote&gt;</w:instrText>
      </w:r>
      <w:r w:rsidR="00AE5F70" w:rsidRPr="00221F71">
        <w:fldChar w:fldCharType="separate"/>
      </w:r>
      <w:r w:rsidR="00AE5F70" w:rsidRPr="00221F71">
        <w:t>(Burch et al., 2014)</w:t>
      </w:r>
      <w:r w:rsidR="00AE5F70" w:rsidRPr="00221F71">
        <w:fldChar w:fldCharType="end"/>
      </w:r>
      <w:r w:rsidR="00BB6A95" w:rsidRPr="00221F71">
        <w:t xml:space="preserve">, development pathways for </w:t>
      </w:r>
      <w:r w:rsidR="00AE5F70" w:rsidRPr="00221F71">
        <w:t xml:space="preserve">agriculture </w:t>
      </w:r>
      <w:r w:rsidR="00BB6A95" w:rsidRPr="00221F71">
        <w:fldChar w:fldCharType="begin">
          <w:fldData xml:space="preserve">PEVuZE5vdGU+PENpdGU+PEF1dGhvcj5TdHJpbmdlcjwvQXV0aG9yPjxZZWFyPjIwMjA8L1llYXI+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=
</w:fldData>
        </w:fldChar>
      </w:r>
      <w:r w:rsidR="00561965" w:rsidRPr="00221F71">
        <w:instrText xml:space="preserve"> ADDIN EN.CITE </w:instrText>
      </w:r>
      <w:r w:rsidR="00561965" w:rsidRPr="00221F71">
        <w:fldChar w:fldCharType="begin">
          <w:fldData xml:space="preserve">PEVuZE5vdGU+PENpdGU+PEF1dGhvcj5TdHJpbmdlcjwvQXV0aG9yPjxZZWFyPjIwMjA8L1llYXI+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=
</w:fldData>
        </w:fldChar>
      </w:r>
      <w:r w:rsidR="00561965" w:rsidRPr="00221F71">
        <w:instrText xml:space="preserve"> ADDIN EN.CITE.DATA </w:instrText>
      </w:r>
      <w:r w:rsidR="00561965" w:rsidRPr="00221F71">
        <w:fldChar w:fldCharType="end"/>
      </w:r>
      <w:r w:rsidR="00BB6A95" w:rsidRPr="00221F71">
        <w:fldChar w:fldCharType="separate"/>
      </w:r>
      <w:r w:rsidR="00BB6A95" w:rsidRPr="00221F71">
        <w:t>(Stringer et al., 2020)</w:t>
      </w:r>
      <w:r w:rsidR="00BB6A95" w:rsidRPr="00221F71">
        <w:fldChar w:fldCharType="end"/>
      </w:r>
      <w:r w:rsidR="00BB6A95" w:rsidRPr="00221F71">
        <w:t xml:space="preserve"> and a critical review of synergistic mitigation-adaptation-development outcomes via climate-smart agriculture (also called triple-win logic</w:t>
      </w:r>
      <w:r w:rsidR="00950E5A" w:rsidRPr="00221F71">
        <w:t xml:space="preserve">) </w:t>
      </w:r>
      <w:r w:rsidR="00BB6A95" w:rsidRPr="00221F71">
        <w:fldChar w:fldCharType="begin"/>
      </w:r>
      <w:r w:rsidR="00BB6A95" w:rsidRPr="00221F71">
        <w:instrText xml:space="preserve"> ADDIN EN.CITE &lt;EndNote&gt;&lt;Cite&gt;&lt;Author&gt;Ellis&lt;/Author&gt;&lt;Year&gt;2019&lt;/Year&gt;&lt;RecNum&gt;3222&lt;/RecNum&gt;&lt;DisplayText&gt;(Ellis and Tschakert, 2019)&lt;/DisplayText&gt;&lt;record&gt;&lt;rec-number&gt;3222&lt;/rec-number&gt;&lt;foreign-keys&gt;&lt;key app="EN" db-id="tzzxrfax45edtser2xkv9fans5vatxd0aa92" timestamp="1602084715"&gt;3222&lt;/key&gt;&lt;/foreign-keys&gt;&lt;ref-type name="Journal Article"&gt;17&lt;/ref-type&gt;&lt;contributors&gt;&lt;authors&gt;&lt;author&gt;Ellis, N. R.&lt;/author&gt;&lt;author&gt;Tschakert, P.&lt;/author&gt;&lt;/authors&gt;&lt;/contributors&gt;&lt;auth-address&gt;UWA School of Agriculture and Environment, University of Western Australia, 35 Stirling Hwy, Crawley, Perth, Western Australia 6009, Australia&lt;/auth-address&gt;&lt;titles&gt;&lt;title&gt;Triple-wins as pathways to transformation? A critical review&lt;/title&gt;&lt;secondary-title&gt;Geoforum&lt;/secondary-title&gt;&lt;/titles&gt;&lt;periodical&gt;&lt;full-title&gt;Geoforum&lt;/full-title&gt;&lt;/periodical&gt;&lt;pages&gt;167-170&lt;/pages&gt;&lt;volume&gt;103&lt;/volume&gt;&lt;keywords&gt;&lt;keyword&gt;Climate compatible development&lt;/keyword&gt;&lt;keyword&gt;Climate-resilient futures&lt;/keyword&gt;&lt;keyword&gt;Climate-smart agriculture&lt;/keyword&gt;&lt;keyword&gt;Pathways&lt;/keyword&gt;&lt;keyword&gt;Transformation&lt;/keyword&gt;&lt;keyword&gt;Triple-win&lt;/keyword&gt;&lt;/keywords&gt;&lt;dates&gt;&lt;year&gt;2019&lt;/year&gt;&lt;/dates&gt;&lt;work-type&gt;Review&lt;/work-type&gt;&lt;urls&gt;&lt;related-urls&gt;&lt;url&gt;https://www.scopus.com/inward/record.uri?eid=2-s2.0-85058811423&amp;amp;doi=10.1016%2fj.geoforum.2018.12.006&amp;amp;partnerID=40&amp;amp;md5=b90f0b80b4db8f4f1694fd429870095b&lt;/url&gt;&lt;/related-urls&gt;&lt;/urls&gt;&lt;electronic-resource-num&gt;10.1016/j.geoforum.2018.12.006&lt;/electronic-resource-num&gt;&lt;remote-database-name&gt;Scopus&lt;/remote-database-name&gt;&lt;/record&gt;&lt;/Cite&gt;&lt;/EndNote&gt;</w:instrText>
      </w:r>
      <w:r w:rsidR="00BB6A95" w:rsidRPr="00221F71">
        <w:fldChar w:fldCharType="separate"/>
      </w:r>
      <w:r w:rsidR="00BB6A95" w:rsidRPr="00221F71">
        <w:t>(Ellis and Tschakert, 2019)</w:t>
      </w:r>
      <w:r w:rsidR="00BB6A95" w:rsidRPr="00221F71">
        <w:fldChar w:fldCharType="end"/>
      </w:r>
      <w:r w:rsidR="00BB6A95" w:rsidRPr="00221F71">
        <w:t>.</w:t>
      </w:r>
    </w:p>
    <w:p w14:paraId="3B3C01CD" w14:textId="53C1342A" w:rsidR="003D4A44" w:rsidRPr="00221F71" w:rsidRDefault="003D4A44" w:rsidP="00C17C33"/>
    <w:p w14:paraId="4CC2E37C" w14:textId="669BC1F9" w:rsidR="006A7642" w:rsidRPr="00221F71" w:rsidRDefault="00C17C33" w:rsidP="002359E1">
      <w:pPr>
        <w:rPr>
          <w:rStyle w:val="CommentReference"/>
        </w:rPr>
      </w:pPr>
      <w:r w:rsidRPr="00221F71">
        <w:t xml:space="preserve">Conceptually it is noted that some authors </w:t>
      </w:r>
      <w:r w:rsidRPr="00221F71">
        <w:rPr>
          <w:u w:val="single"/>
        </w:rPr>
        <w:t>ex</w:t>
      </w:r>
      <w:r w:rsidRPr="00221F71">
        <w:t>clude mitigation from their definition of climate resilient development (pathway</w:t>
      </w:r>
      <w:r w:rsidR="006A7642" w:rsidRPr="00221F71">
        <w:t>s</w:t>
      </w:r>
      <w:r w:rsidRPr="00221F71">
        <w:t xml:space="preserve">). For example, </w:t>
      </w:r>
      <w:proofErr w:type="spellStart"/>
      <w:r w:rsidRPr="00221F71">
        <w:t>Dovie</w:t>
      </w:r>
      <w:proofErr w:type="spellEnd"/>
      <w:r w:rsidRPr="00221F71">
        <w:t xml:space="preserve"> et al. </w:t>
      </w:r>
      <w:r w:rsidRPr="00221F71">
        <w:fldChar w:fldCharType="begin">
          <w:fldData xml:space="preserve">PEVuZE5vdGU+PENpdGUgRXhjbHVkZUF1dGg9IjEiPjxBdXRob3I+RG92aWU8L0F1dGhvcj48WWVh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</w:fldData>
        </w:fldChar>
      </w:r>
      <w:r w:rsidR="00D43768" w:rsidRPr="00221F71">
        <w:instrText xml:space="preserve"> ADDIN EN.CITE </w:instrText>
      </w:r>
      <w:r w:rsidR="00D43768" w:rsidRPr="00221F71">
        <w:fldChar w:fldCharType="begin">
          <w:fldData xml:space="preserve">PEVuZE5vdGU+PENpdGUgRXhjbHVkZUF1dGg9IjEiPjxBdXRob3I+RG92aWU8L0F1dGhvcj48WWVh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</w:fldData>
        </w:fldChar>
      </w:r>
      <w:r w:rsidR="00D43768" w:rsidRPr="00221F71">
        <w:instrText xml:space="preserve"> ADDIN EN.CITE.DATA </w:instrText>
      </w:r>
      <w:r w:rsidR="00D43768" w:rsidRPr="00221F71">
        <w:fldChar w:fldCharType="end"/>
      </w:r>
      <w:r w:rsidRPr="00221F71">
        <w:fldChar w:fldCharType="separate"/>
      </w:r>
      <w:r w:rsidR="00D43768" w:rsidRPr="00221F71">
        <w:t>(2020)</w:t>
      </w:r>
      <w:r w:rsidRPr="00221F71">
        <w:fldChar w:fldCharType="end"/>
      </w:r>
      <w:r w:rsidRPr="00221F71">
        <w:t xml:space="preserve"> define climate-resilient development as the product of adaptation and development. </w:t>
      </w:r>
      <w:r w:rsidR="00DD74DB" w:rsidRPr="00221F71">
        <w:t>Thus defined, it</w:t>
      </w:r>
      <w:r w:rsidRPr="00221F71">
        <w:t xml:space="preserve"> is not the main concept in the</w:t>
      </w:r>
      <w:r w:rsidR="006A7642" w:rsidRPr="00221F71">
        <w:t>ir</w:t>
      </w:r>
      <w:r w:rsidRPr="00221F71">
        <w:t xml:space="preserve"> paper. Rather </w:t>
      </w:r>
      <w:r w:rsidR="006A7642" w:rsidRPr="00221F71">
        <w:t>their main objective is low-c</w:t>
      </w:r>
      <w:r w:rsidR="008B7283" w:rsidRPr="00221F71">
        <w:t>arbon emission development</w:t>
      </w:r>
      <w:r w:rsidR="006A7642" w:rsidRPr="00221F71">
        <w:t>. From the mitigation perspective</w:t>
      </w:r>
      <w:r w:rsidR="00BB6A95" w:rsidRPr="00221F71">
        <w:t>,</w:t>
      </w:r>
      <w:r w:rsidR="006A7642" w:rsidRPr="00221F71">
        <w:t xml:space="preserve"> the authors call for mainstreaming mitigation and adaptation in ‘climate compatible developmen</w:t>
      </w:r>
      <w:r w:rsidR="00407982" w:rsidRPr="00221F71">
        <w:t>t, noting</w:t>
      </w:r>
      <w:r w:rsidR="006A7642" w:rsidRPr="00221F71">
        <w:t xml:space="preserve">: </w:t>
      </w:r>
      <w:r w:rsidR="00B13A5C" w:rsidRPr="00221F71">
        <w:t>“</w:t>
      </w:r>
      <w:r w:rsidR="006A7642" w:rsidRPr="00221F71">
        <w:t>the standalone intersection between mitigation and development to deliver low-c</w:t>
      </w:r>
      <w:r w:rsidR="007D3EAF" w:rsidRPr="00221F71">
        <w:t>arbon emission development</w:t>
      </w:r>
      <w:r w:rsidR="006A7642" w:rsidRPr="00221F71">
        <w:t xml:space="preserve"> will not result in cities’ resilience unless (</w:t>
      </w:r>
      <w:proofErr w:type="spellStart"/>
      <w:r w:rsidR="006A7642" w:rsidRPr="00221F71">
        <w:t>i</w:t>
      </w:r>
      <w:proofErr w:type="spellEnd"/>
      <w:r w:rsidR="006A7642" w:rsidRPr="00221F71">
        <w:t>) co-benefits, which are outcomes of mitigation and adaptation, and (ii) climate-resilient development, the product of adaptation and development, coevolved.</w:t>
      </w:r>
      <w:r w:rsidR="00B13A5C" w:rsidRPr="00221F71">
        <w:rPr>
          <w:i/>
        </w:rPr>
        <w:t>”</w:t>
      </w:r>
      <w:r w:rsidR="006A7642" w:rsidRPr="00221F71">
        <w:t xml:space="preserve"> </w:t>
      </w:r>
      <w:r w:rsidR="00712DF3" w:rsidRPr="00221F71">
        <w:fldChar w:fldCharType="begin">
          <w:fldData xml:space="preserve">PEVuZE5vdGU+PENpdGU+PEF1dGhvcj5Eb3ZpZTwvQXV0aG9yPjxZZWFyPjIwMjA8L1llYXI+PFJl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</w:fldData>
        </w:fldChar>
      </w:r>
      <w:r w:rsidR="00712DF3" w:rsidRPr="00221F71">
        <w:instrText xml:space="preserve"> ADDIN EN.CITE </w:instrText>
      </w:r>
      <w:r w:rsidR="00712DF3" w:rsidRPr="00221F71">
        <w:fldChar w:fldCharType="begin">
          <w:fldData xml:space="preserve">PEVuZE5vdGU+PENpdGU+PEF1dGhvcj5Eb3ZpZTwvQXV0aG9yPjxZZWFyPjIwMjA8L1llYXI+PFJl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</w:fldData>
        </w:fldChar>
      </w:r>
      <w:r w:rsidR="00712DF3" w:rsidRPr="00221F71">
        <w:instrText xml:space="preserve"> ADDIN EN.CITE.DATA </w:instrText>
      </w:r>
      <w:r w:rsidR="00712DF3" w:rsidRPr="00221F71">
        <w:fldChar w:fldCharType="end"/>
      </w:r>
      <w:r w:rsidR="00712DF3" w:rsidRPr="00221F71">
        <w:fldChar w:fldCharType="separate"/>
      </w:r>
      <w:r w:rsidR="00712DF3" w:rsidRPr="00221F71">
        <w:t>(Dovie et al., 2020: 1)</w:t>
      </w:r>
      <w:r w:rsidR="00712DF3" w:rsidRPr="00221F71">
        <w:fldChar w:fldCharType="end"/>
      </w:r>
      <w:r w:rsidR="00712DF3" w:rsidRPr="00221F71">
        <w:t xml:space="preserve">. </w:t>
      </w:r>
      <w:r w:rsidR="00BB6A95" w:rsidRPr="00221F71">
        <w:t xml:space="preserve">Others recognise this ambiguity with the term climate compatible development, yet explicitly understand climate resilience </w:t>
      </w:r>
      <w:r w:rsidR="00712DF3" w:rsidRPr="00221F71">
        <w:t>to include adaptation and mitigation</w:t>
      </w:r>
      <w:r w:rsidR="00BB6A95" w:rsidRPr="00221F71">
        <w:t xml:space="preserve"> </w:t>
      </w:r>
      <w:r w:rsidR="00BB6A95" w:rsidRPr="00221F71">
        <w:fldChar w:fldCharType="begin"/>
      </w:r>
      <w:r w:rsidR="00BB6A95" w:rsidRPr="00221F71">
        <w:instrText xml:space="preserve"> ADDIN EN.CITE &lt;EndNote&gt;&lt;Cite&gt;&lt;Author&gt;Scholz&lt;/Author&gt;&lt;Year&gt;2020&lt;/Year&gt;&lt;RecNum&gt;3214&lt;/RecNum&gt;&lt;Prefix&gt;e.g. &lt;/Prefix&gt;&lt;DisplayText&gt;(e.g. Scholz and Methner, 2020)&lt;/DisplayText&gt;&lt;record&gt;&lt;rec-number&gt;3214&lt;/rec-number&gt;&lt;foreign-keys&gt;&lt;key app="EN" db-id="tzzxrfax45edtser2xkv9fans5vatxd0aa92" timestamp="1602084579"&gt;3214&lt;/key&gt;&lt;/foreign-keys&gt;&lt;ref-type name="Journal Article"&gt;17&lt;/ref-type&gt;&lt;contributors&gt;&lt;authors&gt;&lt;author&gt;Scholz, G.&lt;/author&gt;&lt;author&gt;Methner, N.&lt;/author&gt;&lt;/authors&gt;&lt;/contributors&gt;&lt;auth-address&gt;Institute of Environmental Systems Research, Osnabrueck University, Barbarastr. 12, Osnabrueck, 49069, Germany&amp;#xD;African Climate &amp;amp; Development Initiative, University of Cape Town, Upper Campus, Geological Sciences Building, Level 6, 13 Library Road, Rondebosch, 7700, South Africa&lt;/auth-address&gt;&lt;titles&gt;&lt;title&gt;A social learning and transition perspective on a climate change project in South Africa&lt;/title&gt;&lt;secondary-title&gt;Environmental Innovation and Societal Transitions&lt;/secondary-title&gt;&lt;/titles&gt;&lt;periodical&gt;&lt;full-title&gt;Environmental Innovation and Societal Transitions&lt;/full-title&gt;&lt;/periodical&gt;&lt;pages&gt;322-335&lt;/pages&gt;&lt;volume&gt;34&lt;/volume&gt;&lt;keywords&gt;&lt;keyword&gt;Agricultural sector&lt;/keyword&gt;&lt;keyword&gt;Climate change adaptation&lt;/keyword&gt;&lt;keyword&gt;Regional system&lt;/keyword&gt;&lt;keyword&gt;Social learning&lt;/keyword&gt;&lt;keyword&gt;Transdisciplinary project&lt;/keyword&gt;&lt;keyword&gt;Transition arena&lt;/keyword&gt;&lt;/keywords&gt;&lt;dates&gt;&lt;year&gt;2020&lt;/year&gt;&lt;/dates&gt;&lt;work-type&gt;Article&lt;/work-type&gt;&lt;urls&gt;&lt;related-urls&gt;&lt;url&gt;https://www.scopus.com/inward/record.uri?eid=2-s2.0-85076242138&amp;amp;doi=10.1016%2fj.eist.2019.10.011&amp;amp;partnerID=40&amp;amp;md5=5441ef8c5f33d2434d80edd4e81d125a&lt;/url&gt;&lt;/related-urls&gt;&lt;/urls&gt;&lt;electronic-resource-num&gt;10.1016/j.eist.2019.10.011&lt;/electronic-resource-num&gt;&lt;remote-database-name&gt;Scopus&lt;/remote-database-name&gt;&lt;/record&gt;&lt;/Cite&gt;&lt;/EndNote&gt;</w:instrText>
      </w:r>
      <w:r w:rsidR="00BB6A95" w:rsidRPr="00221F71">
        <w:fldChar w:fldCharType="separate"/>
      </w:r>
      <w:r w:rsidR="00BB6A95" w:rsidRPr="00221F71">
        <w:t>(e.g. Scholz and Methner, 2020)</w:t>
      </w:r>
      <w:r w:rsidR="00BB6A95" w:rsidRPr="00221F71">
        <w:fldChar w:fldCharType="end"/>
      </w:r>
      <w:r w:rsidR="00BB6A95" w:rsidRPr="00221F71">
        <w:t xml:space="preserve">. </w:t>
      </w:r>
    </w:p>
    <w:p w14:paraId="6B9DDAF2" w14:textId="77777777" w:rsidR="007A16EF" w:rsidRPr="00221F71" w:rsidRDefault="004134E5" w:rsidP="009D3B5A">
      <w:pPr>
        <w:pStyle w:val="Heading2"/>
      </w:pPr>
      <w:bookmarkStart w:id="10" w:name="_50hj8e5gaqvr" w:colFirst="0" w:colLast="0"/>
      <w:bookmarkEnd w:id="10"/>
      <w:r w:rsidRPr="00221F71">
        <w:t>Conceptual advances</w:t>
      </w:r>
      <w:r w:rsidR="009D3B5A" w:rsidRPr="00221F71">
        <w:t xml:space="preserve"> and ambiguities</w:t>
      </w:r>
      <w:r w:rsidRPr="00221F71">
        <w:t xml:space="preserve"> in the resilience domain</w:t>
      </w:r>
    </w:p>
    <w:p w14:paraId="7431E534" w14:textId="3E60E221" w:rsidR="00761BE4" w:rsidRPr="00221F71" w:rsidRDefault="00896FDD" w:rsidP="008D3C66">
      <w:r w:rsidRPr="00221F71">
        <w:t xml:space="preserve">Douxchamps et al. </w:t>
      </w:r>
      <w:r w:rsidR="004F15FC" w:rsidRPr="00221F71">
        <w:fldChar w:fldCharType="begin"/>
      </w:r>
      <w:r w:rsidRPr="00221F71">
        <w:instrText xml:space="preserve"> ADDIN EN.CITE &lt;EndNote&gt;&lt;Cite ExcludeAuth="1"&gt;&lt;Author&gt;Douxchamps&lt;/Author&gt;&lt;Year&gt;2017&lt;/Year&gt;&lt;RecNum&gt;3247&lt;/RecNum&gt;&lt;DisplayText&gt;(2017)&lt;/DisplayText&gt;&lt;record&gt;&lt;rec-number&gt;3247&lt;/rec-number&gt;&lt;foreign-keys&gt;&lt;key app="EN" db-id="tzzxrfax45edtser2xkv9fans5vatxd0aa92" timestamp="1602085064"&gt;3247&lt;/key&gt;&lt;/foreign-keys&gt;&lt;ref-type name="Journal Article"&gt;17&lt;/ref-type&gt;&lt;contributors&gt;&lt;authors&gt;&lt;author&gt;Douxchamps, S.&lt;/author&gt;&lt;author&gt;Debevec, L.&lt;/author&gt;&lt;author&gt;Giordano, M.&lt;/author&gt;&lt;author&gt;Barron, J.&lt;/author&gt;&lt;/authors&gt;&lt;/contributors&gt;&lt;auth-address&gt;Independent Consultant, 06 B.P. 10773, Ouagadougou, 06, Burkina Faso&amp;#xD;International Water Management Institute (IWMI), P.O. Box 5689, Addis Abeba, Ethiopia&amp;#xD;International Water Management Institute (IWMI), P.O. Box 2075, Colombo, Sri Lanka&lt;/auth-address&gt;&lt;titles&gt;&lt;title&gt;Monitoring and evaluation of climate resilience for agricultural development – A review of currently available tools&lt;/title&gt;&lt;secondary-title&gt;World Development Perspectives&lt;/secondary-title&gt;&lt;/titles&gt;&lt;periodical&gt;&lt;full-title&gt;World Development Perspectives&lt;/full-title&gt;&lt;/periodical&gt;&lt;pages&gt;10-23&lt;/pages&gt;&lt;volume&gt;5&lt;/volume&gt;&lt;keywords&gt;&lt;keyword&gt;Adaptation&lt;/keyword&gt;&lt;keyword&gt;Agricultural systems&lt;/keyword&gt;&lt;keyword&gt;Development&lt;/keyword&gt;&lt;keyword&gt;Resilience indicators&lt;/keyword&gt;&lt;keyword&gt;Tools&lt;/keyword&gt;&lt;keyword&gt;Transformation&lt;/keyword&gt;&lt;/keywords&gt;&lt;dates&gt;&lt;year&gt;2017&lt;/year&gt;&lt;/dates&gt;&lt;work-type&gt;Article&lt;/work-type&gt;&lt;urls&gt;&lt;related-urls&gt;&lt;url&gt;https://www.scopus.com/inward/record.uri?eid=2-s2.0-85017460920&amp;amp;doi=10.1016%2fj.wdp.2017.02.001&amp;amp;partnerID=40&amp;amp;md5=c2e5e82f92c5c56a7246ed41ccf0db70&lt;/url&gt;&lt;/related-urls&gt;&lt;/urls&gt;&lt;electronic-resource-num&gt;10.1016/j.wdp.2017.02.001&lt;/electronic-resource-num&gt;&lt;remote-database-name&gt;Scopus&lt;/remote-database-name&gt;&lt;/record&gt;&lt;/Cite&gt;&lt;/EndNote&gt;</w:instrText>
      </w:r>
      <w:r w:rsidR="004F15FC" w:rsidRPr="00221F71">
        <w:fldChar w:fldCharType="separate"/>
      </w:r>
      <w:r w:rsidRPr="00221F71">
        <w:t>(2017)</w:t>
      </w:r>
      <w:r w:rsidR="004F15FC" w:rsidRPr="00221F71">
        <w:fldChar w:fldCharType="end"/>
      </w:r>
      <w:r w:rsidR="004F15FC" w:rsidRPr="00221F71">
        <w:t xml:space="preserve"> deliver an e</w:t>
      </w:r>
      <w:r w:rsidR="004134E5" w:rsidRPr="00221F71">
        <w:t>xtensive review of too</w:t>
      </w:r>
      <w:r w:rsidR="004F15FC" w:rsidRPr="00221F71">
        <w:t xml:space="preserve">ls for resilience assessment </w:t>
      </w:r>
      <w:r w:rsidR="008D3C66" w:rsidRPr="00221F71">
        <w:t xml:space="preserve">and the </w:t>
      </w:r>
      <w:r w:rsidR="004F15FC" w:rsidRPr="00221F71">
        <w:t>most conscious reflection on as</w:t>
      </w:r>
      <w:r w:rsidR="008D3C66" w:rsidRPr="00221F71">
        <w:t>sessment of resilience in the papers we reviewed. We note</w:t>
      </w:r>
      <w:r w:rsidR="00407982" w:rsidRPr="00221F71">
        <w:t>,</w:t>
      </w:r>
      <w:r w:rsidR="008D3C66" w:rsidRPr="00221F71">
        <w:t xml:space="preserve"> however</w:t>
      </w:r>
      <w:r w:rsidR="00407982" w:rsidRPr="00221F71">
        <w:t>,</w:t>
      </w:r>
      <w:r w:rsidR="008D3C66" w:rsidRPr="00221F71">
        <w:t xml:space="preserve"> that they </w:t>
      </w:r>
      <w:r w:rsidR="004E4589" w:rsidRPr="00221F71">
        <w:t xml:space="preserve">have an inclination toward adaptation and </w:t>
      </w:r>
      <w:r w:rsidR="008D3C66" w:rsidRPr="00221F71">
        <w:t xml:space="preserve">define building climate resilience, as </w:t>
      </w:r>
      <w:r w:rsidR="00712DF3" w:rsidRPr="00221F71">
        <w:t>“</w:t>
      </w:r>
      <w:r w:rsidR="008D3C66" w:rsidRPr="00221F71">
        <w:t>the ability to anticipate, absorb, accommodate, or recover from climate change in a timely and efficient manner</w:t>
      </w:r>
      <w:r w:rsidR="00113116" w:rsidRPr="00221F71">
        <w:t xml:space="preserve">” </w:t>
      </w:r>
      <w:r w:rsidR="00113116" w:rsidRPr="00221F71">
        <w:fldChar w:fldCharType="begin"/>
      </w:r>
      <w:r w:rsidR="00113116" w:rsidRPr="00221F71">
        <w:instrText xml:space="preserve"> ADDIN EN.CITE &lt;EndNote&gt;&lt;Cite&gt;&lt;Author&gt;Douxchamps&lt;/Author&gt;&lt;Year&gt;2017&lt;/Year&gt;&lt;RecNum&gt;3247&lt;/RecNum&gt;&lt;Suffix&gt;: 10&lt;/Suffix&gt;&lt;DisplayText&gt;(Douxchamps et al., 2017: 10)&lt;/DisplayText&gt;&lt;record&gt;&lt;rec-number&gt;3247&lt;/rec-number&gt;&lt;foreign-keys&gt;&lt;key app="EN" db-id="tzzxrfax45edtser2xkv9fans5vatxd0aa92" timestamp="1602085064"&gt;3247&lt;/key&gt;&lt;/foreign-keys&gt;&lt;ref-type name="Journal Article"&gt;17&lt;/ref-type&gt;&lt;contributors&gt;&lt;authors&gt;&lt;author&gt;Douxchamps, S.&lt;/author&gt;&lt;author&gt;Debevec, L.&lt;/author&gt;&lt;author&gt;Giordano, M.&lt;/author&gt;&lt;author&gt;Barron, J.&lt;/author&gt;&lt;/authors&gt;&lt;/contributors&gt;&lt;auth-address&gt;Independent Consultant, 06 B.P. 10773, Ouagadougou, 06, Burkina Faso&amp;#xD;International Water Management Institute (IWMI), P.O. Box 5689, Addis Abeba, Ethiopia&amp;#xD;International Water Management Institute (IWMI), P.O. Box 2075, Colombo, Sri Lanka&lt;/auth-address&gt;&lt;titles&gt;&lt;title&gt;Monitoring and evaluation of climate resilience for agricultural development – A review of currently available tools&lt;/title&gt;&lt;secondary-title&gt;World Development Perspectives&lt;/secondary-title&gt;&lt;/titles&gt;&lt;periodical&gt;&lt;full-title&gt;World Development Perspectives&lt;/full-title&gt;&lt;/periodical&gt;&lt;pages&gt;10-23&lt;/pages&gt;&lt;volume&gt;5&lt;/volume&gt;&lt;keywords&gt;&lt;keyword&gt;Adaptation&lt;/keyword&gt;&lt;keyword&gt;Agricultural systems&lt;/keyword&gt;&lt;keyword&gt;Development&lt;/keyword&gt;&lt;keyword&gt;Resilience indicators&lt;/keyword&gt;&lt;keyword&gt;Tools&lt;/keyword&gt;&lt;keyword&gt;Transformation&lt;/keyword&gt;&lt;/keywords&gt;&lt;dates&gt;&lt;year&gt;2017&lt;/year&gt;&lt;/dates&gt;&lt;work-type&gt;Article&lt;/work-type&gt;&lt;urls&gt;&lt;related-urls&gt;&lt;url&gt;https://www.scopus.com/inward/record.uri?eid=2-s2.0-85017460920&amp;amp;doi=10.1016%2fj.wdp.2017.02.001&amp;amp;partnerID=40&amp;amp;md5=c2e5e82f92c5c56a7246ed41ccf0db70&lt;/url&gt;&lt;/related-urls&gt;&lt;/urls&gt;&lt;electronic-resource-num&gt;10.1016/j.wdp.2017.02.001&lt;/electronic-resource-num&gt;&lt;remote-database-name&gt;Scopus&lt;/remote-database-name&gt;&lt;/record&gt;&lt;/Cite&gt;&lt;/EndNote&gt;</w:instrText>
      </w:r>
      <w:r w:rsidR="00113116" w:rsidRPr="00221F71">
        <w:fldChar w:fldCharType="separate"/>
      </w:r>
      <w:r w:rsidR="00113116" w:rsidRPr="00221F71">
        <w:t>(Douxchamps et al., 2017: 10)</w:t>
      </w:r>
      <w:r w:rsidR="00113116" w:rsidRPr="00221F71">
        <w:fldChar w:fldCharType="end"/>
      </w:r>
      <w:r w:rsidR="004E4589" w:rsidRPr="00221F71">
        <w:t xml:space="preserve">. This inclination </w:t>
      </w:r>
      <w:r w:rsidR="00154703" w:rsidRPr="00221F71">
        <w:t xml:space="preserve">towards adaptation </w:t>
      </w:r>
      <w:r w:rsidR="004E4589" w:rsidRPr="00221F71">
        <w:t xml:space="preserve">is found with all papers that conceptually engage with </w:t>
      </w:r>
      <w:r w:rsidR="00651BD1" w:rsidRPr="00221F71">
        <w:t>resilience in the context of climate-resilient development</w:t>
      </w:r>
      <w:r w:rsidR="00613FA3" w:rsidRPr="00221F71">
        <w:t xml:space="preserve"> </w:t>
      </w:r>
      <w:r w:rsidR="00173B32" w:rsidRPr="00221F71">
        <w:fldChar w:fldCharType="begin">
          <w:fldData xml:space="preserve">PEVuZE5vdGU+PENpdGU+PEF1dGhvcj5BYmVsPC9BdXRob3I+PFllYXI+MjAxNjwvWWVhcj48UmVj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</w:fldData>
        </w:fldChar>
      </w:r>
      <w:r w:rsidR="00173B32" w:rsidRPr="00221F71">
        <w:instrText xml:space="preserve"> ADDIN EN.CITE </w:instrText>
      </w:r>
      <w:r w:rsidR="00173B32" w:rsidRPr="00221F71">
        <w:fldChar w:fldCharType="begin">
          <w:fldData xml:space="preserve">PEVuZE5vdGU+PENpdGU+PEF1dGhvcj5BYmVsPC9BdXRob3I+PFllYXI+MjAxNjwvWWVhcj48UmVj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</w:fldData>
        </w:fldChar>
      </w:r>
      <w:r w:rsidR="00173B32" w:rsidRPr="00221F71">
        <w:instrText xml:space="preserve"> ADDIN EN.CITE.DATA </w:instrText>
      </w:r>
      <w:r w:rsidR="00173B32" w:rsidRPr="00221F71">
        <w:fldChar w:fldCharType="end"/>
      </w:r>
      <w:r w:rsidR="00173B32" w:rsidRPr="00221F71">
        <w:fldChar w:fldCharType="separate"/>
      </w:r>
      <w:r w:rsidR="00173B32" w:rsidRPr="00221F71">
        <w:t>(e.g. Abel et al., 2016; Scholz and Methner, 2020; Trabacchi and Stadelmann, 2016)</w:t>
      </w:r>
      <w:r w:rsidR="00173B32" w:rsidRPr="00221F71">
        <w:fldChar w:fldCharType="end"/>
      </w:r>
      <w:r w:rsidR="00154703" w:rsidRPr="00221F71">
        <w:t>.</w:t>
      </w:r>
      <w:r w:rsidR="00651BD1" w:rsidRPr="00221F71">
        <w:t xml:space="preserve"> </w:t>
      </w:r>
      <w:r w:rsidR="004C78D5" w:rsidRPr="00221F71">
        <w:t xml:space="preserve">In addition, </w:t>
      </w:r>
      <w:r w:rsidR="009C6B13" w:rsidRPr="00221F71">
        <w:t xml:space="preserve">the majority of </w:t>
      </w:r>
      <w:r w:rsidR="00154703" w:rsidRPr="00221F71">
        <w:t xml:space="preserve">these </w:t>
      </w:r>
      <w:r w:rsidR="004C78D5" w:rsidRPr="00221F71">
        <w:t xml:space="preserve">papers </w:t>
      </w:r>
      <w:r w:rsidR="003F1BDE" w:rsidRPr="00221F71">
        <w:t>understand</w:t>
      </w:r>
      <w:r w:rsidR="00C4008D" w:rsidRPr="00221F71">
        <w:t xml:space="preserve"> resilience from </w:t>
      </w:r>
      <w:r w:rsidR="00291280" w:rsidRPr="00221F71">
        <w:t>a s</w:t>
      </w:r>
      <w:r w:rsidR="004C78D5" w:rsidRPr="00221F71">
        <w:t xml:space="preserve">ocial-ecological systems </w:t>
      </w:r>
      <w:r w:rsidR="003F1BDE" w:rsidRPr="00221F71">
        <w:t>perspective</w:t>
      </w:r>
      <w:r w:rsidR="003D4A44" w:rsidRPr="00221F71">
        <w:t>. F</w:t>
      </w:r>
      <w:r w:rsidR="00761BE4" w:rsidRPr="00221F71">
        <w:t>or example</w:t>
      </w:r>
      <w:r w:rsidR="00FF2489" w:rsidRPr="00221F71">
        <w:t>,</w:t>
      </w:r>
      <w:r w:rsidR="00173B32" w:rsidRPr="00221F71">
        <w:t xml:space="preserve"> </w:t>
      </w:r>
      <w:proofErr w:type="spellStart"/>
      <w:r w:rsidR="00173B32" w:rsidRPr="00221F71">
        <w:t>Chelleri</w:t>
      </w:r>
      <w:proofErr w:type="spellEnd"/>
      <w:r w:rsidR="00173B32" w:rsidRPr="00221F71">
        <w:t xml:space="preserve"> et al., </w:t>
      </w:r>
      <w:r w:rsidR="00173B32" w:rsidRPr="00221F71">
        <w:fldChar w:fldCharType="begin"/>
      </w:r>
      <w:r w:rsidR="00173B32" w:rsidRPr="00221F71">
        <w:instrText xml:space="preserve"> ADDIN EN.CITE &lt;EndNote&gt;&lt;Cite ExcludeAuth="1"&gt;&lt;Author&gt;Chelleri&lt;/Author&gt;&lt;Year&gt;2016&lt;/Year&gt;&lt;RecNum&gt;3021&lt;/RecNum&gt;&lt;DisplayText&gt;(2016)&lt;/DisplayText&gt;&lt;record&gt;&lt;rec-number&gt;3021&lt;/rec-number&gt;&lt;foreign-keys&gt;&lt;key app="EN" db-id="tzzxrfax45edtser2xkv9fans5vatxd0aa92" timestamp="0"&gt;3021&lt;/key&gt;&lt;/foreign-keys&gt;&lt;ref-type name="Journal Article"&gt;17&lt;/ref-type&gt;&lt;contributors&gt;&lt;authors&gt;&lt;author&gt;Chelleri, L.&lt;/author&gt;&lt;author&gt;Minucci, G.&lt;/author&gt;&lt;author&gt;Skrimizea, E.&lt;/author&gt;&lt;/authors&gt;&lt;/contributors&gt;&lt;auth-address&gt;Gran Sasso Science Institute, GSSI Social Sciences, viale Francesco Crispi 7, L’Aquila, 67100, Italy&amp;#xD;Architecture and Urban Studies Department, Politecnico di Milano, Milan, Italy&lt;/auth-address&gt;&lt;titles&gt;&lt;title&gt;Does community resilience decrease social–ecological vulnerability? Adaptation pathways trade-off in the Bolivian Altiplano&lt;/title&gt;&lt;secondary-title&gt;Regional Environmental Change&lt;/secondary-title&gt;&lt;/titles&gt;&lt;periodical&gt;&lt;full-title&gt;Regional Environmental Change&lt;/full-title&gt;&lt;/periodical&gt;&lt;pages&gt;2229-2241&lt;/pages&gt;&lt;volume&gt;16&lt;/volume&gt;&lt;number&gt;8&lt;/number&gt;&lt;keywords&gt;&lt;keyword&gt;Adaptation pathway&lt;/keyword&gt;&lt;keyword&gt;Andean communities&lt;/keyword&gt;&lt;keyword&gt;Climate change adaptation&lt;/keyword&gt;&lt;keyword&gt;Community resilience&lt;/keyword&gt;&lt;keyword&gt;Maladaptation&lt;/keyword&gt;&lt;keyword&gt;Positive adaptation&lt;/keyword&gt;&lt;keyword&gt;Quinoa&lt;/keyword&gt;&lt;keyword&gt;Regional sustainability&lt;/keyword&gt;&lt;keyword&gt;Vulnerability trade-offs&lt;/keyword&gt;&lt;/keywords&gt;&lt;dates&gt;&lt;year&gt;2016&lt;/year&gt;&lt;/dates&gt;&lt;urls&gt;&lt;related-urls&gt;&lt;url&gt;https://www.scopus.com/inward/record.uri?eid=2-s2.0-84988428081&amp;amp;doi=10.1007%2fs10113-016-1046-8&amp;amp;partnerID=40&amp;amp;md5=6bb53409ec639c0e4302fa2abe1557d8&lt;/url&gt;&lt;/related-urls&gt;&lt;/urls&gt;&lt;electronic-resource-num&gt;10.1007/s10113-016-1046-8&lt;/electronic-resource-num&gt;&lt;remote-database-name&gt;Scopus&lt;/remote-database-name&gt;&lt;/record&gt;&lt;/Cite&gt;&lt;/EndNote&gt;</w:instrText>
      </w:r>
      <w:r w:rsidR="00173B32" w:rsidRPr="00221F71">
        <w:fldChar w:fldCharType="separate"/>
      </w:r>
      <w:r w:rsidR="00173B32" w:rsidRPr="00221F71">
        <w:t>(2016)</w:t>
      </w:r>
      <w:r w:rsidR="00173B32" w:rsidRPr="00221F71">
        <w:fldChar w:fldCharType="end"/>
      </w:r>
      <w:r w:rsidR="008B7283" w:rsidRPr="00221F71">
        <w:t>, who</w:t>
      </w:r>
      <w:r w:rsidR="00FF2489" w:rsidRPr="00221F71">
        <w:t xml:space="preserve"> </w:t>
      </w:r>
      <w:r w:rsidR="00173B32" w:rsidRPr="00221F71">
        <w:t xml:space="preserve">study </w:t>
      </w:r>
      <w:r w:rsidR="00761BE4" w:rsidRPr="00221F71">
        <w:t>trade-offs between community resilience and social-ecological vulnerability in Bolivian quinoa producing regions</w:t>
      </w:r>
      <w:r w:rsidR="00173B32" w:rsidRPr="00221F71">
        <w:t>.</w:t>
      </w:r>
    </w:p>
    <w:p w14:paraId="76BB3F11" w14:textId="77777777" w:rsidR="008D3C66" w:rsidRPr="00221F71" w:rsidRDefault="008D3C66" w:rsidP="008D3C66"/>
    <w:p w14:paraId="086F536F" w14:textId="5035E35B" w:rsidR="0078639E" w:rsidRPr="00221F71" w:rsidRDefault="009F19F3" w:rsidP="0078639E">
      <w:r w:rsidRPr="00221F71">
        <w:t xml:space="preserve">A conceptual ambiguity arises between using resilience as a metric and </w:t>
      </w:r>
      <w:r w:rsidR="00443FDC" w:rsidRPr="00221F71">
        <w:t>using resilience to symbolise a specific state of a system</w:t>
      </w:r>
      <w:r w:rsidRPr="00221F71">
        <w:t xml:space="preserve"> </w:t>
      </w:r>
      <w:r w:rsidR="00443FDC" w:rsidRPr="00221F71">
        <w:t>to aspire to</w:t>
      </w:r>
      <w:r w:rsidRPr="00221F71">
        <w:t xml:space="preserve"> with an established set of institutions, norms, and behaviours (</w:t>
      </w:r>
      <w:proofErr w:type="spellStart"/>
      <w:r w:rsidRPr="00221F71">
        <w:t>Solecki</w:t>
      </w:r>
      <w:proofErr w:type="spellEnd"/>
      <w:r w:rsidRPr="00221F71">
        <w:t xml:space="preserve"> et al., 2017). Related to this ambiguity is the relation</w:t>
      </w:r>
      <w:r w:rsidR="009C6B13" w:rsidRPr="00221F71">
        <w:t>ship</w:t>
      </w:r>
      <w:r w:rsidRPr="00221F71">
        <w:t xml:space="preserve"> between resilience and transformation. Some authors set the two apart. For example, </w:t>
      </w:r>
      <w:proofErr w:type="spellStart"/>
      <w:r w:rsidRPr="00221F71">
        <w:t>Solecki</w:t>
      </w:r>
      <w:proofErr w:type="spellEnd"/>
      <w:r w:rsidRPr="00221F71">
        <w:t xml:space="preserve"> et al. (2017) see resilience as a less effective regime for change, and transformation as something which is stronger at reducing root causes of risk, characterized as "Embarking on fundamentally new development pathways and risk governance principles"</w:t>
      </w:r>
      <w:r w:rsidR="00113116" w:rsidRPr="00221F71">
        <w:t>.</w:t>
      </w:r>
      <w:r w:rsidRPr="00221F71">
        <w:t xml:space="preserve"> Other authors see transformation as crucial in order to achieve climate resilience, or as a necessary part OF resilience</w:t>
      </w:r>
      <w:r w:rsidR="00113116" w:rsidRPr="00221F71">
        <w:t>, stating</w:t>
      </w:r>
      <w:r w:rsidRPr="00221F71">
        <w:t xml:space="preserve"> "large-scale transformations are needed to achieve greater climate resilience</w:t>
      </w:r>
      <w:r w:rsidR="0047667E" w:rsidRPr="00221F71">
        <w:t xml:space="preserve">" </w:t>
      </w:r>
      <w:r w:rsidR="0047667E" w:rsidRPr="00221F71">
        <w:fldChar w:fldCharType="begin"/>
      </w:r>
      <w:r w:rsidR="00113116" w:rsidRPr="00221F71">
        <w:instrText xml:space="preserve"> ADDIN EN.CITE &lt;EndNote&gt;&lt;Cite&gt;&lt;Author&gt;Scholz&lt;/Author&gt;&lt;Year&gt;2020&lt;/Year&gt;&lt;RecNum&gt;3214&lt;/RecNum&gt;&lt;Suffix&gt;: 322&lt;/Suffix&gt;&lt;DisplayText&gt;(Scholz and Methner, 2020: 322)&lt;/DisplayText&gt;&lt;record&gt;&lt;rec-number&gt;3214&lt;/rec-number&gt;&lt;foreign-keys&gt;&lt;key app="EN" db-id="tzzxrfax45edtser2xkv9fans5vatxd0aa92" timestamp="1602084579"&gt;3214&lt;/key&gt;&lt;/foreign-keys&gt;&lt;ref-type name="Journal Article"&gt;17&lt;/ref-type&gt;&lt;contributors&gt;&lt;authors&gt;&lt;author&gt;Scholz, G.&lt;/author&gt;&lt;author&gt;Methner, N.&lt;/author&gt;&lt;/authors&gt;&lt;/contributors&gt;&lt;auth-address&gt;Institute of Environmental Systems Research, Osnabrueck University, Barbarastr. 12, Osnabrueck, 49069, Germany&amp;#xD;African Climate &amp;amp; Development Initiative, University of Cape Town, Upper Campus, Geological Sciences Building, Level 6, 13 Library Road, Rondebosch, 7700, South Africa&lt;/auth-address&gt;&lt;titles&gt;&lt;title&gt;A social learning and transition perspective on a climate change project in South Africa&lt;/title&gt;&lt;secondary-title&gt;Environmental Innovation and Societal Transitions&lt;/secondary-title&gt;&lt;/titles&gt;&lt;periodical&gt;&lt;full-title&gt;Environmental Innovation and Societal Transitions&lt;/full-title&gt;&lt;/periodical&gt;&lt;pages&gt;322-335&lt;/pages&gt;&lt;volume&gt;34&lt;/volume&gt;&lt;keywords&gt;&lt;keyword&gt;Agricultural sector&lt;/keyword&gt;&lt;keyword&gt;Climate change adaptation&lt;/keyword&gt;&lt;keyword&gt;Regional system&lt;/keyword&gt;&lt;keyword&gt;Social learning&lt;/keyword&gt;&lt;keyword&gt;Transdisciplinary project&lt;/keyword&gt;&lt;keyword&gt;Transition arena&lt;/keyword&gt;&lt;/keywords&gt;&lt;dates&gt;&lt;year&gt;2020&lt;/year&gt;&lt;/dates&gt;&lt;work-type&gt;Article&lt;/work-type&gt;&lt;urls&gt;&lt;related-urls&gt;&lt;url&gt;https://www.scopus.com/inward/record.uri?eid=2-s2.0-85076242138&amp;amp;doi=10.1016%2fj.eist.2019.10.011&amp;amp;partnerID=40&amp;amp;md5=5441ef8c5f33d2434d80edd4e81d125a&lt;/url&gt;&lt;/related-urls&gt;&lt;/urls&gt;&lt;electronic-resource-num&gt;10.1016/j.eist.2019.10.011&lt;/electronic-resource-num&gt;&lt;remote-database-name&gt;Scopus&lt;/remote-database-name&gt;&lt;/record&gt;&lt;/Cite&gt;&lt;/EndNote&gt;</w:instrText>
      </w:r>
      <w:r w:rsidR="0047667E" w:rsidRPr="00221F71">
        <w:fldChar w:fldCharType="separate"/>
      </w:r>
      <w:r w:rsidR="00113116" w:rsidRPr="00221F71">
        <w:t>(Scholz and Methner, 2020: 322)</w:t>
      </w:r>
      <w:r w:rsidR="0047667E" w:rsidRPr="00221F71">
        <w:fldChar w:fldCharType="end"/>
      </w:r>
      <w:r w:rsidRPr="00221F71">
        <w:t xml:space="preserve">. </w:t>
      </w:r>
    </w:p>
    <w:p w14:paraId="31E07E4D" w14:textId="77777777" w:rsidR="00407982" w:rsidRPr="00221F71" w:rsidRDefault="00407982" w:rsidP="0078639E">
      <w:pPr>
        <w:rPr>
          <w:color w:val="000000"/>
        </w:rPr>
      </w:pPr>
    </w:p>
    <w:p w14:paraId="0C5A1390" w14:textId="15C4924D" w:rsidR="004E41CA" w:rsidRPr="00221F71" w:rsidRDefault="0078639E" w:rsidP="007E28CC">
      <w:r w:rsidRPr="00221F71">
        <w:rPr>
          <w:color w:val="000000"/>
        </w:rPr>
        <w:t xml:space="preserve">Another ambiguity </w:t>
      </w:r>
      <w:r w:rsidR="009F19F3" w:rsidRPr="00221F71">
        <w:rPr>
          <w:color w:val="000000"/>
        </w:rPr>
        <w:t>emerges</w:t>
      </w:r>
      <w:r w:rsidRPr="00221F71">
        <w:rPr>
          <w:color w:val="000000"/>
        </w:rPr>
        <w:t xml:space="preserve"> between resilience and sustainability. </w:t>
      </w:r>
      <w:r w:rsidR="00B11843" w:rsidRPr="00221F71">
        <w:t xml:space="preserve">Douxchamps </w:t>
      </w:r>
      <w:r w:rsidR="00B11843" w:rsidRPr="00221F71">
        <w:rPr>
          <w:iCs/>
        </w:rPr>
        <w:t>et al.</w:t>
      </w:r>
      <w:r w:rsidR="00B11843" w:rsidRPr="00221F71">
        <w:t xml:space="preserve"> (2017) ask whether resilience </w:t>
      </w:r>
      <w:r w:rsidR="00113116" w:rsidRPr="00221F71">
        <w:t xml:space="preserve">is a useful as a </w:t>
      </w:r>
      <w:r w:rsidR="00B11843" w:rsidRPr="00221F71">
        <w:t xml:space="preserve">concept </w:t>
      </w:r>
      <w:r w:rsidR="00113116" w:rsidRPr="00221F71">
        <w:t>to guide</w:t>
      </w:r>
      <w:r w:rsidR="00B11843" w:rsidRPr="00221F71">
        <w:t xml:space="preserve"> development </w:t>
      </w:r>
      <w:r w:rsidR="00113116" w:rsidRPr="00221F71">
        <w:t>o</w:t>
      </w:r>
      <w:r w:rsidR="00B11843" w:rsidRPr="00221F71">
        <w:t xml:space="preserve">nto more desirable paths. </w:t>
      </w:r>
      <w:r w:rsidR="007E28CC" w:rsidRPr="0034687A">
        <w:rPr>
          <w:lang w:val="de-DE"/>
        </w:rPr>
        <w:t xml:space="preserve">Collier et al. </w:t>
      </w:r>
      <w:r w:rsidRPr="00221F71">
        <w:fldChar w:fldCharType="begin"/>
      </w:r>
      <w:r w:rsidR="007E28CC" w:rsidRPr="0034687A">
        <w:rPr>
          <w:lang w:val="de-DE"/>
        </w:rPr>
        <w:instrText xml:space="preserve"> ADDIN EN.CITE &lt;EndNote&gt;&lt;Cite ExcludeAuth="1"&gt;&lt;Author&gt;Collier&lt;/Author&gt;&lt;Year&gt;2017&lt;/Year&gt;&lt;RecNum&gt;3248&lt;/RecNum&gt;&lt;DisplayText&gt;(2017)&lt;/DisplayText&gt;&lt;record&gt;&lt;rec-number&gt;3248&lt;/rec-number&gt;&lt;foreign-keys&gt;&lt;key app="EN" db-id="tzzxrfax45edtser2xkv9fans5vatxd0aa92" timestamp="1602085073"&gt;3248&lt;/key&gt;&lt;/foreign-keys&gt;&lt;ref-type name="Journal Article"&gt;17&lt;/ref-type&gt;&lt;contributors&gt;&lt;authors&gt;&lt;author&gt;Collier, Z. A.&lt;/author&gt;&lt;author&gt;Connelly, E. B.&lt;/author&gt;&lt;author&gt;Polmateer, T. L.&lt;/author&gt;&lt;author&gt;Lambert, J. H.&lt;/author&gt;&lt;/authors&gt;&lt;/contributors&gt;&lt;auth-address&gt;University of Virginia, Charlottesville, VA, United States&amp;#xD;Commonwealth Center for Advanced Logistics Systems, Prince George, VA, United States&lt;/auth-address&gt;&lt;titles&gt;&lt;title&gt;Value chain for next-generation biofuels: resilience and sustainability of the product life cycle&lt;/title&gt;&lt;secondary-title&gt;Environment Systems and Decisions&lt;/secondary-title&gt;&lt;/titles&gt;&lt;periodical&gt;&lt;full-title&gt;Environment Systems and Decisions&lt;/full-title&gt;&lt;/periodical&gt;&lt;pages&gt;22-33&lt;/pages&gt;&lt;volume&gt;37&lt;/volume&gt;&lt;number&gt;1&lt;/number&gt;&lt;keywords&gt;&lt;keyword&gt;Aviation industry&lt;/keyword&gt;&lt;keyword&gt;Biofuels&lt;/keyword&gt;&lt;keyword&gt;Feedstocks&lt;/keyword&gt;&lt;keyword&gt;Greenhouse gas emissions&lt;/keyword&gt;&lt;keyword&gt;Life cycle assessment&lt;/keyword&gt;&lt;keyword&gt;Resilience&lt;/keyword&gt;&lt;keyword&gt;Value chain&lt;/keyword&gt;&lt;/keywords&gt;&lt;dates&gt;&lt;year&gt;2017&lt;/year&gt;&lt;/dates&gt;&lt;work-type&gt;Article&lt;/work-type&gt;&lt;urls&gt;&lt;related-urls&gt;&lt;url&gt;https://www.scopus.com/inward/record.uri?eid=2-s2.0-84996561670&amp;amp;doi=10.1007%2fs10669-016-9618-1&amp;amp;partnerID=40&amp;amp;md5=a168f182f1ba815b147ac0688bb865dd&lt;/url&gt;&lt;/related-urls&gt;&lt;/urls&gt;&lt;electronic-resource-num&gt;10.1007/s10669-016-9618-1&lt;/electronic-resource-num&gt;&lt;remote-database-name&gt;Scopus&lt;/remote-database-name&gt;&lt;/record&gt;&lt;/Cite&gt;&lt;/EndNote&gt;</w:instrText>
      </w:r>
      <w:r w:rsidRPr="00221F71">
        <w:fldChar w:fldCharType="separate"/>
      </w:r>
      <w:r w:rsidR="007E28CC" w:rsidRPr="0034687A">
        <w:rPr>
          <w:lang w:val="de-DE"/>
        </w:rPr>
        <w:t>(2017)</w:t>
      </w:r>
      <w:r w:rsidRPr="00221F71">
        <w:fldChar w:fldCharType="end"/>
      </w:r>
      <w:r w:rsidR="007E28CC" w:rsidRPr="0034687A">
        <w:rPr>
          <w:lang w:val="de-DE"/>
        </w:rPr>
        <w:t xml:space="preserve">, after Derissen </w:t>
      </w:r>
      <w:r w:rsidR="007E28CC" w:rsidRPr="0034687A">
        <w:rPr>
          <w:iCs/>
          <w:lang w:val="de-DE"/>
        </w:rPr>
        <w:t>et al.</w:t>
      </w:r>
      <w:r w:rsidR="00AA1425" w:rsidRPr="0034687A">
        <w:rPr>
          <w:lang w:val="de-DE"/>
        </w:rPr>
        <w:t xml:space="preserve"> </w:t>
      </w:r>
      <w:r w:rsidR="00AA1425" w:rsidRPr="00221F71">
        <w:fldChar w:fldCharType="begin"/>
      </w:r>
      <w:r w:rsidR="00AA1425" w:rsidRPr="0034687A">
        <w:rPr>
          <w:lang w:val="de-DE"/>
        </w:rPr>
        <w:instrText xml:space="preserve"> ADDIN EN.CITE &lt;EndNote&gt;&lt;Cite ExcludeAuth="1"&gt;&lt;Author&gt;Derissen&lt;/Author&gt;&lt;Year&gt;2011&lt;/Year&gt;&lt;RecNum&gt;3318&lt;/RecNum&gt;&lt;DisplayText&gt;(2011)&lt;/DisplayText&gt;&lt;record&gt;&lt;rec-number&gt;3318&lt;/rec-number&gt;&lt;foreign-keys&gt;&lt;key app="EN" db-id="tzzxrfax45edtser2xkv9fans5vatxd0aa92" timestamp="1618390187"&gt;3318&lt;/key&gt;&lt;/foreign-keys&gt;&lt;ref-type name="Journal Article"&gt;17&lt;/ref-type&gt;&lt;contributors&gt;&lt;authors&gt;&lt;author&gt;Derissen, S.&lt;/author&gt;&lt;author&gt;Quaas, M. F.&lt;/author&gt;&lt;author&gt;Baumgärtner, S.&lt;/author&gt;&lt;/authors&gt;&lt;/contributors&gt;&lt;titles&gt;&lt;title&gt;The relationship between resilience and sustainability of ecological-economic systems&lt;/title&gt;&lt;secondary-title&gt;Ecological Economics&lt;/secondary-title&gt;&lt;/titles&gt;&lt;periodical&gt;&lt;full-title&gt;Ecological Economics&lt;/full-title&gt;&lt;/periodical&gt;&lt;pages&gt;1121-1128&lt;/pages&gt;&lt;volume&gt;70&lt;/volume&gt;&lt;number&gt;6&lt;/number&gt;&lt;dates&gt;&lt;year&gt;2011&lt;/year&gt;&lt;/dates&gt;&lt;work-type&gt;Article&lt;/work-type&gt;&lt;urls&gt;&lt;related-urls&gt;&lt;url&gt;https://www.scopus.com/inward/record.uri?eid=2-s2.0-79953738614&amp;amp;doi=10.1016%2fj.ecolecon.2011.01.003&amp;amp;partnerID=40&amp;amp;md5=7ca9c07c63825618cf9a85a77ebc8786&lt;/url&gt;&lt;/related-urls&gt;&lt;/urls&gt;&lt;electronic-resource-num&gt;10.1016/j.ecolecon.2011.01.003&lt;/electronic-resource-num&gt;&lt;remote-database-name&gt;Scopus&lt;/remote-database-name&gt;&lt;/record&gt;&lt;/Cite&gt;&lt;/EndNote&gt;</w:instrText>
      </w:r>
      <w:r w:rsidR="00AA1425" w:rsidRPr="00221F71">
        <w:fldChar w:fldCharType="separate"/>
      </w:r>
      <w:r w:rsidR="00AA1425" w:rsidRPr="0034687A">
        <w:rPr>
          <w:lang w:val="de-DE"/>
        </w:rPr>
        <w:t>(2011)</w:t>
      </w:r>
      <w:r w:rsidR="00AA1425" w:rsidRPr="00221F71">
        <w:fldChar w:fldCharType="end"/>
      </w:r>
      <w:r w:rsidR="007E28CC" w:rsidRPr="0034687A">
        <w:rPr>
          <w:lang w:val="de-DE"/>
        </w:rPr>
        <w:t>,</w:t>
      </w:r>
      <w:r w:rsidRPr="0034687A">
        <w:rPr>
          <w:lang w:val="de-DE"/>
        </w:rPr>
        <w:t xml:space="preserve"> </w:t>
      </w:r>
      <w:r w:rsidR="00952951" w:rsidRPr="0034687A">
        <w:rPr>
          <w:lang w:val="de-DE"/>
        </w:rPr>
        <w:t xml:space="preserve">understand resilience as a descriptive concept related to system dynamics, different from  a normative concept like </w:t>
      </w:r>
      <w:r w:rsidR="007E28CC" w:rsidRPr="0034687A">
        <w:rPr>
          <w:lang w:val="de-DE"/>
        </w:rPr>
        <w:t>sustainability.</w:t>
      </w:r>
      <w:r w:rsidR="007C6C0F" w:rsidRPr="0034687A">
        <w:rPr>
          <w:lang w:val="de-DE"/>
        </w:rPr>
        <w:t xml:space="preserve"> </w:t>
      </w:r>
      <w:r w:rsidR="000C5E72" w:rsidRPr="00221F71">
        <w:t xml:space="preserve">Depending on the context, </w:t>
      </w:r>
      <w:r w:rsidR="00C27F82" w:rsidRPr="00221F71">
        <w:t xml:space="preserve">the </w:t>
      </w:r>
      <w:r w:rsidR="000C5E72" w:rsidRPr="00221F71">
        <w:t>r</w:t>
      </w:r>
      <w:r w:rsidR="00C27F82" w:rsidRPr="00221F71">
        <w:t xml:space="preserve">esilience of a system may be perceived as positive or negative </w:t>
      </w:r>
      <w:r w:rsidR="00C27F82" w:rsidRPr="00221F71">
        <w:fldChar w:fldCharType="begin"/>
      </w:r>
      <w:r w:rsidR="00C27F82" w:rsidRPr="00221F71">
        <w:instrText xml:space="preserve"> ADDIN EN.CITE &lt;EndNote&gt;&lt;Cite&gt;&lt;Author&gt;Derissen&lt;/Author&gt;&lt;Year&gt;2011&lt;/Year&gt;&lt;RecNum&gt;3318&lt;/RecNum&gt;&lt;DisplayText&gt;(Derissen et al., 2011)&lt;/DisplayText&gt;&lt;record&gt;&lt;rec-number&gt;3318&lt;/rec-number&gt;&lt;foreign-keys&gt;&lt;key app="EN" db-id="tzzxrfax45edtser2xkv9fans5vatxd0aa92" timestamp="1618390187"&gt;3318&lt;/key&gt;&lt;/foreign-keys&gt;&lt;ref-type name="Journal Article"&gt;17&lt;/ref-type&gt;&lt;contributors&gt;&lt;authors&gt;&lt;author&gt;Derissen, S.&lt;/author&gt;&lt;author&gt;Quaas, M. F.&lt;/author&gt;&lt;author&gt;Baumgärtner, S.&lt;/author&gt;&lt;/authors&gt;&lt;/contributors&gt;&lt;titles&gt;&lt;title&gt;The relationship between resilience and sustainability of ecological-economic systems&lt;/title&gt;&lt;secondary-title&gt;Ecological Economics&lt;/secondary-title&gt;&lt;/titles&gt;&lt;periodical&gt;&lt;full-title&gt;Ecological Economics&lt;/full-title&gt;&lt;/periodical&gt;&lt;pages&gt;1121-1128&lt;/pages&gt;&lt;volume&gt;70&lt;/volume&gt;&lt;number&gt;6&lt;/number&gt;&lt;dates&gt;&lt;year&gt;2011&lt;/year&gt;&lt;/dates&gt;&lt;work-type&gt;Article&lt;/work-type&gt;&lt;urls&gt;&lt;related-urls&gt;&lt;url&gt;https://www.scopus.com/inward/record.uri?eid=2-s2.0-79953738614&amp;amp;doi=10.1016%2fj.ecolecon.2011.01.003&amp;amp;partnerID=40&amp;amp;md5=7ca9c07c63825618cf9a85a77ebc8786&lt;/url&gt;&lt;/related-urls&gt;&lt;/urls&gt;&lt;electronic-resource-num&gt;10.1016/j.ecolecon.2011.01.003&lt;/electronic-resource-num&gt;&lt;remote-database-name&gt;Scopus&lt;/remote-database-name&gt;&lt;/record&gt;&lt;/Cite&gt;&lt;/EndNote&gt;</w:instrText>
      </w:r>
      <w:r w:rsidR="00C27F82" w:rsidRPr="00221F71">
        <w:fldChar w:fldCharType="separate"/>
      </w:r>
      <w:r w:rsidR="00C27F82" w:rsidRPr="00221F71">
        <w:t>(Derissen et al., 2011)</w:t>
      </w:r>
      <w:r w:rsidR="00C27F82" w:rsidRPr="00221F71">
        <w:fldChar w:fldCharType="end"/>
      </w:r>
      <w:r w:rsidR="00C27F82" w:rsidRPr="00221F71">
        <w:t xml:space="preserve">. This </w:t>
      </w:r>
      <w:r w:rsidR="008B7283" w:rsidRPr="00221F71">
        <w:t>contrasts with</w:t>
      </w:r>
      <w:r w:rsidR="00C27F82" w:rsidRPr="00221F71">
        <w:t xml:space="preserve"> authors that </w:t>
      </w:r>
      <w:r w:rsidR="00CD7A2F" w:rsidRPr="00221F71">
        <w:t xml:space="preserve">use resilience with a </w:t>
      </w:r>
      <w:r w:rsidR="00623C1A" w:rsidRPr="00221F71">
        <w:t xml:space="preserve">positive </w:t>
      </w:r>
      <w:r w:rsidR="00CD7A2F" w:rsidRPr="00221F71">
        <w:t>connotation</w:t>
      </w:r>
      <w:r w:rsidR="00122F43" w:rsidRPr="00221F71">
        <w:t xml:space="preserve"> </w:t>
      </w:r>
      <w:r w:rsidR="00470AA8" w:rsidRPr="00221F71">
        <w:fldChar w:fldCharType="begin">
          <w:fldData xml:space="preserve">PEVuZE5vdGU+PENpdGU+PEF1dGhvcj5CdXJjaDwvQXV0aG9yPjxZZWFyPjIwMTQ8L1llYXI+PFJl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</w:fldData>
        </w:fldChar>
      </w:r>
      <w:r w:rsidR="008B7283" w:rsidRPr="00221F71">
        <w:instrText xml:space="preserve"> ADDIN EN.CITE </w:instrText>
      </w:r>
      <w:r w:rsidR="008B7283" w:rsidRPr="00221F71">
        <w:fldChar w:fldCharType="begin">
          <w:fldData xml:space="preserve">PEVuZE5vdGU+PENpdGU+PEF1dGhvcj5CdXJjaDwvQXV0aG9yPjxZZWFyPjIwMTQ8L1llYXI+PFJl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</w:fldData>
        </w:fldChar>
      </w:r>
      <w:r w:rsidR="008B7283" w:rsidRPr="00221F71">
        <w:instrText xml:space="preserve"> ADDIN EN.CITE.DATA </w:instrText>
      </w:r>
      <w:r w:rsidR="008B7283" w:rsidRPr="00221F71">
        <w:fldChar w:fldCharType="end"/>
      </w:r>
      <w:r w:rsidR="00470AA8" w:rsidRPr="00221F71">
        <w:fldChar w:fldCharType="separate"/>
      </w:r>
      <w:r w:rsidR="008B7283" w:rsidRPr="00221F71">
        <w:t>(e.g. Burch et al., 2014; Scholz and Methner, 2020)</w:t>
      </w:r>
      <w:r w:rsidR="00470AA8" w:rsidRPr="00221F71">
        <w:fldChar w:fldCharType="end"/>
      </w:r>
      <w:r w:rsidR="007E28CC" w:rsidRPr="00221F71">
        <w:t>.</w:t>
      </w:r>
      <w:r w:rsidR="00122F43" w:rsidRPr="00221F71">
        <w:t xml:space="preserve"> </w:t>
      </w:r>
      <w:r w:rsidR="00C27F82" w:rsidRPr="00221F71">
        <w:t xml:space="preserve">A positive framing of resilience can also be found in AR5 </w:t>
      </w:r>
      <w:r w:rsidR="00C27F82" w:rsidRPr="00221F71">
        <w:fldChar w:fldCharType="begin"/>
      </w:r>
      <w:r w:rsidR="00C27F82" w:rsidRPr="00221F71">
        <w:instrText xml:space="preserve"> ADDIN EN.CITE &lt;EndNote&gt;&lt;Cite&gt;&lt;Author&gt;Denton&lt;/Author&gt;&lt;Year&gt;2014&lt;/Year&gt;&lt;RecNum&gt;2903&lt;/RecNum&gt;&lt;DisplayText&gt;(Denton et al., 2014)&lt;/DisplayText&gt;&lt;record&gt;&lt;rec-number&gt;2903&lt;/rec-number&gt;&lt;foreign-keys&gt;&lt;key app="EN" db-id="tzzxrfax45edtser2xkv9fan</w:instrText>
      </w:r>
      <w:r w:rsidR="00C27F82" w:rsidRPr="0015664D">
        <w:rPr>
          <w:lang w:val="nl-NL"/>
        </w:rPr>
        <w:instrText>s5vatxd0aa92" timestamp="0"&gt;2903&lt;/key&gt;&lt;/foreign-keys&gt;&lt;ref-type name="Book Section"&gt;5&lt;/ref-type&gt;&lt;contributors&gt;&lt;authors&gt;&lt;author&gt;Denton, F.&lt;/author&gt;&lt;author&gt;T.J.Wilbanks&lt;/author&gt;&lt;author&gt;A.C. Abeysinghe&lt;/author&gt;&lt;author&gt;I. Burton&lt;/author&gt;&lt;author&gt;Q. Gao&lt;/author&gt;&lt;author&gt;M.C. Lemos&lt;/author&gt;&lt;author&gt;T. Masui&lt;/author&gt;&lt;author&gt;K.L. O’Brien&lt;/author&gt;&lt;author&gt;Koko Warner&lt;/author&gt;&lt;/authors&gt;&lt;secondary-authors&gt;&lt;author&gt;Field, C.B.&lt;/author&gt;&lt;author&gt;V.R. Bar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 &lt;/author&gt;&lt;/secondary-authors&gt;&lt;/contributors&gt;&lt;titles&gt;&lt;title&gt;Climate-resilient pathways: adaptation, mitigation, and sustainable development&lt;/title&gt;&lt;secondary-title&gt;Climate Change 2014: Impacts, Adaptation, and Vulnerability. Part A: Global and Sectoral Aspects. Contribution of Working Group II to the Fifth Assessment Report of the Intergovernmental Panel on Climate Chan</w:instrText>
      </w:r>
      <w:r w:rsidR="00C27F82" w:rsidRPr="00C731EB">
        <w:rPr>
          <w:lang w:val="nl-NL"/>
        </w:rPr>
        <w:instrText>ge&lt;/secondary-title&gt;&lt;/titles&gt;&lt;pages&gt;1101-1131&lt;/pages&gt;&lt;keywords&gt;&lt;keyword&gt;CRDP&lt;/keyword&gt;&lt;/keywords&gt;&lt;dates&gt;&lt;year&gt;2014&lt;/year&gt;&lt;/dates&gt;&lt;pub-location&gt;Cambridge, United Kingdom and New York, NY, USA&lt;/pub-location&gt;&lt;publisher&gt;Cambridge University Press&lt;/publisher&gt;&lt;urls&gt;&lt;/urls&gt;&lt;/record&gt;&lt;/Cite&gt;&lt;/EndNote&gt;</w:instrText>
      </w:r>
      <w:r w:rsidR="00C27F82" w:rsidRPr="00221F71">
        <w:fldChar w:fldCharType="separate"/>
      </w:r>
      <w:r w:rsidR="00C27F82" w:rsidRPr="00C731EB">
        <w:rPr>
          <w:lang w:val="nl-NL"/>
        </w:rPr>
        <w:t>(Denton et al., 2014)</w:t>
      </w:r>
      <w:r w:rsidR="00C27F82" w:rsidRPr="00221F71">
        <w:fldChar w:fldCharType="end"/>
      </w:r>
      <w:r w:rsidR="00C27F82" w:rsidRPr="00C731EB">
        <w:rPr>
          <w:lang w:val="nl-NL"/>
        </w:rPr>
        <w:t xml:space="preserve">. </w:t>
      </w:r>
      <w:r w:rsidR="000D4ED0" w:rsidRPr="00C731EB">
        <w:rPr>
          <w:lang w:val="nl-NL"/>
        </w:rPr>
        <w:t xml:space="preserve">Collier et al. </w:t>
      </w:r>
      <w:r w:rsidR="000D4ED0" w:rsidRPr="00221F71">
        <w:fldChar w:fldCharType="begin"/>
      </w:r>
      <w:r w:rsidR="00296F12" w:rsidRPr="00C731EB">
        <w:rPr>
          <w:lang w:val="nl-NL"/>
        </w:rPr>
        <w:instrText xml:space="preserve"> ADDIN EN.CITE &lt;EndNote&gt;&lt;Cite ExcludeAuth="1"&gt;&lt;Author&gt;Collier&lt;/Author&gt;&lt;Year&gt;2017&lt;/Year&gt;&lt;RecNum&gt;3248&lt;/RecNum&gt;&lt;Suffix&gt;: 29&lt;/Suffix&gt;&lt;DisplayText&gt;(2017: 29)&lt;/DisplayText&gt;&lt;record&gt;&lt;rec-number&gt;3248&lt;/rec-number&gt;&lt;foreign-keys&gt;&lt;key app="EN" db-id="tzzxrfax45edtser2xkv9fans5vatxd0aa92" timestamp="1602085073"&gt;3248&lt;/key&gt;&lt;/foreign-keys&gt;&lt;ref-type name="Journal Article"&gt;17&lt;/ref-type&gt;&lt;contributors&gt;&lt;authors&gt;&lt;author&gt;Collier, Z. A.&lt;/author&gt;&lt;author&gt;Connelly, E. B.&lt;/author&gt;&lt;author&gt;Polmateer, T. L.&lt;/author&gt;&lt;author&gt;Lambert, J. H.&lt;/author&gt;&lt;/authors&gt;&lt;/contributors&gt;&lt;auth-address&gt;University of Virginia, Charlottesville, VA, United States&amp;#xD;Commonwealth Center for Advanced Logistics Systems, Prince George, VA, United States&lt;/auth-address&gt;&lt;titles&gt;&lt;title&gt;Value chain for next-generation biofuels: resilience and sustainability of the product life cycle&lt;/title&gt;&lt;secondary-title&gt;Environment Systems and Decisions&lt;/secondary-title&gt;&lt;/titles&gt;&lt;periodical&gt;&lt;full-title&gt;Environment Systems and Decisions&lt;/full-title&gt;&lt;/periodical&gt;&lt;pages&gt;22-33&lt;/pages&gt;&lt;volume&gt;37&lt;/volume&gt;&lt;number&gt;1&lt;/number&gt;&lt;keywords&gt;&lt;keyword&gt;Aviation industry&lt;/keyword&gt;&lt;keyword&gt;Biofuels&lt;/keyword&gt;&lt;keyword&gt;Feedstocks&lt;/keyword&gt;&lt;keyword&gt;Greenhouse gas emissions&lt;/keyword&gt;&lt;keyword&gt;Life cycle assessment&lt;/keyword&gt;&lt;keyword&gt;Resilience&lt;/keyword&gt;&lt;keyword&gt;Value chain&lt;/keyword&gt;&lt;/keywords&gt;&lt;dates&gt;&lt;year&gt;2017&lt;/year&gt;&lt;/dates&gt;&lt;work-type&gt;Article&lt;/work-type&gt;&lt;urls&gt;&lt;related-urls&gt;&lt;url&gt;https://www.scopus.com/inward/record.uri?eid=2-s2.0-84996561670&amp;amp;doi=10.1007%2fs10669-016-9618-1&amp;amp;partnerID=40&amp;amp;md5=a168f182f1ba815b147ac0688bb865dd&lt;/url&gt;&lt;/related-urls&gt;&lt;/urls&gt;&lt;electronic-resource-num&gt;10.1007/s10669-016-9618-1&lt;/electronic-resource-num&gt;&lt;remote-database-name&gt;Scopus&lt;/remote-database-name&gt;&lt;/record&gt;&lt;/Cite&gt;&lt;/EndNote&gt;</w:instrText>
      </w:r>
      <w:r w:rsidR="000D4ED0" w:rsidRPr="00221F71">
        <w:fldChar w:fldCharType="separate"/>
      </w:r>
      <w:r w:rsidR="00296F12" w:rsidRPr="00C731EB">
        <w:rPr>
          <w:lang w:val="nl-NL"/>
        </w:rPr>
        <w:t>(2017: 29)</w:t>
      </w:r>
      <w:r w:rsidR="000D4ED0" w:rsidRPr="00221F71">
        <w:fldChar w:fldCharType="end"/>
      </w:r>
      <w:r w:rsidR="004B31F3" w:rsidRPr="00C731EB">
        <w:rPr>
          <w:lang w:val="nl-NL"/>
        </w:rPr>
        <w:t xml:space="preserve"> </w:t>
      </w:r>
      <w:r w:rsidR="007E28CC" w:rsidRPr="00C731EB">
        <w:rPr>
          <w:lang w:val="nl-NL"/>
        </w:rPr>
        <w:t xml:space="preserve">conclude that </w:t>
      </w:r>
      <w:r w:rsidR="00296F12" w:rsidRPr="00C731EB">
        <w:rPr>
          <w:lang w:val="nl-NL"/>
        </w:rPr>
        <w:t>“</w:t>
      </w:r>
      <w:r w:rsidR="007E28CC" w:rsidRPr="00C731EB">
        <w:rPr>
          <w:lang w:val="nl-NL"/>
        </w:rPr>
        <w:t>in a decision-making context</w:t>
      </w:r>
      <w:r w:rsidR="008B7283" w:rsidRPr="00C731EB">
        <w:rPr>
          <w:lang w:val="nl-NL"/>
        </w:rPr>
        <w:t>,</w:t>
      </w:r>
      <w:r w:rsidR="004B31F3" w:rsidRPr="00C731EB">
        <w:rPr>
          <w:lang w:val="nl-NL"/>
        </w:rPr>
        <w:t xml:space="preserve"> </w:t>
      </w:r>
      <w:r w:rsidR="00296F12" w:rsidRPr="00C731EB">
        <w:rPr>
          <w:lang w:val="nl-NL"/>
        </w:rPr>
        <w:t xml:space="preserve">(1) </w:t>
      </w:r>
      <w:r w:rsidRPr="00C731EB">
        <w:rPr>
          <w:lang w:val="nl-NL"/>
        </w:rPr>
        <w:t xml:space="preserve">both sustainability and resilience </w:t>
      </w:r>
      <w:r w:rsidR="00296F12" w:rsidRPr="00C731EB">
        <w:rPr>
          <w:lang w:val="nl-NL"/>
        </w:rPr>
        <w:t xml:space="preserve">are </w:t>
      </w:r>
      <w:r w:rsidRPr="00C731EB">
        <w:rPr>
          <w:lang w:val="nl-NL"/>
        </w:rPr>
        <w:t>depend</w:t>
      </w:r>
      <w:r w:rsidR="00CB1D84" w:rsidRPr="00C731EB">
        <w:rPr>
          <w:lang w:val="nl-NL"/>
        </w:rPr>
        <w:t>e</w:t>
      </w:r>
      <w:r w:rsidR="00296F12" w:rsidRPr="00C731EB">
        <w:rPr>
          <w:lang w:val="nl-NL"/>
        </w:rPr>
        <w:t>nt</w:t>
      </w:r>
      <w:r w:rsidRPr="00C731EB">
        <w:rPr>
          <w:lang w:val="nl-NL"/>
        </w:rPr>
        <w:t xml:space="preserve"> upon what stakeholders</w:t>
      </w:r>
      <w:r w:rsidR="004B31F3" w:rsidRPr="00C731EB">
        <w:rPr>
          <w:lang w:val="nl-NL"/>
        </w:rPr>
        <w:t xml:space="preserve"> f</w:t>
      </w:r>
      <w:r w:rsidRPr="00C731EB">
        <w:rPr>
          <w:lang w:val="nl-NL"/>
        </w:rPr>
        <w:t>eel is desirable in terms of goals and end states</w:t>
      </w:r>
      <w:r w:rsidR="004B31F3" w:rsidRPr="00C731EB">
        <w:rPr>
          <w:lang w:val="nl-NL"/>
        </w:rPr>
        <w:t xml:space="preserve">, and </w:t>
      </w:r>
      <w:r w:rsidR="00296F12" w:rsidRPr="00C731EB">
        <w:rPr>
          <w:lang w:val="nl-NL"/>
        </w:rPr>
        <w:t xml:space="preserve">(2) </w:t>
      </w:r>
      <w:r w:rsidRPr="00C731EB">
        <w:rPr>
          <w:lang w:val="nl-NL"/>
        </w:rPr>
        <w:t xml:space="preserve">multicriteria </w:t>
      </w:r>
      <w:r w:rsidRPr="00C731EB">
        <w:rPr>
          <w:lang w:val="nl-NL"/>
        </w:rPr>
        <w:lastRenderedPageBreak/>
        <w:t xml:space="preserve">trade-offs </w:t>
      </w:r>
      <w:r w:rsidR="00296F12" w:rsidRPr="00C731EB">
        <w:rPr>
          <w:lang w:val="nl-NL"/>
        </w:rPr>
        <w:t>are required</w:t>
      </w:r>
      <w:r w:rsidRPr="00C731EB">
        <w:rPr>
          <w:lang w:val="nl-NL"/>
        </w:rPr>
        <w:t xml:space="preserve"> to achieve these goals</w:t>
      </w:r>
      <w:r w:rsidR="00296F12" w:rsidRPr="00C731EB">
        <w:rPr>
          <w:lang w:val="nl-NL"/>
        </w:rPr>
        <w:t>”</w:t>
      </w:r>
      <w:r w:rsidRPr="00C731EB">
        <w:rPr>
          <w:lang w:val="nl-NL"/>
        </w:rPr>
        <w:t>.</w:t>
      </w:r>
      <w:r w:rsidR="004B31F3" w:rsidRPr="00C731EB">
        <w:rPr>
          <w:lang w:val="nl-NL"/>
        </w:rPr>
        <w:t xml:space="preserve"> </w:t>
      </w:r>
      <w:r w:rsidR="007E28CC" w:rsidRPr="00221F71">
        <w:t xml:space="preserve">Similarly, the relationship between </w:t>
      </w:r>
      <w:r w:rsidR="008B7283" w:rsidRPr="00221F71">
        <w:t xml:space="preserve">system’s </w:t>
      </w:r>
      <w:r w:rsidR="007E28CC" w:rsidRPr="00221F71">
        <w:t xml:space="preserve">resilience and </w:t>
      </w:r>
      <w:r w:rsidR="008B7283" w:rsidRPr="00221F71">
        <w:t xml:space="preserve">community </w:t>
      </w:r>
      <w:r w:rsidR="007E28CC" w:rsidRPr="00221F71">
        <w:t xml:space="preserve">vulnerability highlights emerging trade-offs among adaptive capacities and exposures to different (and new) threats. In this context, </w:t>
      </w:r>
      <w:proofErr w:type="spellStart"/>
      <w:r w:rsidR="00D549CA" w:rsidRPr="00221F71">
        <w:t>Chelleri</w:t>
      </w:r>
      <w:proofErr w:type="spellEnd"/>
      <w:r w:rsidR="00D549CA" w:rsidRPr="00221F71">
        <w:t xml:space="preserve"> et al. </w:t>
      </w:r>
      <w:r w:rsidR="00D549CA" w:rsidRPr="00221F71">
        <w:fldChar w:fldCharType="begin"/>
      </w:r>
      <w:r w:rsidR="00296F12" w:rsidRPr="00221F71">
        <w:instrText xml:space="preserve"> ADDIN EN.CITE &lt;EndNote&gt;&lt;Cite ExcludeAuth="1"&gt;&lt;Author&gt;Chelleri&lt;/Author&gt;&lt;Year&gt;2016&lt;/Year&gt;&lt;RecNum&gt;3021&lt;/RecNum&gt;&lt;Suffix&gt;: 2229&lt;/Suffix&gt;&lt;DisplayText&gt;(2016: 2229)&lt;/DisplayText&gt;&lt;record&gt;&lt;rec-number&gt;3021&lt;/rec-number&gt;&lt;foreign-keys&gt;&lt;key app="EN" db-id="tzzxrfax45edtser2xkv9fans5vatxd0aa92" timestamp="0"&gt;3021&lt;/key&gt;&lt;/foreign-keys&gt;&lt;ref-type name="Journal Article"&gt;17&lt;/ref-type&gt;&lt;contributors&gt;&lt;authors&gt;&lt;author&gt;Chelleri, L.&lt;/author&gt;&lt;author&gt;Minucci, G.&lt;/author&gt;&lt;author&gt;Skrimizea, E.&lt;/author&gt;&lt;/authors&gt;&lt;/contributors&gt;&lt;auth-address&gt;Gran Sasso Science Institute, GSSI Social Sciences, viale Francesco Crispi 7, L’Aquila, 67100, Italy&amp;#xD;Architecture and Urban Studies Department, Politecnico di Milano, Milan, Italy&lt;/auth-address&gt;&lt;titles&gt;&lt;title&gt;Does community resilience decrease social–ecological vulnerability? Adaptation pathways trade-off in the Bolivian Altiplano&lt;/title&gt;&lt;secondary-title&gt;Regional Environmental Change&lt;/secondary-title&gt;&lt;/titles&gt;&lt;periodical&gt;&lt;full-title&gt;Regional Environmental Change&lt;/full-title&gt;&lt;/periodical&gt;&lt;pages&gt;2229-2241&lt;/pages&gt;&lt;volume&gt;16&lt;/volume&gt;&lt;number&gt;8&lt;/number&gt;&lt;keywords&gt;&lt;keyword&gt;Adaptation pathway&lt;/keyword&gt;&lt;keyword&gt;Andean communities&lt;/keyword&gt;&lt;keyword&gt;Climate change adaptation&lt;/keyword&gt;&lt;keyword&gt;Community resilience&lt;/keyword&gt;&lt;keyword&gt;Maladaptation&lt;/keyword&gt;&lt;keyword&gt;Positive adaptation&lt;/keyword&gt;&lt;keyword&gt;Quinoa&lt;/keyword&gt;&lt;keyword&gt;Regional sustainability&lt;/keyword&gt;&lt;keyword&gt;Vulnerability trade-offs&lt;/keyword&gt;&lt;/keywords&gt;&lt;dates&gt;&lt;year&gt;2016&lt;/year&gt;&lt;/dates&gt;&lt;urls&gt;&lt;related-urls&gt;&lt;url&gt;https://www.scopus.com/inward/record.uri?eid=2-s2.0-84988428081&amp;amp;doi=10.1007%2fs10113-016-1046-8&amp;amp;partnerID=40&amp;amp;md5=6bb53409ec639c0e4302fa2abe1557d8&lt;/url&gt;&lt;/related-urls&gt;&lt;/urls&gt;&lt;electronic-resource-num&gt;10.1007/s10113-016-1046-8&lt;/electronic-resource-num&gt;&lt;remote-database-name&gt;Scopus&lt;/remote-database-name&gt;&lt;/record&gt;&lt;/Cite&gt;&lt;/EndNote&gt;</w:instrText>
      </w:r>
      <w:r w:rsidR="00D549CA" w:rsidRPr="00221F71">
        <w:fldChar w:fldCharType="separate"/>
      </w:r>
      <w:r w:rsidR="00296F12" w:rsidRPr="00221F71">
        <w:t>(2016: 2229)</w:t>
      </w:r>
      <w:r w:rsidR="00D549CA" w:rsidRPr="00221F71">
        <w:fldChar w:fldCharType="end"/>
      </w:r>
      <w:r w:rsidR="00D549CA" w:rsidRPr="00221F71">
        <w:t xml:space="preserve"> </w:t>
      </w:r>
      <w:r w:rsidR="00CD7A2F" w:rsidRPr="00221F71">
        <w:t>argue</w:t>
      </w:r>
      <w:r w:rsidR="007E28CC" w:rsidRPr="00221F71">
        <w:t xml:space="preserve"> </w:t>
      </w:r>
      <w:r w:rsidR="0032350E" w:rsidRPr="00221F71">
        <w:t xml:space="preserve">that </w:t>
      </w:r>
      <w:r w:rsidR="007E28CC" w:rsidRPr="00221F71">
        <w:t xml:space="preserve">positive </w:t>
      </w:r>
      <w:r w:rsidR="0032350E" w:rsidRPr="00221F71">
        <w:t xml:space="preserve">attributes assigned to </w:t>
      </w:r>
      <w:r w:rsidR="007E28CC" w:rsidRPr="00221F71">
        <w:t>resilience</w:t>
      </w:r>
      <w:r w:rsidR="0032350E" w:rsidRPr="00221F71">
        <w:t xml:space="preserve"> should be taken with caution</w:t>
      </w:r>
      <w:r w:rsidR="007E28CC" w:rsidRPr="00221F71">
        <w:t xml:space="preserve">, and </w:t>
      </w:r>
      <w:r w:rsidR="00CD7A2F" w:rsidRPr="00221F71">
        <w:t xml:space="preserve">should </w:t>
      </w:r>
      <w:r w:rsidR="007E28CC" w:rsidRPr="00221F71">
        <w:t>ta</w:t>
      </w:r>
      <w:r w:rsidR="00443FDC" w:rsidRPr="00221F71">
        <w:t>ke</w:t>
      </w:r>
      <w:r w:rsidR="007E28CC" w:rsidRPr="00221F71">
        <w:t xml:space="preserve"> into account “</w:t>
      </w:r>
      <w:r w:rsidR="007E28CC" w:rsidRPr="00221F71">
        <w:rPr>
          <w:i/>
        </w:rPr>
        <w:t xml:space="preserve">to whom or to what is positive </w:t>
      </w:r>
      <w:r w:rsidR="00296F12" w:rsidRPr="00221F71">
        <w:rPr>
          <w:i/>
        </w:rPr>
        <w:t xml:space="preserve">which </w:t>
      </w:r>
      <w:r w:rsidR="007E28CC" w:rsidRPr="00221F71">
        <w:rPr>
          <w:i/>
        </w:rPr>
        <w:t>adaptation</w:t>
      </w:r>
      <w:r w:rsidR="007E28CC" w:rsidRPr="00221F71">
        <w:t>” and “</w:t>
      </w:r>
      <w:r w:rsidR="007E28CC" w:rsidRPr="00221F71">
        <w:rPr>
          <w:i/>
        </w:rPr>
        <w:t>which trade-off should be accepted, and why</w:t>
      </w:r>
      <w:r w:rsidR="007E28CC" w:rsidRPr="00221F71">
        <w:t xml:space="preserve">”. </w:t>
      </w:r>
    </w:p>
    <w:p w14:paraId="76AD28A4" w14:textId="77777777" w:rsidR="007A16EF" w:rsidRPr="00221F71" w:rsidRDefault="004134E5" w:rsidP="009D3B5A">
      <w:pPr>
        <w:pStyle w:val="Heading2"/>
      </w:pPr>
      <w:bookmarkStart w:id="11" w:name="_uqryaki11emc" w:colFirst="0" w:colLast="0"/>
      <w:bookmarkEnd w:id="11"/>
      <w:r w:rsidRPr="00221F71">
        <w:t>Conceptual advances</w:t>
      </w:r>
      <w:r w:rsidR="009D3B5A" w:rsidRPr="00221F71">
        <w:t xml:space="preserve"> and ambiguities</w:t>
      </w:r>
      <w:r w:rsidRPr="00221F71">
        <w:t xml:space="preserve"> in the development domain</w:t>
      </w:r>
    </w:p>
    <w:p w14:paraId="6BFD17A8" w14:textId="099BE6A2" w:rsidR="00201816" w:rsidRPr="00221F71" w:rsidRDefault="008B7283" w:rsidP="00201816">
      <w:r w:rsidRPr="00221F71">
        <w:t>In the papers</w:t>
      </w:r>
      <w:r w:rsidR="00F574F5" w:rsidRPr="00221F71">
        <w:t xml:space="preserve"> we reviewed</w:t>
      </w:r>
      <w:r w:rsidRPr="00221F71">
        <w:t>,</w:t>
      </w:r>
      <w:r w:rsidR="00F574F5" w:rsidRPr="00221F71">
        <w:t xml:space="preserve"> the term development is used for</w:t>
      </w:r>
      <w:r w:rsidR="004134E5" w:rsidRPr="00221F71">
        <w:t xml:space="preserve"> aspiration of socio-ecological ‘</w:t>
      </w:r>
      <w:r w:rsidR="002F416D" w:rsidRPr="00221F71">
        <w:t>growth’</w:t>
      </w:r>
      <w:r w:rsidR="00F574F5" w:rsidRPr="00221F71">
        <w:t xml:space="preserve"> </w:t>
      </w:r>
      <w:r w:rsidR="00F574F5" w:rsidRPr="00221F71">
        <w:fldChar w:fldCharType="begin">
          <w:fldData xml:space="preserve">PEVuZE5vdGU+PENpdGU+PEF1dGhvcj5TdHJpbmdlcjwvQXV0aG9yPjxZZWFyPjIwMjA8L1llYXI+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</w:fldData>
        </w:fldChar>
      </w:r>
      <w:r w:rsidR="00561965" w:rsidRPr="00221F71">
        <w:instrText xml:space="preserve"> ADDIN EN.CITE </w:instrText>
      </w:r>
      <w:r w:rsidR="00561965" w:rsidRPr="00221F71">
        <w:fldChar w:fldCharType="begin">
          <w:fldData xml:space="preserve">PEVuZE5vdGU+PENpdGU+PEF1dGhvcj5TdHJpbmdlcjwvQXV0aG9yPjxZZWFyPjIwMjA8L1llYXI+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</w:fldData>
        </w:fldChar>
      </w:r>
      <w:r w:rsidR="00561965" w:rsidRPr="00221F71">
        <w:instrText xml:space="preserve"> ADDIN EN.CITE.DATA </w:instrText>
      </w:r>
      <w:r w:rsidR="00561965" w:rsidRPr="00221F71">
        <w:fldChar w:fldCharType="end"/>
      </w:r>
      <w:r w:rsidR="00F574F5" w:rsidRPr="00221F71">
        <w:fldChar w:fldCharType="separate"/>
      </w:r>
      <w:r w:rsidR="00F574F5" w:rsidRPr="00221F71">
        <w:t>(e.g. Stringer et al., 2020)</w:t>
      </w:r>
      <w:r w:rsidR="00F574F5" w:rsidRPr="00221F71">
        <w:fldChar w:fldCharType="end"/>
      </w:r>
      <w:r w:rsidR="002F416D" w:rsidRPr="00221F71">
        <w:t xml:space="preserve">, </w:t>
      </w:r>
      <w:r w:rsidR="004134E5" w:rsidRPr="00221F71">
        <w:t xml:space="preserve">as well as </w:t>
      </w:r>
      <w:r w:rsidR="00F574F5" w:rsidRPr="00221F71">
        <w:t xml:space="preserve">for </w:t>
      </w:r>
      <w:r w:rsidR="004134E5" w:rsidRPr="00221F71">
        <w:t>a more broad notion of change (e.g. understanding development as pro</w:t>
      </w:r>
      <w:r w:rsidR="00D61789" w:rsidRPr="00221F71">
        <w:t>jecting a pathway through time</w:t>
      </w:r>
      <w:r w:rsidR="00F574F5" w:rsidRPr="00221F71">
        <w:t xml:space="preserve"> </w:t>
      </w:r>
      <w:r w:rsidR="00F574F5" w:rsidRPr="00221F71">
        <w:fldChar w:fldCharType="begin"/>
      </w:r>
      <w:r w:rsidR="00F574F5" w:rsidRPr="00221F71">
        <w:instrText xml:space="preserve"> ADDIN EN.CITE &lt;EndNote&gt;&lt;Cite&gt;&lt;Author&gt;Solecki&lt;/Author&gt;&lt;Year&gt;2017&lt;/Year&gt;&lt;RecNum&gt;3264&lt;/RecNum&gt;&lt;DisplayText&gt;(Solecki et al., 2017)&lt;/DisplayText&gt;&lt;record&gt;&lt;rec-number&gt;3264&lt;/rec-number&gt;&lt;foreign-keys&gt;&lt;key app="EN" db-id="tzzxrfax45edtser2xkv9fans5vatxd0aa92" timestamp="1602086423"&gt;3264&lt;/key&gt;&lt;/foreign-keys&gt;&lt;ref-type name="Journal Article"&gt;17&lt;/ref-type&gt;&lt;contributors&gt;&lt;authors&gt;&lt;author&gt;Solecki, W.&lt;/author&gt;&lt;author&gt;Pelling, M.&lt;/author&gt;&lt;author&gt;Garschagen, M.&lt;/author&gt;&lt;/authors&gt;&lt;/contributors&gt;&lt;auth-address&gt;City University of New York-Hunter College, United States&amp;#xD;King’s College London, United Kingdom&amp;#xD;United Nations University, Institute for Environment and Human Security, Bonn, Germany&lt;/auth-address&gt;&lt;titles&gt;&lt;title&gt;Transitions between risk management regimes in cities&lt;/title&gt;&lt;secondary-title&gt;Ecology and Society&lt;/secondary-title&gt;&lt;/titles&gt;&lt;periodical&gt;&lt;full-title&gt;Ecology and Society&lt;/full-title&gt;&lt;/periodical&gt;&lt;volume&gt;22&lt;/volume&gt;&lt;number&gt;2&lt;/number&gt;&lt;keywords&gt;&lt;keyword&gt;Resiliency&lt;/keyword&gt;&lt;keyword&gt;Risk management&lt;/keyword&gt;&lt;keyword&gt;Transformation&lt;/keyword&gt;&lt;keyword&gt;Transitions&lt;/keyword&gt;&lt;keyword&gt;Urban coasts&lt;/keyword&gt;&lt;/keywords&gt;&lt;dates&gt;&lt;year&gt;2017&lt;/year&gt;&lt;/dates&gt;&lt;work-type&gt;Article&lt;/work-type&gt;&lt;urls&gt;&lt;related-urls&gt;&lt;url&gt;https://www.scopus.com/inward/record.uri?eid=2-s2.0-85021789875&amp;amp;doi=10.5751%2fES-09102-220238&amp;amp;partnerID=40&amp;amp;md5=36f60da47fc42546202fafda2c881ea7&lt;/url&gt;&lt;/related-urls&gt;&lt;/urls&gt;&lt;custom7&gt;38&lt;/custom7&gt;&lt;electronic-resource-num&gt;10.5751/ES-09102-220238&lt;/electronic-resource-num&gt;&lt;remote-database-name&gt;Scopus&lt;/remote-database-name&gt;&lt;/record&gt;&lt;/Cite&gt;&lt;/EndNote&gt;</w:instrText>
      </w:r>
      <w:r w:rsidR="00F574F5" w:rsidRPr="00221F71">
        <w:fldChar w:fldCharType="separate"/>
      </w:r>
      <w:r w:rsidR="00F574F5" w:rsidRPr="00221F71">
        <w:t>(Solecki et al., 2017)</w:t>
      </w:r>
      <w:r w:rsidR="00F574F5" w:rsidRPr="00221F71">
        <w:fldChar w:fldCharType="end"/>
      </w:r>
      <w:r w:rsidR="002F416D" w:rsidRPr="00221F71">
        <w:t>)</w:t>
      </w:r>
      <w:r w:rsidR="004134E5" w:rsidRPr="00221F71">
        <w:t xml:space="preserve">. </w:t>
      </w:r>
      <w:r w:rsidR="000A584A" w:rsidRPr="00221F71">
        <w:t xml:space="preserve">In </w:t>
      </w:r>
      <w:r w:rsidR="00BC5DE9" w:rsidRPr="00221F71">
        <w:t xml:space="preserve">low to lower-middle income </w:t>
      </w:r>
      <w:r w:rsidR="00F574F5" w:rsidRPr="00221F71">
        <w:t>contexts</w:t>
      </w:r>
      <w:r w:rsidR="00C621E4" w:rsidRPr="00221F71">
        <w:t>,</w:t>
      </w:r>
      <w:r w:rsidR="000A584A" w:rsidRPr="00221F71">
        <w:t xml:space="preserve"> the emphasis is more on vulnerability and poverty reduction (co-benefits for the poor)</w:t>
      </w:r>
      <w:r w:rsidR="000B6A88" w:rsidRPr="00221F71">
        <w:t xml:space="preserve"> </w:t>
      </w:r>
      <w:r w:rsidR="000B6A88" w:rsidRPr="00221F71">
        <w:fldChar w:fldCharType="begin">
          <w:fldData xml:space="preserve">PEVuZE5vdGU+PENpdGU+PEF1dGhvcj5CdXRsZXI8L0F1dGhvcj48WWVhcj4yMDE0PC9ZZWFyPjxS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</w:fldData>
        </w:fldChar>
      </w:r>
      <w:r w:rsidR="000B6A88" w:rsidRPr="00221F71">
        <w:instrText xml:space="preserve"> ADDIN EN.CITE </w:instrText>
      </w:r>
      <w:r w:rsidR="000B6A88" w:rsidRPr="00221F71">
        <w:fldChar w:fldCharType="begin">
          <w:fldData xml:space="preserve">PEVuZE5vdGU+PENpdGU+PEF1dGhvcj5CdXRsZXI8L0F1dGhvcj48WWVhcj4yMDE0PC9ZZWFyPjxS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</w:fldData>
        </w:fldChar>
      </w:r>
      <w:r w:rsidR="000B6A88" w:rsidRPr="00221F71">
        <w:instrText xml:space="preserve"> ADDIN EN.CITE.DATA </w:instrText>
      </w:r>
      <w:r w:rsidR="000B6A88" w:rsidRPr="00221F71">
        <w:fldChar w:fldCharType="end"/>
      </w:r>
      <w:r w:rsidR="000B6A88" w:rsidRPr="00221F71">
        <w:fldChar w:fldCharType="separate"/>
      </w:r>
      <w:r w:rsidR="000B6A88" w:rsidRPr="00221F71">
        <w:t>(e.g. Butler et al., 2014; Chelleri et al., 2016)</w:t>
      </w:r>
      <w:r w:rsidR="000B6A88" w:rsidRPr="00221F71">
        <w:fldChar w:fldCharType="end"/>
      </w:r>
      <w:r w:rsidR="000A584A" w:rsidRPr="00221F71">
        <w:t xml:space="preserve">, </w:t>
      </w:r>
      <w:r w:rsidR="00C621E4" w:rsidRPr="00221F71">
        <w:t xml:space="preserve">whereas </w:t>
      </w:r>
      <w:r w:rsidR="000A584A" w:rsidRPr="00221F71">
        <w:t xml:space="preserve">in </w:t>
      </w:r>
      <w:r w:rsidR="00BC5DE9" w:rsidRPr="00221F71">
        <w:t xml:space="preserve">middle to high income </w:t>
      </w:r>
      <w:r w:rsidRPr="00221F71">
        <w:t>contexts</w:t>
      </w:r>
      <w:r w:rsidR="00BC5DE9" w:rsidRPr="00221F71" w:rsidDel="00BC5DE9">
        <w:t xml:space="preserve"> </w:t>
      </w:r>
      <w:r w:rsidR="00C621E4" w:rsidRPr="00221F71">
        <w:t>there is more emphases</w:t>
      </w:r>
      <w:r w:rsidR="000A584A" w:rsidRPr="00221F71">
        <w:t xml:space="preserve"> on mainstreaming and reaching climate targets</w:t>
      </w:r>
      <w:r w:rsidR="00D549CA" w:rsidRPr="00221F71">
        <w:t xml:space="preserve"> </w:t>
      </w:r>
      <w:r w:rsidR="00D549CA" w:rsidRPr="00221F71">
        <w:fldChar w:fldCharType="begin">
          <w:fldData xml:space="preserve">PEVuZE5vdGU+PENpdGU+PEF1dGhvcj5Eb3ZpZTwvQXV0aG9yPjxZZWFyPjIwMjA8L1llYXI+PFJl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</w:fldData>
        </w:fldChar>
      </w:r>
      <w:r w:rsidR="00D43768" w:rsidRPr="00221F71">
        <w:instrText xml:space="preserve"> ADDIN EN.CITE </w:instrText>
      </w:r>
      <w:r w:rsidR="00D43768" w:rsidRPr="00221F71">
        <w:fldChar w:fldCharType="begin">
          <w:fldData xml:space="preserve">PEVuZE5vdGU+PENpdGU+PEF1dGhvcj5Eb3ZpZTwvQXV0aG9yPjxZZWFyPjIwMjA8L1llYXI+PFJl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</w:fldData>
        </w:fldChar>
      </w:r>
      <w:r w:rsidR="00D43768" w:rsidRPr="00221F71">
        <w:instrText xml:space="preserve"> ADDIN EN.CITE.DATA </w:instrText>
      </w:r>
      <w:r w:rsidR="00D43768" w:rsidRPr="00221F71">
        <w:fldChar w:fldCharType="end"/>
      </w:r>
      <w:r w:rsidR="00D549CA" w:rsidRPr="00221F71">
        <w:fldChar w:fldCharType="separate"/>
      </w:r>
      <w:r w:rsidR="00D43768" w:rsidRPr="00221F71">
        <w:t>(e.g. Dovie et al., 2020)</w:t>
      </w:r>
      <w:r w:rsidR="00D549CA" w:rsidRPr="00221F71">
        <w:fldChar w:fldCharType="end"/>
      </w:r>
      <w:r w:rsidR="000A584A" w:rsidRPr="00221F71">
        <w:t>.</w:t>
      </w:r>
      <w:r w:rsidR="00C621E4" w:rsidRPr="00221F71">
        <w:t xml:space="preserve"> </w:t>
      </w:r>
      <w:r w:rsidR="00201816" w:rsidRPr="00221F71">
        <w:t xml:space="preserve">This resonates with Chapter 20 of AR5, which notes that development responses differ </w:t>
      </w:r>
      <w:r w:rsidR="00F574F5" w:rsidRPr="00221F71">
        <w:t>regarding</w:t>
      </w:r>
      <w:r w:rsidR="00201816" w:rsidRPr="00221F71">
        <w:t xml:space="preserve"> socioeconomic, cultural, biophysical and institutional contexts </w:t>
      </w:r>
      <w:r w:rsidR="00F574F5" w:rsidRPr="00221F71">
        <w:t>(Denton et al., 2014).</w:t>
      </w:r>
    </w:p>
    <w:p w14:paraId="776772DF" w14:textId="40DAEDB9" w:rsidR="00F574F5" w:rsidRPr="00221F71" w:rsidRDefault="00F574F5" w:rsidP="00201816"/>
    <w:p w14:paraId="6E2944FE" w14:textId="0F9DC254" w:rsidR="003D3A65" w:rsidRPr="00221F71" w:rsidRDefault="000A584A" w:rsidP="003D3A65">
      <w:r w:rsidRPr="00221F71">
        <w:t xml:space="preserve">Ambiguity arises </w:t>
      </w:r>
      <w:r w:rsidR="000459BA" w:rsidRPr="00221F71">
        <w:t>with the</w:t>
      </w:r>
      <w:r w:rsidR="00192DF7" w:rsidRPr="00221F71">
        <w:t xml:space="preserve"> goal of </w:t>
      </w:r>
      <w:r w:rsidR="008F0BBF" w:rsidRPr="00221F71">
        <w:t>climate resilient development</w:t>
      </w:r>
      <w:r w:rsidR="00192DF7" w:rsidRPr="00221F71">
        <w:t xml:space="preserve"> and the explicit mentioning of </w:t>
      </w:r>
      <w:r w:rsidR="004134E5" w:rsidRPr="00221F71">
        <w:t>sustainable development</w:t>
      </w:r>
      <w:r w:rsidR="00192DF7" w:rsidRPr="00221F71">
        <w:t xml:space="preserve"> and</w:t>
      </w:r>
      <w:r w:rsidRPr="00221F71">
        <w:t xml:space="preserve"> </w:t>
      </w:r>
      <w:r w:rsidR="004134E5" w:rsidRPr="00221F71">
        <w:t>sustainability</w:t>
      </w:r>
      <w:r w:rsidR="00192DF7" w:rsidRPr="00221F71">
        <w:t>.</w:t>
      </w:r>
      <w:r w:rsidR="00950E5A" w:rsidRPr="00221F71">
        <w:t xml:space="preserve"> </w:t>
      </w:r>
      <w:r w:rsidR="00670D26" w:rsidRPr="00221F71">
        <w:t>A</w:t>
      </w:r>
      <w:r w:rsidR="00192DF7" w:rsidRPr="00221F71">
        <w:t xml:space="preserve">uthors agree that </w:t>
      </w:r>
      <w:r w:rsidR="004134E5" w:rsidRPr="00221F71">
        <w:t xml:space="preserve">climate </w:t>
      </w:r>
      <w:r w:rsidR="00192DF7" w:rsidRPr="00221F71">
        <w:t>action</w:t>
      </w:r>
      <w:r w:rsidR="004134E5" w:rsidRPr="00221F71">
        <w:t xml:space="preserve"> needs to be </w:t>
      </w:r>
      <w:r w:rsidR="00F5651F" w:rsidRPr="00221F71">
        <w:t xml:space="preserve">addressed </w:t>
      </w:r>
      <w:r w:rsidR="004134E5" w:rsidRPr="00221F71">
        <w:t>within a broader socio-economic and environment</w:t>
      </w:r>
      <w:r w:rsidR="00C621E4" w:rsidRPr="00221F71">
        <w:t>al</w:t>
      </w:r>
      <w:r w:rsidR="004134E5" w:rsidRPr="00221F71">
        <w:t xml:space="preserve"> context</w:t>
      </w:r>
      <w:r w:rsidR="00192DF7" w:rsidRPr="00221F71">
        <w:t xml:space="preserve">, and that </w:t>
      </w:r>
      <w:r w:rsidR="00F5651F" w:rsidRPr="00221F71">
        <w:t>it</w:t>
      </w:r>
      <w:r w:rsidR="004134E5" w:rsidRPr="00221F71">
        <w:t xml:space="preserve"> must be part of long lasting development plan</w:t>
      </w:r>
      <w:r w:rsidR="004B31F3" w:rsidRPr="00221F71">
        <w:t xml:space="preserve">s </w:t>
      </w:r>
      <w:r w:rsidR="004134E5" w:rsidRPr="00221F71">
        <w:t>and not a pr</w:t>
      </w:r>
      <w:r w:rsidR="00192DF7" w:rsidRPr="00221F71">
        <w:t xml:space="preserve">oject per se </w:t>
      </w:r>
      <w:r w:rsidR="00D61789" w:rsidRPr="00221F71">
        <w:fldChar w:fldCharType="begin"/>
      </w:r>
      <w:r w:rsidR="00192DF7" w:rsidRPr="00221F71">
        <w:instrText xml:space="preserve"> ADDIN EN.CITE &lt;EndNote&gt;&lt;Cite&gt;&lt;Author&gt;Artur&lt;/Author&gt;&lt;Year&gt;2018&lt;/Year&gt;&lt;RecNum&gt;3239&lt;/RecNum&gt;&lt;Prefix&gt;e.g. &lt;/Prefix&gt;&lt;DisplayText&gt;(e.g. Artur et al., 2018)&lt;/DisplayText&gt;&lt;record&gt;&lt;rec-number&gt;3239&lt;/rec-number&gt;&lt;foreign-keys&gt;&lt;key app="EN" db-id="tzzxrfax45edtser2xkv9fans5vatxd0aa92" timestamp="1602084974"&gt;3239&lt;/key&gt;&lt;/foreign-keys&gt;&lt;ref-type name="Book Section"&gt;5&lt;/ref-type&gt;&lt;contributors&gt;&lt;authors&gt;&lt;author&gt;Artur, L.&lt;/author&gt;&lt;author&gt;António, C.&lt;/author&gt;&lt;author&gt;Bata, O.&lt;/author&gt;&lt;author&gt;Afonso, F.&lt;/author&gt;&lt;author&gt;Muai, G.&lt;/author&gt;&lt;/authors&gt;&lt;secondary-authors&gt;&lt;author&gt;Fátima Alves&lt;/author&gt;&lt;author&gt;Walter Leal Filho&lt;/author&gt;&lt;author&gt;Ulisses Azeiteiro&lt;/author&gt;&lt;/secondary-authors&gt;&lt;/contributors&gt;&lt;auth-address&gt;Eduardo Mondlane University, Maputo, Mozambique&amp;#xD;USAID—Coastal City Adaptation Project Implemented by Chemonics International Inc, Armando Tivane Av 196, Maputo, Mozambique&lt;/auth-address&gt;&lt;titles&gt;&lt;title&gt;Embedding adaptation into development planning and decision making process at the municipal levels in mozambique&lt;/title&gt;&lt;secondary-title&gt;Theory and Practice of Climate Adaptation&lt;/secondary-title&gt;&lt;tertiary-title&gt;Climate Change Management&lt;/tertiary-title&gt;&lt;/titles&gt;&lt;pages&gt;151-174&lt;/pages&gt;&lt;keywords&gt;&lt;keyword&gt;Adaptation&lt;/keyword&gt;&lt;keyword&gt;Climate change&lt;/keyword&gt;&lt;keyword&gt;Resilience&lt;/keyword&gt;&lt;keyword&gt;Risk&lt;/keyword&gt;&lt;keyword&gt;Vulnerability&lt;/keyword&gt;&lt;/keywords&gt;&lt;dates&gt;&lt;year&gt;2018&lt;/year&gt;&lt;/dates&gt;&lt;pub-location&gt;Cham, Switzerland&lt;/pub-location&gt;&lt;publisher&gt;Springer&lt;/publisher&gt;&lt;work-type&gt;Book Chapter&lt;/work-type&gt;&lt;urls&gt;&lt;related-urls&gt;&lt;url&gt;https://www.scopus.com/inward/record.uri?eid=2-s2.0-85071459715&amp;amp;doi=10.1007%2f978-3-319-72874-2_9&amp;amp;partnerID=40&amp;amp;md5=c7ed7e1bcc1c213e4f17f719abacc8e4&lt;/url&gt;&lt;/related-urls&gt;&lt;/urls&gt;&lt;electronic-resource-num&gt;10.1007/978-3-319-72874-2_9&lt;/electronic-resource-num&gt;&lt;remote-database-name&gt;Scopus&lt;/remote-database-name&gt;&lt;/record&gt;&lt;/Cite&gt;&lt;/EndNote&gt;</w:instrText>
      </w:r>
      <w:r w:rsidR="00D61789" w:rsidRPr="00221F71">
        <w:fldChar w:fldCharType="separate"/>
      </w:r>
      <w:r w:rsidR="00192DF7" w:rsidRPr="00221F71">
        <w:t>(e.g. Artur et al., 2018)</w:t>
      </w:r>
      <w:r w:rsidR="00D61789" w:rsidRPr="00221F71">
        <w:fldChar w:fldCharType="end"/>
      </w:r>
      <w:r w:rsidR="00192DF7" w:rsidRPr="00221F71">
        <w:t>. Arguments in favo</w:t>
      </w:r>
      <w:r w:rsidR="006F4DB2" w:rsidRPr="00221F71">
        <w:t>u</w:t>
      </w:r>
      <w:r w:rsidR="00192DF7" w:rsidRPr="00221F71">
        <w:t xml:space="preserve">r of this position include </w:t>
      </w:r>
      <w:r w:rsidR="00C44817" w:rsidRPr="00221F71">
        <w:t xml:space="preserve">that </w:t>
      </w:r>
      <w:r w:rsidR="00192DF7" w:rsidRPr="00221F71">
        <w:t>(</w:t>
      </w:r>
      <w:proofErr w:type="spellStart"/>
      <w:r w:rsidR="00192DF7" w:rsidRPr="00221F71">
        <w:t>i</w:t>
      </w:r>
      <w:proofErr w:type="spellEnd"/>
      <w:r w:rsidR="00192DF7" w:rsidRPr="00221F71">
        <w:t xml:space="preserve">) </w:t>
      </w:r>
      <w:r w:rsidR="00C621E4" w:rsidRPr="00221F71">
        <w:rPr>
          <w:color w:val="000000"/>
        </w:rPr>
        <w:t xml:space="preserve">responding to local development </w:t>
      </w:r>
      <w:r w:rsidR="009D3552" w:rsidRPr="00221F71">
        <w:rPr>
          <w:color w:val="000000"/>
        </w:rPr>
        <w:t xml:space="preserve">needs </w:t>
      </w:r>
      <w:r w:rsidR="000459BA" w:rsidRPr="00221F71">
        <w:rPr>
          <w:color w:val="000000"/>
        </w:rPr>
        <w:t>prioritizes</w:t>
      </w:r>
      <w:r w:rsidR="00C621E4" w:rsidRPr="00221F71">
        <w:rPr>
          <w:color w:val="000000"/>
        </w:rPr>
        <w:t xml:space="preserve"> locally grounded interventions and embeds adaptation</w:t>
      </w:r>
      <w:r w:rsidR="006012D9" w:rsidRPr="00221F71">
        <w:rPr>
          <w:color w:val="000000"/>
        </w:rPr>
        <w:t xml:space="preserve"> and mitigation</w:t>
      </w:r>
      <w:r w:rsidR="00C621E4" w:rsidRPr="00221F71">
        <w:rPr>
          <w:color w:val="000000"/>
        </w:rPr>
        <w:t xml:space="preserve"> agenda</w:t>
      </w:r>
      <w:r w:rsidR="009D3552" w:rsidRPr="00221F71">
        <w:rPr>
          <w:color w:val="000000"/>
        </w:rPr>
        <w:t>s</w:t>
      </w:r>
      <w:r w:rsidR="00C621E4" w:rsidRPr="00221F71">
        <w:rPr>
          <w:color w:val="000000"/>
        </w:rPr>
        <w:t xml:space="preserve"> in local institution’s everyday planning, making it sustainable over time</w:t>
      </w:r>
      <w:r w:rsidR="00D61789" w:rsidRPr="00221F71">
        <w:t xml:space="preserve"> </w:t>
      </w:r>
      <w:r w:rsidR="00D61789" w:rsidRPr="00221F71">
        <w:fldChar w:fldCharType="begin">
          <w:fldData xml:space="preserve">PEVuZE5vdGU+PENpdGU+PEF1dGhvcj5BcnR1cjwvQXV0aG9yPjxZZWFyPjIwMTg8L1llYXI+PFJl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</w:fldData>
        </w:fldChar>
      </w:r>
      <w:r w:rsidR="000B6A88" w:rsidRPr="00221F71">
        <w:instrText xml:space="preserve"> ADDIN EN.CITE </w:instrText>
      </w:r>
      <w:r w:rsidR="000B6A88" w:rsidRPr="00221F71">
        <w:fldChar w:fldCharType="begin">
          <w:fldData xml:space="preserve">PEVuZE5vdGU+PENpdGU+PEF1dGhvcj5BcnR1cjwvQXV0aG9yPjxZZWFyPjIwMTg8L1llYXI+PFJl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</w:fldData>
        </w:fldChar>
      </w:r>
      <w:r w:rsidR="000B6A88" w:rsidRPr="00221F71">
        <w:instrText xml:space="preserve"> ADDIN EN.CITE.DATA </w:instrText>
      </w:r>
      <w:r w:rsidR="000B6A88" w:rsidRPr="00221F71">
        <w:fldChar w:fldCharType="end"/>
      </w:r>
      <w:r w:rsidR="00D61789" w:rsidRPr="00221F71">
        <w:fldChar w:fldCharType="separate"/>
      </w:r>
      <w:r w:rsidR="000B6A88" w:rsidRPr="00221F71">
        <w:t>(Artur et al., 2018; Butler et al., 2014)</w:t>
      </w:r>
      <w:r w:rsidR="00D61789" w:rsidRPr="00221F71">
        <w:fldChar w:fldCharType="end"/>
      </w:r>
      <w:r w:rsidR="00192DF7" w:rsidRPr="00221F71">
        <w:t xml:space="preserve">, (ii) </w:t>
      </w:r>
      <w:r w:rsidR="000B6A88" w:rsidRPr="00221F71">
        <w:t xml:space="preserve">co-benefits, </w:t>
      </w:r>
      <w:r w:rsidR="00192DF7" w:rsidRPr="00221F71">
        <w:t>synergies and trade-offs</w:t>
      </w:r>
      <w:r w:rsidR="00C44817" w:rsidRPr="00221F71">
        <w:t xml:space="preserve"> can be considered</w:t>
      </w:r>
      <w:r w:rsidR="00531586" w:rsidRPr="00221F71">
        <w:t>, for example</w:t>
      </w:r>
      <w:r w:rsidR="00C84188" w:rsidRPr="00221F71">
        <w:t xml:space="preserve"> between modernisation and traditional values in </w:t>
      </w:r>
      <w:r w:rsidR="00531586" w:rsidRPr="00221F71">
        <w:t>rural development</w:t>
      </w:r>
      <w:r w:rsidR="00C84188" w:rsidRPr="00221F71">
        <w:t xml:space="preserve"> </w:t>
      </w:r>
      <w:r w:rsidR="00531586" w:rsidRPr="00221F71">
        <w:t>settings</w:t>
      </w:r>
      <w:r w:rsidR="00C84188" w:rsidRPr="00221F71">
        <w:t xml:space="preserve"> </w:t>
      </w:r>
      <w:r w:rsidR="00D549CA" w:rsidRPr="00221F71">
        <w:fldChar w:fldCharType="begin">
          <w:fldData xml:space="preserve">PEVuZE5vdGU+PENpdGU+PEF1dGhvcj5DaGVsbGVyaTwvQXV0aG9yPjxZZWFyPjIwMTY8L1llYXI+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</w:fldData>
        </w:fldChar>
      </w:r>
      <w:r w:rsidR="000B6A88" w:rsidRPr="00221F71">
        <w:instrText xml:space="preserve"> ADDIN EN.CITE </w:instrText>
      </w:r>
      <w:r w:rsidR="000B6A88" w:rsidRPr="00221F71">
        <w:fldChar w:fldCharType="begin">
          <w:fldData xml:space="preserve">PEVuZE5vdGU+PENpdGU+PEF1dGhvcj5DaGVsbGVyaTwvQXV0aG9yPjxZZWFyPjIwMTY8L1llYXI+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</w:fldData>
        </w:fldChar>
      </w:r>
      <w:r w:rsidR="000B6A88" w:rsidRPr="00221F71">
        <w:instrText xml:space="preserve"> ADDIN EN.CITE.DATA </w:instrText>
      </w:r>
      <w:r w:rsidR="000B6A88" w:rsidRPr="00221F71">
        <w:fldChar w:fldCharType="end"/>
      </w:r>
      <w:r w:rsidR="00D549CA" w:rsidRPr="00221F71">
        <w:fldChar w:fldCharType="separate"/>
      </w:r>
      <w:r w:rsidR="000B6A88" w:rsidRPr="00221F71">
        <w:t>(Butler et al., 2014; Chelleri et al., 2016)</w:t>
      </w:r>
      <w:r w:rsidR="00D549CA" w:rsidRPr="00221F71">
        <w:fldChar w:fldCharType="end"/>
      </w:r>
      <w:r w:rsidR="00192DF7" w:rsidRPr="00221F71">
        <w:t xml:space="preserve">. </w:t>
      </w:r>
      <w:r w:rsidR="003D3A65" w:rsidRPr="00221F71">
        <w:t xml:space="preserve">However, </w:t>
      </w:r>
      <w:proofErr w:type="spellStart"/>
      <w:r w:rsidR="003D3A65" w:rsidRPr="00221F71">
        <w:t>Chelleri</w:t>
      </w:r>
      <w:proofErr w:type="spellEnd"/>
      <w:r w:rsidR="003D3A65" w:rsidRPr="00221F71">
        <w:t xml:space="preserve"> </w:t>
      </w:r>
      <w:r w:rsidR="003D3A65" w:rsidRPr="00221F71">
        <w:rPr>
          <w:iCs/>
        </w:rPr>
        <w:t>et al</w:t>
      </w:r>
      <w:r w:rsidR="003D3A65" w:rsidRPr="00221F71">
        <w:t xml:space="preserve">. </w:t>
      </w:r>
      <w:r w:rsidR="008F0BBF" w:rsidRPr="00221F71">
        <w:fldChar w:fldCharType="begin"/>
      </w:r>
      <w:r w:rsidR="008F0BBF" w:rsidRPr="00221F71">
        <w:instrText xml:space="preserve"> ADDIN EN.CITE &lt;EndNote&gt;&lt;Cite ExcludeAuth="1"&gt;&lt;Author&gt;Chelleri&lt;/Author&gt;&lt;Year&gt;2016&lt;/Year&gt;&lt;RecNum&gt;3021&lt;/RecNum&gt;&lt;DisplayText&gt;(2016)&lt;/DisplayText&gt;&lt;record&gt;&lt;rec-number&gt;3021&lt;/rec-number&gt;&lt;foreign-keys&gt;&lt;key app="EN" db-id="tzzxrfax45edtser2xkv9fans5vatxd0aa92" timestamp="0"&gt;3021&lt;/key&gt;&lt;/foreign-keys&gt;&lt;ref-type name="Journal Article"&gt;17&lt;/ref-type&gt;&lt;contributors&gt;&lt;authors&gt;&lt;author&gt;Chelleri, L.&lt;/author&gt;&lt;author&gt;Minucci, G.&lt;/author&gt;&lt;author&gt;Skrimizea, E.&lt;/author&gt;&lt;/authors&gt;&lt;/contributors&gt;&lt;auth-address&gt;Gran Sasso Science Institute, GSSI Social Sciences, viale Francesco Crispi 7, L’Aquila, 67100, Italy&amp;#xD;Architecture and Urban Studies Department, Politecnico di Milano, Milan, Italy&lt;/auth-address&gt;&lt;titles&gt;&lt;title&gt;Does community resilience decrease social–ecological vulnerability? Adaptation pathways trade-off in the Bolivian Altiplano&lt;/title&gt;&lt;secondary-title&gt;Regional Environmental Change&lt;/secondary-title&gt;&lt;/titles&gt;&lt;periodical&gt;&lt;full-title&gt;Regional Environmental Change&lt;/full-title&gt;&lt;/periodical&gt;&lt;pages&gt;2229-2241&lt;/pages&gt;&lt;volume&gt;16&lt;/volume&gt;&lt;number&gt;8&lt;/number&gt;&lt;keywords&gt;&lt;keyword&gt;Adaptation pathway&lt;/keyword&gt;&lt;keyword&gt;Andean communities&lt;/keyword&gt;&lt;keyword&gt;Climate change adaptation&lt;/keyword&gt;&lt;keyword&gt;Community resilience&lt;/keyword&gt;&lt;keyword&gt;Maladaptation&lt;/keyword&gt;&lt;keyword&gt;Positive adaptation&lt;/keyword&gt;&lt;keyword&gt;Quinoa&lt;/keyword&gt;&lt;keyword&gt;Regional sustainability&lt;/keyword&gt;&lt;keyword&gt;Vulnerability trade-offs&lt;/keyword&gt;&lt;/keywords&gt;&lt;dates&gt;&lt;year&gt;2016&lt;/year&gt;&lt;/dates&gt;&lt;urls&gt;&lt;related-urls&gt;&lt;url&gt;https://www.scopus.com/inward/record.uri?eid=2-s2.0-84988428081&amp;amp;doi=10.1007%2fs10113-016-1046-8&amp;amp;partnerID=40&amp;amp;md5=6bb53409ec639c0e4302fa2abe1557d8&lt;/url&gt;&lt;/related-urls&gt;&lt;/urls&gt;&lt;electronic-resource-num&gt;10.1007/s10113-016-1046-8&lt;/electronic-resource-num&gt;&lt;remote-database-name&gt;Scopus&lt;/remote-database-name&gt;&lt;/record&gt;&lt;/Cite&gt;&lt;/EndNote&gt;</w:instrText>
      </w:r>
      <w:r w:rsidR="008F0BBF" w:rsidRPr="00221F71">
        <w:fldChar w:fldCharType="separate"/>
      </w:r>
      <w:r w:rsidR="008F0BBF" w:rsidRPr="00221F71">
        <w:t>(2016)</w:t>
      </w:r>
      <w:r w:rsidR="008F0BBF" w:rsidRPr="00221F71">
        <w:fldChar w:fldCharType="end"/>
      </w:r>
      <w:r w:rsidR="003D3A65" w:rsidRPr="00221F71">
        <w:t xml:space="preserve">, after </w:t>
      </w:r>
      <w:r w:rsidR="0062192A" w:rsidRPr="00221F71">
        <w:fldChar w:fldCharType="begin"/>
      </w:r>
      <w:r w:rsidR="0062192A" w:rsidRPr="00221F71">
        <w:instrText xml:space="preserve"> ADDIN EN.CITE &lt;EndNote&gt;&lt;Cite&gt;&lt;Author&gt;Lauer&lt;/Author&gt;&lt;Year&gt;2013&lt;/Year&gt;&lt;RecNum&gt;3319&lt;/RecNum&gt;&lt;DisplayText&gt;(Lauer et al., 2013)&lt;/DisplayText&gt;&lt;record&gt;&lt;rec-number&gt;3319&lt;/rec-number&gt;&lt;foreign-keys&gt;&lt;key app="EN" db-id="tzzxrfax45edtser2xkv9fans5vatxd0aa92" timestamp="1618414570"&gt;3319&lt;/key&gt;&lt;/foreign-keys&gt;&lt;ref-type name="Journal Article"&gt;17&lt;/ref-type&gt;&lt;contributors&gt;&lt;authors&gt;&lt;author&gt;Lauer, Matthew&lt;/author&gt;&lt;author&gt;Albert, Simon&lt;/author&gt;&lt;author&gt;Aswani, Shankar&lt;/author&gt;&lt;author&gt;Halpern, Benjamin S.&lt;/author&gt;&lt;author&gt;Campanella, Luke&lt;/author&gt;&lt;author&gt;La Rose, Douglas&lt;/author&gt;&lt;/authors&gt;&lt;/contributors&gt;&lt;titles&gt;&lt;title&gt;Globalization, Pacific Islands, and the paradox of resilience&lt;/title&gt;&lt;secondary-title&gt;Global Environmental Change&lt;/secondary-title&gt;&lt;/titles&gt;&lt;periodical&gt;&lt;full-title&gt;Global Environmental Change&lt;/full-title&gt;&lt;/periodical&gt;&lt;pages&gt;40-50&lt;/pages&gt;&lt;volume&gt;23&lt;/volume&gt;&lt;number&gt;1&lt;/number&gt;&lt;keywords&gt;&lt;keyword&gt;Tsunami&lt;/keyword&gt;&lt;keyword&gt;Adaptive capacity&lt;/keyword&gt;&lt;keyword&gt;Resilience trade-offs&lt;/keyword&gt;&lt;keyword&gt;Globalization&lt;/keyword&gt;&lt;keyword&gt;Coral reef&lt;/keyword&gt;&lt;keyword&gt;Solomon Islands&lt;/keyword&gt;&lt;/keywords&gt;&lt;dates&gt;&lt;year&gt;2013&lt;/year&gt;&lt;pub-dates&gt;&lt;date&gt;2013/02/01/&lt;/date&gt;&lt;/pub-dates&gt;&lt;/dates&gt;&lt;isbn&gt;0959-3780&lt;/isbn&gt;&lt;urls&gt;&lt;related-urls&gt;&lt;url&gt;https://www.sciencedirect.com/science/article/pii/S0959378012001240&lt;/url&gt;&lt;/related-urls&gt;&lt;/urls&gt;&lt;electronic-resource-num&gt;https://doi.org/10.1016/j.gloenvcha.2012.10.011&lt;/electronic-resource-num&gt;&lt;/record&gt;&lt;/Cite&gt;&lt;/EndNote&gt;</w:instrText>
      </w:r>
      <w:r w:rsidR="0062192A" w:rsidRPr="00221F71">
        <w:fldChar w:fldCharType="separate"/>
      </w:r>
      <w:r w:rsidR="0062192A" w:rsidRPr="00221F71">
        <w:t>(Lauer et al., 2013)</w:t>
      </w:r>
      <w:r w:rsidR="0062192A" w:rsidRPr="00221F71">
        <w:fldChar w:fldCharType="end"/>
      </w:r>
      <w:r w:rsidR="0062192A" w:rsidRPr="00221F71">
        <w:t xml:space="preserve"> </w:t>
      </w:r>
      <w:r w:rsidR="003D3A65" w:rsidRPr="00221F71">
        <w:t>note the difficulty in making clear distinctions between opportunities and threats in the development context</w:t>
      </w:r>
      <w:r w:rsidR="007502B7" w:rsidRPr="00221F71">
        <w:t xml:space="preserve">. </w:t>
      </w:r>
      <w:r w:rsidR="000459BA" w:rsidRPr="00221F71">
        <w:t>This</w:t>
      </w:r>
      <w:r w:rsidR="003D3A65" w:rsidRPr="00221F71">
        <w:t xml:space="preserve"> lack of transparency can lead to unpredictable, unwanted and unsustainable development trajectories.</w:t>
      </w:r>
      <w:r w:rsidR="007502B7" w:rsidRPr="00221F71">
        <w:t xml:space="preserve"> We will </w:t>
      </w:r>
      <w:r w:rsidR="000459BA" w:rsidRPr="00221F71">
        <w:t>revisit</w:t>
      </w:r>
      <w:r w:rsidR="007502B7" w:rsidRPr="00221F71">
        <w:t xml:space="preserve"> this point in the discussion.</w:t>
      </w:r>
    </w:p>
    <w:p w14:paraId="4048AB3A" w14:textId="77777777" w:rsidR="007A16EF" w:rsidRPr="00221F71" w:rsidRDefault="004134E5" w:rsidP="009D3B5A">
      <w:pPr>
        <w:pStyle w:val="Heading2"/>
      </w:pPr>
      <w:bookmarkStart w:id="12" w:name="_uv4bvz4dmymj" w:colFirst="0" w:colLast="0"/>
      <w:bookmarkEnd w:id="12"/>
      <w:r w:rsidRPr="00221F71">
        <w:t>Conceptual advances</w:t>
      </w:r>
      <w:r w:rsidR="009D3B5A" w:rsidRPr="00221F71">
        <w:t xml:space="preserve"> and ambiguities</w:t>
      </w:r>
      <w:r w:rsidRPr="00221F71">
        <w:t xml:space="preserve"> in the pathways domain</w:t>
      </w:r>
    </w:p>
    <w:p w14:paraId="1359CBA6" w14:textId="7B6A0DAC" w:rsidR="00A82215" w:rsidRPr="00221F71" w:rsidRDefault="000B6A88">
      <w:r w:rsidRPr="00221F71">
        <w:t>Pathways</w:t>
      </w:r>
      <w:r w:rsidR="004134E5" w:rsidRPr="00221F71">
        <w:t xml:space="preserve"> </w:t>
      </w:r>
      <w:r w:rsidR="00192DF7" w:rsidRPr="00221F71">
        <w:t xml:space="preserve">are </w:t>
      </w:r>
      <w:r w:rsidR="0092531E" w:rsidRPr="00221F71">
        <w:t>found</w:t>
      </w:r>
      <w:r w:rsidR="00192DF7" w:rsidRPr="00221F71">
        <w:t xml:space="preserve"> to be used </w:t>
      </w:r>
      <w:r w:rsidR="004134E5" w:rsidRPr="00221F71">
        <w:t xml:space="preserve">as </w:t>
      </w:r>
      <w:r w:rsidR="00192DF7" w:rsidRPr="00221F71">
        <w:t xml:space="preserve">a </w:t>
      </w:r>
      <w:r w:rsidR="004134E5" w:rsidRPr="00221F71">
        <w:t xml:space="preserve">metaphor </w:t>
      </w:r>
      <w:r w:rsidR="007502B7" w:rsidRPr="00221F71">
        <w:t>or as</w:t>
      </w:r>
      <w:r w:rsidR="004134E5" w:rsidRPr="00221F71">
        <w:t xml:space="preserve"> an </w:t>
      </w:r>
      <w:r w:rsidR="00D61789" w:rsidRPr="00221F71">
        <w:t xml:space="preserve">analytical tool </w:t>
      </w:r>
      <w:r w:rsidR="00D61789" w:rsidRPr="00221F71">
        <w:fldChar w:fldCharType="begin"/>
      </w:r>
      <w:r w:rsidR="002E0FC4" w:rsidRPr="00221F71">
        <w:instrText xml:space="preserve"> ADDIN EN.CITE &lt;EndNote&gt;&lt;Cite&gt;&lt;Author&gt;Lin&lt;/Author&gt;&lt;Year&gt;2017&lt;/Year&gt;&lt;RecNum&gt;3242&lt;/RecNum&gt;&lt;Prefix&gt;cf. &lt;/Prefix&gt;&lt;DisplayText&gt;(cf. Lin et al., 2017)&lt;/DisplayText&gt;&lt;record&gt;&lt;rec-number&gt;3242&lt;/rec-number&gt;&lt;foreign-keys&gt;&lt;key app="EN" db-id="tzzxrfax45edtser2xkv9fans5vatxd0aa92" timestamp="1602085005"&gt;3242&lt;/key&gt;&lt;/foreign-keys&gt;&lt;ref-type name="Journal Article"&gt;17&lt;/ref-type&gt;&lt;contributors&gt;&lt;authors&gt;&lt;author&gt;Lin, B. B.&lt;/author&gt;&lt;author&gt;Capon, T.&lt;/author&gt;&lt;author&gt;Langston, A.&lt;/author&gt;&lt;author&gt;Taylor, B.&lt;/author&gt;&lt;author&gt;Wise, R.&lt;/author&gt;&lt;author&gt;Williams, R.&lt;/author&gt;&lt;author&gt;Lazarow, N.&lt;/author&gt;&lt;/authors&gt;&lt;/contributors&gt;&lt;auth-address&gt;CSIRO Land &amp;amp; Water, Aspendale, VIC, Australia&amp;#xD;CSIRO Land &amp;amp; Water, Black Mountain Laboratories, Black Mountain, ACT, Australia&amp;#xD;CSIRO Land &amp;amp; Water, Ecological Sciences Precinct, Dutton Park, QLD, Australia&lt;/auth-address&gt;&lt;titles&gt;&lt;title&gt;Adaptation Pathways in Coastal Case Studies: Lessons Learned and Future Directions&lt;/title&gt;&lt;secondary-title&gt;Coastal Management&lt;/secondary-title&gt;&lt;/titles&gt;&lt;periodical&gt;&lt;full-title&gt;Coastal Management&lt;/full-title&gt;&lt;/periodical&gt;&lt;pages&gt;384-405&lt;/pages&gt;&lt;volume&gt;45&lt;/volume&gt;&lt;number&gt;5&lt;/number&gt;&lt;keywords&gt;&lt;keyword&gt;adaptation planning&lt;/keyword&gt;&lt;keyword&gt;decision pathways&lt;/keyword&gt;&lt;keyword&gt;governance, participatory research&lt;/keyword&gt;&lt;keyword&gt;resilience&lt;/keyword&gt;&lt;/keywords&gt;&lt;dates&gt;&lt;year&gt;2017&lt;/year&gt;&lt;/dates&gt;&lt;work-type&gt;Article&lt;/work-type&gt;&lt;urls&gt;&lt;related-urls&gt;&lt;url&gt;https://www.scopus.com/inward/record.uri?eid=2-s2.0-85029954591&amp;amp;doi=10.1080%2f08920753.2017.1349564&amp;amp;partnerID=40&amp;amp;md5=70fde443e085170d658cccd04939ad23&lt;/url&gt;&lt;/related-urls&gt;&lt;/urls&gt;&lt;electronic-resource-num&gt;10.1080/08920753.2017.1349564&lt;/electronic-resource-num&gt;&lt;remote-database-name&gt;Scopus&lt;/remote-database-name&gt;&lt;/record&gt;&lt;/Cite&gt;&lt;/EndNote&gt;</w:instrText>
      </w:r>
      <w:r w:rsidR="00D61789" w:rsidRPr="00221F71">
        <w:fldChar w:fldCharType="separate"/>
      </w:r>
      <w:r w:rsidR="002E0FC4" w:rsidRPr="00221F71">
        <w:t>(cf. Lin et al., 2017)</w:t>
      </w:r>
      <w:r w:rsidR="00D61789" w:rsidRPr="00221F71">
        <w:fldChar w:fldCharType="end"/>
      </w:r>
      <w:r w:rsidR="00192DF7" w:rsidRPr="00221F71">
        <w:t xml:space="preserve">. </w:t>
      </w:r>
      <w:r w:rsidR="0020362A" w:rsidRPr="00221F71">
        <w:t>A</w:t>
      </w:r>
      <w:r w:rsidR="004134E5" w:rsidRPr="00221F71">
        <w:t xml:space="preserve">s a metaphor, “pathways” </w:t>
      </w:r>
      <w:r w:rsidR="0020362A" w:rsidRPr="00221F71">
        <w:t>shape</w:t>
      </w:r>
      <w:r w:rsidR="00296F12" w:rsidRPr="00221F71">
        <w:t xml:space="preserve"> </w:t>
      </w:r>
      <w:r w:rsidR="004134E5" w:rsidRPr="00221F71">
        <w:t>narratives</w:t>
      </w:r>
      <w:r w:rsidR="000459BA" w:rsidRPr="00221F71">
        <w:t>,</w:t>
      </w:r>
      <w:r w:rsidR="004134E5" w:rsidRPr="00221F71">
        <w:t xml:space="preserve"> </w:t>
      </w:r>
      <w:r w:rsidR="0020362A" w:rsidRPr="00221F71">
        <w:t xml:space="preserve">which capture </w:t>
      </w:r>
      <w:r w:rsidR="004134E5" w:rsidRPr="00221F71">
        <w:t xml:space="preserve">the adaptive or maladaptive </w:t>
      </w:r>
      <w:r w:rsidR="0020362A" w:rsidRPr="00221F71">
        <w:t xml:space="preserve">choices that </w:t>
      </w:r>
      <w:r w:rsidR="004134E5" w:rsidRPr="00221F71">
        <w:t xml:space="preserve">decision-making entities could </w:t>
      </w:r>
      <w:r w:rsidR="00031926" w:rsidRPr="00221F71">
        <w:t xml:space="preserve">undertake </w:t>
      </w:r>
      <w:r w:rsidR="004134E5" w:rsidRPr="00221F71">
        <w:t xml:space="preserve">over time in </w:t>
      </w:r>
      <w:r w:rsidR="0020362A" w:rsidRPr="00221F71">
        <w:t>response to</w:t>
      </w:r>
      <w:r w:rsidR="004134E5" w:rsidRPr="00221F71">
        <w:t xml:space="preserve"> uncertain change</w:t>
      </w:r>
      <w:r w:rsidR="0092531E" w:rsidRPr="00221F71">
        <w:t xml:space="preserve"> </w:t>
      </w:r>
      <w:r w:rsidR="0092531E" w:rsidRPr="00221F71">
        <w:fldChar w:fldCharType="begin">
          <w:fldData xml:space="preserve">PEVuZE5vdGU+PENpdGU+PEF1dGhvcj5TdHJpbmdlcjwvQXV0aG9yPjxZZWFyPjIwMjA8L1llYXI+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==
</w:fldData>
        </w:fldChar>
      </w:r>
      <w:r w:rsidR="0020362A" w:rsidRPr="00221F71">
        <w:instrText xml:space="preserve"> ADDIN EN.CITE </w:instrText>
      </w:r>
      <w:r w:rsidR="0020362A" w:rsidRPr="00221F71">
        <w:fldChar w:fldCharType="begin">
          <w:fldData xml:space="preserve">PEVuZE5vdGU+PENpdGU+PEF1dGhvcj5TdHJpbmdlcjwvQXV0aG9yPjxZZWFyPjIwMjA8L1llYXI+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==
</w:fldData>
        </w:fldChar>
      </w:r>
      <w:r w:rsidR="0020362A" w:rsidRPr="00221F71">
        <w:instrText xml:space="preserve"> ADDIN EN.CITE.DATA </w:instrText>
      </w:r>
      <w:r w:rsidR="0020362A" w:rsidRPr="00221F71">
        <w:fldChar w:fldCharType="end"/>
      </w:r>
      <w:r w:rsidR="0092531E" w:rsidRPr="00221F71">
        <w:fldChar w:fldCharType="separate"/>
      </w:r>
      <w:r w:rsidR="0020362A" w:rsidRPr="00221F71">
        <w:t>(e.g. Kamei et al., 2016; Stringer et al., 2020)</w:t>
      </w:r>
      <w:r w:rsidR="0092531E" w:rsidRPr="00221F71">
        <w:fldChar w:fldCharType="end"/>
      </w:r>
      <w:r w:rsidR="004134E5" w:rsidRPr="00221F71">
        <w:t xml:space="preserve"> and </w:t>
      </w:r>
      <w:r w:rsidR="0020362A" w:rsidRPr="00221F71">
        <w:t xml:space="preserve">which </w:t>
      </w:r>
      <w:r w:rsidR="004134E5" w:rsidRPr="00221F71">
        <w:t>help create an environment in which stakeholders can deliberate</w:t>
      </w:r>
      <w:r w:rsidR="000D4CD3" w:rsidRPr="00221F71">
        <w:t xml:space="preserve"> </w:t>
      </w:r>
      <w:r w:rsidR="0092531E" w:rsidRPr="00221F71">
        <w:fldChar w:fldCharType="begin"/>
      </w:r>
      <w:r w:rsidR="0020362A" w:rsidRPr="00221F71">
        <w:instrText xml:space="preserve"> ADDIN EN.CITE &lt;EndNote&gt;&lt;Cite&gt;&lt;Author&gt;Butler&lt;/Author&gt;&lt;Year&gt;2014&lt;/Year&gt;&lt;RecNum&gt;2709&lt;/RecNum&gt;&lt;Prefix&gt;e.g. &lt;/Prefix&gt;&lt;DisplayText&gt;(e.g. Butler et al., 2014)&lt;/DisplayText&gt;&lt;record&gt;&lt;rec-number&gt;2709&lt;/rec-number&gt;&lt;foreign-keys&gt;&lt;key app="EN" db-id="tzzxrfax45edtser2xkv9fans5vatxd0aa92" timestamp="0"&gt;2709&lt;/key&gt;&lt;/foreign-keys&gt;&lt;ref-type name="Journal Article"&gt;17&lt;/ref-type&gt;&lt;contributors&gt;&lt;authors&gt;&lt;author&gt;Butler, J. R. A.&lt;/author&gt;&lt;author&gt;Suadnya, W.&lt;/author&gt;&lt;author&gt;Puspadi, K.&lt;/author&gt;&lt;author&gt;Sutaryono, Y.&lt;/author&gt;&lt;author&gt;Wise, R. M.&lt;/author&gt;&lt;author&gt;Skewes, T. D.&lt;/author&gt;&lt;author&gt;Kirono, D.&lt;/author&gt;&lt;author&gt;Bohensky, E. L.&lt;/author&gt;&lt;author&gt;Handayani, T.&lt;/author&gt;&lt;author&gt;Habibi, P.&lt;/author&gt;&lt;author&gt;Kisman, M.&lt;/author&gt;&lt;author&gt;Suharto, I.&lt;/author&gt;&lt;author&gt;Hanartani,&lt;/author&gt;&lt;author&gt;Supartarningsih, S.&lt;/author&gt;&lt;author&gt;Ripaldi, A.&lt;/author&gt;&lt;author&gt;Fachry, A.&lt;/author&gt;&lt;author&gt;Yanuartati, Y.&lt;/author&gt;&lt;author&gt;Abbas, G.&lt;/author&gt;&lt;author&gt;Duggan, K.&lt;/author&gt;&lt;author&gt;Ash, A.&lt;/author&gt;&lt;/authors&gt;&lt;/contributors&gt;&lt;titles&gt;&lt;title&gt;Framing the application of adaptation pathways for rural livelihoods and global change in eastern Indonesian islands&lt;/title&gt;&lt;secondary-title&gt;Global Environmental Change&lt;/secondary-title&gt;&lt;/titles&gt;&lt;periodical&gt;&lt;full-title&gt;Global Environmental Change&lt;/full-title&gt;&lt;/periodical&gt;&lt;pages&gt;368-382&lt;/pages&gt;&lt;volume&gt;28&lt;/volume&gt;&lt;keywords&gt;&lt;keyword&gt;Adaptive co-management&lt;/keyword&gt;&lt;keyword&gt;Climate change&lt;/keyword&gt;&lt;keyword&gt;Drivers of change&lt;/keyword&gt;&lt;keyword&gt;Innovation niches&lt;/keyword&gt;&lt;keyword&gt;Livelihoods&lt;/keyword&gt;&lt;keyword&gt;Millennium Development Goals&lt;/keyword&gt;&lt;/keywords&gt;&lt;dates&gt;&lt;year&gt;2014&lt;/year&gt;&lt;/dates&gt;&lt;urls&gt;&lt;related-urls&gt;&lt;url&gt;http://www.sciencedirect.com/science/article/pii/S0959378013002343 &lt;/url&gt;&lt;/related-urls&gt;&lt;/urls&gt;&lt;/record&gt;&lt;/Cite&gt;&lt;/EndNote&gt;</w:instrText>
      </w:r>
      <w:r w:rsidR="0092531E" w:rsidRPr="00221F71">
        <w:fldChar w:fldCharType="separate"/>
      </w:r>
      <w:r w:rsidR="0020362A" w:rsidRPr="00221F71">
        <w:t>(e.g. Butler et al., 2014)</w:t>
      </w:r>
      <w:r w:rsidR="0092531E" w:rsidRPr="00221F71">
        <w:fldChar w:fldCharType="end"/>
      </w:r>
      <w:r w:rsidR="00192DF7" w:rsidRPr="00221F71">
        <w:t xml:space="preserve">. </w:t>
      </w:r>
      <w:r w:rsidR="0092531E" w:rsidRPr="00221F71">
        <w:t>I</w:t>
      </w:r>
      <w:r w:rsidR="004134E5" w:rsidRPr="00221F71">
        <w:t>n combination with development (understanding development as projecting a pathway through time)</w:t>
      </w:r>
      <w:r w:rsidR="000459BA" w:rsidRPr="00221F71">
        <w:t xml:space="preserve">, </w:t>
      </w:r>
      <w:r w:rsidR="007953EE" w:rsidRPr="00221F71">
        <w:fldChar w:fldCharType="begin"/>
      </w:r>
      <w:r w:rsidR="007953EE" w:rsidRPr="00221F71">
        <w:instrText xml:space="preserve"> ADDIN EN.CITE &lt;EndNote&gt;&lt;Cite&gt;&lt;Author&gt;Solecki&lt;/Author&gt;&lt;Year&gt;2017&lt;/Year&gt;&lt;RecNum&gt;3264&lt;/RecNum&gt;&lt;Suffix&gt;: 5&lt;/Suffix&gt;&lt;DisplayText&gt;(Solecki et al., 2017: 5)&lt;/DisplayText&gt;&lt;record&gt;&lt;rec-number&gt;3264&lt;/rec-number&gt;&lt;foreign-keys&gt;&lt;key app="EN" db-id="tzzxrfax45edtser2xkv9fans5vatxd0aa92" timestamp="1602086423"&gt;3264&lt;/key&gt;&lt;/foreign-keys&gt;&lt;ref-type name="Journal Article"&gt;17&lt;/ref-type&gt;&lt;contributors&gt;&lt;authors&gt;&lt;author&gt;Solecki, W.&lt;/author&gt;&lt;author&gt;Pelling, M.&lt;/author&gt;&lt;author&gt;Garschagen, M.&lt;/author&gt;&lt;/authors&gt;&lt;/contributors&gt;&lt;auth-address&gt;City University of New York-Hunter College, United States&amp;#xD;King’s College London, United Kingdom&amp;#xD;United Nations University, Institute for Environment and Human Security, Bonn, Germany&lt;/auth-address&gt;&lt;titles&gt;&lt;title&gt;Transitions between risk management regimes in cities&lt;/title&gt;&lt;secondary-title&gt;Ecology and Society&lt;/secondary-title&gt;&lt;/titles&gt;&lt;periodical&gt;&lt;full-title&gt;Ecology and Society&lt;/full-title&gt;&lt;/periodical&gt;&lt;volume&gt;22&lt;/volume&gt;&lt;number&gt;2&lt;/number&gt;&lt;keywords&gt;&lt;keyword&gt;Resiliency&lt;/keyword&gt;&lt;keyword&gt;Risk management&lt;/keyword&gt;&lt;keyword&gt;Transformation&lt;/keyword&gt;&lt;keyword&gt;Transitions&lt;/keyword&gt;&lt;keyword&gt;Urban coasts&lt;/keyword&gt;&lt;/keywords&gt;&lt;dates&gt;&lt;year&gt;2017&lt;/year&gt;&lt;/dates&gt;&lt;work-type&gt;Article&lt;/work-type&gt;&lt;urls&gt;&lt;related-urls&gt;&lt;url&gt;https://www.scopus.com/inward/record.uri?eid=2-s2.0-85021789875&amp;amp;doi=10.5751%2fES-09102-220238&amp;amp;partnerID=40&amp;amp;md5=36f60da47fc42546202fafda2c881ea7&lt;/url&gt;&lt;/related-urls&gt;&lt;/urls&gt;&lt;custom7&gt;38&lt;/custom7&gt;&lt;electronic-resource-num&gt;10.5751/ES-09102-220238&lt;/electronic-resource-num&gt;&lt;remote-database-name&gt;Scopus&lt;/remote-database-name&gt;&lt;/record&gt;&lt;/Cite&gt;&lt;/EndNote&gt;</w:instrText>
      </w:r>
      <w:r w:rsidR="007953EE" w:rsidRPr="00221F71">
        <w:fldChar w:fldCharType="separate"/>
      </w:r>
      <w:r w:rsidR="007953EE" w:rsidRPr="00221F71">
        <w:t>(Solecki et al., 2017: 5)</w:t>
      </w:r>
      <w:r w:rsidR="007953EE" w:rsidRPr="00221F71">
        <w:fldChar w:fldCharType="end"/>
      </w:r>
      <w:r w:rsidR="007953EE" w:rsidRPr="00221F71">
        <w:t xml:space="preserve"> look upon </w:t>
      </w:r>
      <w:r w:rsidR="000459BA" w:rsidRPr="00221F71">
        <w:t xml:space="preserve">pathways </w:t>
      </w:r>
      <w:r w:rsidR="007953EE" w:rsidRPr="00221F71">
        <w:t>as</w:t>
      </w:r>
      <w:r w:rsidR="000459BA" w:rsidRPr="00221F71">
        <w:t xml:space="preserve"> </w:t>
      </w:r>
      <w:r w:rsidR="007953EE" w:rsidRPr="00221F71">
        <w:t>“</w:t>
      </w:r>
      <w:r w:rsidR="000459BA" w:rsidRPr="00221F71">
        <w:t xml:space="preserve">the historic and </w:t>
      </w:r>
      <w:r w:rsidR="004134E5" w:rsidRPr="00221F71">
        <w:t>constantly evolving relationship between social and biophysical systems</w:t>
      </w:r>
      <w:r w:rsidR="00E17394" w:rsidRPr="00221F71">
        <w:t>,</w:t>
      </w:r>
      <w:r w:rsidR="004134E5" w:rsidRPr="00221F71">
        <w:t xml:space="preserve"> mediated by policies and practices</w:t>
      </w:r>
      <w:r w:rsidR="00E17394" w:rsidRPr="00221F71">
        <w:t>,</w:t>
      </w:r>
      <w:r w:rsidR="004134E5" w:rsidRPr="00221F71">
        <w:t xml:space="preserve"> in relati</w:t>
      </w:r>
      <w:r w:rsidR="00D61789" w:rsidRPr="00221F71">
        <w:t>on to sustainability limits</w:t>
      </w:r>
      <w:r w:rsidR="007953EE" w:rsidRPr="00221F71">
        <w:t>”</w:t>
      </w:r>
      <w:r w:rsidR="004134E5" w:rsidRPr="00221F71">
        <w:t xml:space="preserve">. </w:t>
      </w:r>
      <w:r w:rsidR="003C3624" w:rsidRPr="00221F71">
        <w:t xml:space="preserve">Conceptualizing climate action using the pathways </w:t>
      </w:r>
      <w:r w:rsidR="007953EE" w:rsidRPr="00221F71">
        <w:t>metaphor</w:t>
      </w:r>
      <w:r w:rsidR="003C3624" w:rsidRPr="00221F71">
        <w:t>, rather than</w:t>
      </w:r>
      <w:r w:rsidR="00CD7A2F" w:rsidRPr="00221F71">
        <w:t xml:space="preserve"> as one specific action,</w:t>
      </w:r>
      <w:r w:rsidR="003C3624" w:rsidRPr="00221F71">
        <w:t xml:space="preserve"> permits embedding the ‘climate challenge’ within the overall social-ecological ‘development challenge’</w:t>
      </w:r>
      <w:r w:rsidR="00E17394" w:rsidRPr="00221F71">
        <w:t xml:space="preserve"> </w:t>
      </w:r>
      <w:r w:rsidR="00E17394" w:rsidRPr="00221F71">
        <w:fldChar w:fldCharType="begin"/>
      </w:r>
      <w:r w:rsidR="00E17394" w:rsidRPr="00221F71">
        <w:instrText xml:space="preserve"> ADDIN EN.CITE &lt;EndNote&gt;&lt;Cite&gt;&lt;Author&gt;Skrimizea&lt;/Author&gt;&lt;Year&gt;2020&lt;/Year&gt;&lt;RecNum&gt;3267&lt;/RecNum&gt;&lt;Prefix&gt;e.g. &lt;/Prefix&gt;&lt;DisplayText&gt;(e.g. Skrimizea and Parra, 2020)&lt;/DisplayText&gt;&lt;record&gt;&lt;rec-number&gt;3267&lt;/rec-number&gt;&lt;foreign-keys&gt;&lt;key app="EN" db-id="tzzxrfax45edtser2xkv9fans5vatxd0aa92" timestamp="1602189878"&gt;3267&lt;/key&gt;&lt;/foreign-keys&gt;&lt;ref-type name="Journal Article"&gt;17&lt;/ref-type&gt;&lt;contributors&gt;&lt;authors&gt;&lt;author&gt;Skrimizea, E.&lt;/author&gt;&lt;author&gt;Parra, C.&lt;/author&gt;&lt;/authors&gt;&lt;/contributors&gt;&lt;titles&gt;&lt;title&gt;An adaptation pathways approach to water management and governance of tourist islands: the example of the Southern Aegean Region in Greece&lt;/title&gt;&lt;secondary-title&gt;Water International&lt;/secondary-title&gt;&lt;/titles&gt;&lt;periodical&gt;&lt;full-title&gt;Water International&lt;/full-title&gt;&lt;/periodical&gt;&lt;dates&gt;&lt;year&gt;2020&lt;/year&gt;&lt;/dates&gt;&lt;work-type&gt;Article&lt;/work-type&gt;&lt;urls&gt;&lt;related-urls&gt;&lt;url&gt;https://www.scopus.com/inward/record.uri?eid=2-s2.0-85089469314&amp;amp;doi=10.1080%2f02508060.2020.1791683&amp;amp;partnerID=40&amp;amp;md5=93dc72654c7bbb2928eb5433c3613488&lt;/url&gt;&lt;/related-urls&gt;&lt;/urls&gt;&lt;electronic-resource-num&gt;10.1080/02508060.2020.1791683&lt;/electronic-resource-num&gt;&lt;remote-database-name&gt;Scopus&lt;/remote-database-name&gt;&lt;/record&gt;&lt;/Cite&gt;&lt;/EndNote&gt;</w:instrText>
      </w:r>
      <w:r w:rsidR="00E17394" w:rsidRPr="00221F71">
        <w:fldChar w:fldCharType="separate"/>
      </w:r>
      <w:r w:rsidR="00E17394" w:rsidRPr="00221F71">
        <w:t>(e.g. Skrimizea and Parra, 2020)</w:t>
      </w:r>
      <w:r w:rsidR="00E17394" w:rsidRPr="00221F71">
        <w:fldChar w:fldCharType="end"/>
      </w:r>
      <w:r w:rsidR="003C3624" w:rsidRPr="00221F71">
        <w:t xml:space="preserve">. </w:t>
      </w:r>
      <w:r w:rsidR="005930B4" w:rsidRPr="00221F71">
        <w:t xml:space="preserve">Burch et al. </w:t>
      </w:r>
      <w:r w:rsidR="005930B4" w:rsidRPr="00221F71">
        <w:fldChar w:fldCharType="begin"/>
      </w:r>
      <w:r w:rsidR="005930B4" w:rsidRPr="00221F71">
        <w:instrText xml:space="preserve"> ADDIN EN.CITE &lt;EndNote&gt;&lt;Cite ExcludeAuth="1"&gt;&lt;Author&gt;Burch&lt;/Author&gt;&lt;Year&gt;2014&lt;/Year&gt;&lt;RecNum&gt;3256&lt;/RecNum&gt;&lt;DisplayText&gt;(2014)&lt;/DisplayText&gt;&lt;record&gt;&lt;rec-number&gt;3256&lt;/rec-number&gt;&lt;foreign-keys&gt;&lt;key app="EN" db-id="tzzxrfax45edtser2xkv9fans5vatxd0aa92" timestamp="1602085279"&gt;3256&lt;/key&gt;&lt;/foreign-keys&gt;&lt;ref-type name="Journal Article"&gt;17&lt;/ref-type&gt;&lt;contributors&gt;&lt;authors&gt;&lt;author&gt;Burch, S.&lt;/author&gt;&lt;author&gt;Shaw, A.&lt;/author&gt;&lt;author&gt;Dale, A.&lt;/author&gt;&lt;author&gt;Robinson, J.&lt;/author&gt;&lt;/authors&gt;&lt;/contributors&gt;&lt;auth-address&gt;Department of Geography and Environmental Management, University of Waterloo, 200 University Avenue West, Waterloo, ON N2L 3G1, Canada&amp;#xD;School of Environment and Sustainability, Royal Roads University, 2005 Sooke Road, Vancouver, BC V9B 5Y2, Canada&amp;#xD;Institute for Resources, Environment and Sustainability, Department of Geography, University of British Columbia, 2260 West Mall, Vancouver, BC V6T 1Z4, Canada&lt;/auth-address&gt;&lt;titles&gt;&lt;title&gt;Triggering transformative change: A development path approach to climate change response in communities&lt;/title&gt;&lt;secondary-title&gt;Climate Policy&lt;/secondary-title&gt;&lt;/titles&gt;&lt;periodical&gt;&lt;full-title&gt;Climate Policy&lt;/full-title&gt;&lt;/periodical&gt;&lt;pages&gt;467-487&lt;/pages&gt;&lt;volume&gt;14&lt;/volume&gt;&lt;number&gt;4&lt;/number&gt;&lt;keywords&gt;&lt;keyword&gt;adaptive management&lt;/keyword&gt;&lt;keyword&gt;climate change policies&lt;/keyword&gt;&lt;keyword&gt;community planning&lt;/keyword&gt;&lt;keyword&gt;development pathways&lt;/keyword&gt;&lt;keyword&gt;governance&lt;/keyword&gt;&lt;keyword&gt;+case crdp&lt;/keyword&gt;&lt;/keywords&gt;&lt;dates&gt;&lt;year&gt;2014&lt;/year&gt;&lt;/dates&gt;&lt;work-type&gt;Article&lt;/work-type&gt;&lt;urls&gt;&lt;related-urls&gt;&lt;url&gt;https://www.scopus.com/inward/record.uri?eid=2-s2.0-84903453393&amp;amp;doi=10.1080%2f14693062.2014.876342&amp;amp;partnerID=40&amp;amp;md5=f2b32e2ff00e7b09fa2c8ac517c4c41c&lt;/url&gt;&lt;/related-urls&gt;&lt;/urls&gt;&lt;electronic-resource-num&gt;10.1080/14693062.2014.876342&lt;/electronic-resource-num&gt;&lt;remote-database-name&gt;Scopus&lt;/remote-database-name&gt;&lt;/record&gt;&lt;/Cite&gt;&lt;/EndNote&gt;</w:instrText>
      </w:r>
      <w:r w:rsidR="005930B4" w:rsidRPr="00221F71">
        <w:fldChar w:fldCharType="separate"/>
      </w:r>
      <w:r w:rsidR="005930B4" w:rsidRPr="00221F71">
        <w:t>(2014)</w:t>
      </w:r>
      <w:r w:rsidR="005930B4" w:rsidRPr="00221F71">
        <w:fldChar w:fldCharType="end"/>
      </w:r>
      <w:r w:rsidR="005930B4" w:rsidRPr="00221F71">
        <w:t xml:space="preserve"> elaborate on a conceptual framework for understanding the dynamics of community-level development </w:t>
      </w:r>
      <w:r w:rsidR="00E92C7D" w:rsidRPr="00221F71">
        <w:t>pathways</w:t>
      </w:r>
      <w:r w:rsidR="005930B4" w:rsidRPr="00221F71">
        <w:t xml:space="preserve"> that both reduce greenhouse gas emissions and enhance community resilience. </w:t>
      </w:r>
      <w:r w:rsidR="006E0416" w:rsidRPr="00221F71">
        <w:t xml:space="preserve">They find that </w:t>
      </w:r>
      <w:r w:rsidR="00EB73BE" w:rsidRPr="00221F71">
        <w:t>such climate-resilience development path</w:t>
      </w:r>
      <w:r w:rsidR="00E92C7D" w:rsidRPr="00221F71">
        <w:t>way</w:t>
      </w:r>
      <w:r w:rsidR="00EB73BE" w:rsidRPr="00221F71">
        <w:t xml:space="preserve">s are more likely </w:t>
      </w:r>
      <w:r w:rsidR="00E92C7D" w:rsidRPr="00221F71">
        <w:t>“</w:t>
      </w:r>
      <w:r w:rsidR="00E17394" w:rsidRPr="00221F71">
        <w:t>if policy</w:t>
      </w:r>
      <w:r w:rsidR="00EB73BE" w:rsidRPr="00221F71">
        <w:t xml:space="preserve"> </w:t>
      </w:r>
      <w:r w:rsidR="005930B4" w:rsidRPr="00221F71">
        <w:t xml:space="preserve">employs a </w:t>
      </w:r>
      <w:r w:rsidR="00F72136" w:rsidRPr="00221F71">
        <w:t xml:space="preserve">longer time horizon, recognition of adaptability and feedbacks, </w:t>
      </w:r>
      <w:r w:rsidR="00E92C7D" w:rsidRPr="00221F71">
        <w:t xml:space="preserve">integrated decision making, </w:t>
      </w:r>
      <w:r w:rsidR="005930B4" w:rsidRPr="00221F71">
        <w:t>and systems thinking</w:t>
      </w:r>
      <w:r w:rsidR="00E92C7D" w:rsidRPr="00221F71">
        <w:t xml:space="preserve">” </w:t>
      </w:r>
      <w:r w:rsidR="00E92C7D" w:rsidRPr="00221F71">
        <w:fldChar w:fldCharType="begin"/>
      </w:r>
      <w:r w:rsidR="00E92C7D" w:rsidRPr="00221F71">
        <w:instrText xml:space="preserve"> ADDIN EN.CITE &lt;EndNote&gt;&lt;Cite&gt;&lt;Author&gt;Burch&lt;/Author&gt;&lt;Year&gt;2014&lt;/Year&gt;&lt;RecNum&gt;3256&lt;/RecNum&gt;&lt;Suffix&gt;: 467&lt;/Suffix&gt;&lt;DisplayText&gt;(Burch et al., 2014: 467)&lt;/DisplayText&gt;&lt;record&gt;&lt;rec-number&gt;3256&lt;/rec-number&gt;&lt;foreign-keys&gt;&lt;key app="EN" db-id="tzzxrfax45edtser2xkv9fans5vatxd0aa92" timestamp="1602085279"&gt;3256&lt;/key&gt;&lt;/foreign-keys&gt;&lt;ref-type name="Journal Article"&gt;17&lt;/ref-type&gt;&lt;contributors&gt;&lt;authors&gt;&lt;author&gt;Burch, S.&lt;/author&gt;&lt;author&gt;Shaw, A.&lt;/author&gt;&lt;author&gt;Dale, A.&lt;/author&gt;&lt;author&gt;Robinson, J.&lt;/author&gt;&lt;/authors&gt;&lt;/contributors&gt;&lt;auth-address&gt;Department of Geography and Environmental Management, University of Waterloo, 200 University Avenue West, Waterloo, ON N2L 3G1, Canada&amp;#xD;School of Environment and Sustainability, Royal Roads University, 2005 Sooke Road, Vancouver, BC V9B 5Y2, Canada&amp;#xD;Institute for Resources, Environment and Sustainability, Department of Geography, University of British Columbia, 2260 West Mall, Vancouver, BC V6T 1Z4, Canada&lt;/auth-address&gt;&lt;titles&gt;&lt;title&gt;Triggering transformative change: A development path approach to climate change response in communities&lt;/title&gt;&lt;secondary-title&gt;Climate Policy&lt;/secondary-title&gt;&lt;/titles&gt;&lt;periodical&gt;&lt;full-title&gt;Climate Policy&lt;/full-title&gt;&lt;/periodical&gt;&lt;pages&gt;467-487&lt;/pages&gt;&lt;volume&gt;14&lt;/volume&gt;&lt;number&gt;4&lt;/number&gt;&lt;keywords&gt;&lt;keyword&gt;adaptive management&lt;/keyword&gt;&lt;keyword&gt;climate change policies&lt;/keyword&gt;&lt;keyword&gt;community planning&lt;/keyword&gt;&lt;keyword&gt;development pathways&lt;/keyword&gt;&lt;keyword&gt;governance&lt;/keyword&gt;&lt;keyword&gt;+case crdp&lt;/keyword&gt;&lt;/keywords&gt;&lt;dates&gt;&lt;year&gt;2014&lt;/year&gt;&lt;/dates&gt;&lt;work-type&gt;Article&lt;/work-type&gt;&lt;urls&gt;&lt;related-urls&gt;&lt;url&gt;https://www.scopus.com/inward/record.uri?eid=2-s2.0-84903453393&amp;amp;doi=10.1080%2f14693062.2014.876342&amp;amp;partnerID=40&amp;amp;md5=f2b32e2ff00e7b09fa2c8ac517c4c41c&lt;/url&gt;&lt;/related-urls&gt;&lt;/urls&gt;&lt;electronic-resource-num&gt;10.1080/14693062.2014.876342&lt;/electronic-resource-num&gt;&lt;remote-database-name&gt;Scopus&lt;/remote-database-name&gt;&lt;/record&gt;&lt;/Cite&gt;&lt;/EndNote&gt;</w:instrText>
      </w:r>
      <w:r w:rsidR="00E92C7D" w:rsidRPr="00221F71">
        <w:fldChar w:fldCharType="separate"/>
      </w:r>
      <w:r w:rsidR="00E92C7D" w:rsidRPr="00221F71">
        <w:t>(Burch et al., 2014: 467)</w:t>
      </w:r>
      <w:r w:rsidR="00E92C7D" w:rsidRPr="00221F71">
        <w:fldChar w:fldCharType="end"/>
      </w:r>
      <w:r w:rsidR="005930B4" w:rsidRPr="00221F71">
        <w:t xml:space="preserve">. As an analytical tool, “pathways” provide sequences of actions </w:t>
      </w:r>
      <w:r w:rsidR="000332A7" w:rsidRPr="00221F71">
        <w:t>for</w:t>
      </w:r>
      <w:r w:rsidR="005930B4" w:rsidRPr="00221F71">
        <w:t xml:space="preserve"> progressive</w:t>
      </w:r>
      <w:r w:rsidR="000332A7" w:rsidRPr="00221F71">
        <w:t xml:space="preserve"> implementation</w:t>
      </w:r>
      <w:r w:rsidR="005930B4" w:rsidRPr="00221F71">
        <w:t xml:space="preserve"> </w:t>
      </w:r>
      <w:r w:rsidR="000332A7" w:rsidRPr="00221F71">
        <w:t>under</w:t>
      </w:r>
      <w:r w:rsidR="005930B4" w:rsidRPr="00221F71">
        <w:t xml:space="preserve"> future dynamics</w:t>
      </w:r>
      <w:r w:rsidR="00680C35" w:rsidRPr="00221F71">
        <w:t xml:space="preserve"> </w:t>
      </w:r>
      <w:r w:rsidR="00680C35" w:rsidRPr="00221F71">
        <w:fldChar w:fldCharType="begin"/>
      </w:r>
      <w:r w:rsidR="00A63FB5" w:rsidRPr="00221F71">
        <w:instrText xml:space="preserve"> ADDIN EN.CITE &lt;EndNote&gt;&lt;Cite&gt;&lt;Author&gt;Lin&lt;/Author&gt;&lt;Year&gt;2017&lt;/Year&gt;&lt;RecNum&gt;3242&lt;/RecNum&gt;&lt;DisplayText&gt;(Lin et al., 2017)&lt;/DisplayText&gt;&lt;record&gt;&lt;rec-number&gt;3242&lt;/rec-number&gt;&lt;foreign-keys&gt;&lt;key app="EN" db-id="tzzxrfax45edtser2xkv9fans5vatxd0aa92" timestamp="1602085005"&gt;3242&lt;/key&gt;&lt;/foreign-keys&gt;&lt;ref-type name="Journal Article"&gt;17&lt;/ref-type&gt;&lt;contributors&gt;&lt;authors&gt;&lt;author&gt;Lin, B. B.&lt;/author&gt;&lt;author&gt;Capon, T.&lt;/author&gt;&lt;author&gt;Langston, A.&lt;/author&gt;&lt;author&gt;Taylor, B.&lt;/author&gt;&lt;author&gt;Wise, R.&lt;/author&gt;&lt;author&gt;Williams, R.&lt;/author&gt;&lt;author&gt;Lazarow, N.&lt;/author&gt;&lt;/authors&gt;&lt;/contributors&gt;&lt;auth-address&gt;CSIRO Land &amp;amp; Water, Aspendale, VIC, Australia&amp;#xD;CSIRO Land &amp;amp; Water, Black Mountain Laboratories, Black Mountain, ACT, Australia&amp;#xD;CSIRO Land &amp;amp; Water, Ecological Sciences Precinct, Dutton Park, QLD, Australia&lt;/auth-address&gt;&lt;titles&gt;&lt;title&gt;Adaptation Pathways in Coastal Case Studies: Lessons Learned and Future Directions&lt;/title&gt;&lt;secondary-title&gt;Coastal Management&lt;/secondary-title&gt;&lt;/titles&gt;&lt;periodical&gt;&lt;full-title&gt;Coastal Management&lt;/full-title&gt;&lt;/periodical&gt;&lt;pages&gt;384-405&lt;/pages&gt;&lt;volume&gt;45&lt;/volume&gt;&lt;number&gt;5&lt;/number&gt;&lt;keywords&gt;&lt;keyword&gt;adaptation planning&lt;/keyword&gt;&lt;keyword&gt;decision pathways&lt;/keyword&gt;&lt;keyword&gt;governance, participatory research&lt;/keyword&gt;&lt;keyword&gt;resilience&lt;/keyword&gt;&lt;/keywords&gt;&lt;dates&gt;&lt;year&gt;2017&lt;/year&gt;&lt;/dates&gt;&lt;work-type&gt;Article&lt;/work-type&gt;&lt;urls&gt;&lt;related-urls&gt;&lt;url&gt;https://www.scopus.com/inward/record.uri?eid=2-s2.0-85029954591&amp;amp;doi=10.1080%2f08920753.2017.1349564&amp;amp;partnerID=40&amp;amp;md5=70fde443e085170d658cccd04939ad23&lt;/url&gt;&lt;/related-urls&gt;&lt;/urls&gt;&lt;electronic-resource-num&gt;10.1080/08920753.2017.1349564&lt;/electronic-resource-num&gt;&lt;remote-database-name&gt;Scopus&lt;/remote-database-name&gt;&lt;/record&gt;&lt;/Cite&gt;&lt;/EndNote&gt;</w:instrText>
      </w:r>
      <w:r w:rsidR="00680C35" w:rsidRPr="00221F71">
        <w:fldChar w:fldCharType="separate"/>
      </w:r>
      <w:r w:rsidR="00A63FB5" w:rsidRPr="00221F71">
        <w:t>(Lin et al., 2017)</w:t>
      </w:r>
      <w:r w:rsidR="00680C35" w:rsidRPr="00221F71">
        <w:fldChar w:fldCharType="end"/>
      </w:r>
      <w:r w:rsidR="005930B4" w:rsidRPr="00221F71">
        <w:t xml:space="preserve">. </w:t>
      </w:r>
      <w:r w:rsidR="000332A7" w:rsidRPr="00221F71">
        <w:t xml:space="preserve">Thus understood, </w:t>
      </w:r>
      <w:r w:rsidR="005930B4" w:rsidRPr="00221F71">
        <w:t xml:space="preserve">pathways </w:t>
      </w:r>
      <w:r w:rsidR="000332A7" w:rsidRPr="00221F71">
        <w:t xml:space="preserve">aim to deal with </w:t>
      </w:r>
      <w:r w:rsidR="005930B4" w:rsidRPr="00221F71">
        <w:t xml:space="preserve">uncertainty </w:t>
      </w:r>
      <w:r w:rsidR="000332A7" w:rsidRPr="00221F71">
        <w:t xml:space="preserve">by </w:t>
      </w:r>
      <w:r w:rsidR="005930B4" w:rsidRPr="00221F71">
        <w:t>embed</w:t>
      </w:r>
      <w:r w:rsidR="000332A7" w:rsidRPr="00221F71">
        <w:t>ding</w:t>
      </w:r>
      <w:r w:rsidR="005930B4" w:rsidRPr="00221F71">
        <w:t xml:space="preserve"> flexibility </w:t>
      </w:r>
      <w:r w:rsidR="005930B4" w:rsidRPr="00221F71">
        <w:lastRenderedPageBreak/>
        <w:t>within planning. The outcome is forward looking</w:t>
      </w:r>
      <w:r w:rsidR="00E17394" w:rsidRPr="00221F71">
        <w:t>,</w:t>
      </w:r>
      <w:r w:rsidR="005930B4" w:rsidRPr="00221F71">
        <w:t xml:space="preserve"> </w:t>
      </w:r>
      <w:r w:rsidR="00E17394" w:rsidRPr="00221F71">
        <w:t>action oriented</w:t>
      </w:r>
      <w:r w:rsidR="005930B4" w:rsidRPr="00221F71">
        <w:t xml:space="preserve"> </w:t>
      </w:r>
      <w:r w:rsidR="00E17394" w:rsidRPr="00221F71">
        <w:t xml:space="preserve">and </w:t>
      </w:r>
      <w:r w:rsidR="005930B4" w:rsidRPr="00221F71">
        <w:t xml:space="preserve">requires monitoring </w:t>
      </w:r>
      <w:r w:rsidR="00060ACF" w:rsidRPr="00221F71">
        <w:t xml:space="preserve">and evaluation to decide when to switching between actions and pathways for achieving predefined goals </w:t>
      </w:r>
      <w:r w:rsidR="005930B4" w:rsidRPr="00221F71">
        <w:fldChar w:fldCharType="begin">
          <w:fldData xml:space="preserve">PEVuZE5vdGU+PENpdGU+PEF1dGhvcj5MaW48L0F1dGhvcj48WWVhcj4yMDE3PC9ZZWFyPjxSZWNO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=
</w:fldData>
        </w:fldChar>
      </w:r>
      <w:r w:rsidR="005930B4" w:rsidRPr="00221F71">
        <w:instrText xml:space="preserve"> ADDIN EN.CITE </w:instrText>
      </w:r>
      <w:r w:rsidR="005930B4" w:rsidRPr="00221F71">
        <w:fldChar w:fldCharType="begin">
          <w:fldData xml:space="preserve">PEVuZE5vdGU+PENpdGU+PEF1dGhvcj5MaW48L0F1dGhvcj48WWVhcj4yMDE3PC9ZZWFyPjxSZWNO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=
</w:fldData>
        </w:fldChar>
      </w:r>
      <w:r w:rsidR="005930B4" w:rsidRPr="00221F71">
        <w:instrText xml:space="preserve"> ADDIN EN.CITE.DATA </w:instrText>
      </w:r>
      <w:r w:rsidR="005930B4" w:rsidRPr="00221F71">
        <w:fldChar w:fldCharType="end"/>
      </w:r>
      <w:r w:rsidR="005930B4" w:rsidRPr="00221F71">
        <w:fldChar w:fldCharType="separate"/>
      </w:r>
      <w:r w:rsidR="005930B4" w:rsidRPr="00221F71">
        <w:t>(Lawrence and Haasnoot, 2017; Lin et al., 2017; Werners et al., 2021)</w:t>
      </w:r>
      <w:r w:rsidR="005930B4" w:rsidRPr="00221F71">
        <w:fldChar w:fldCharType="end"/>
      </w:r>
      <w:r w:rsidR="005930B4" w:rsidRPr="00221F71">
        <w:t xml:space="preserve">. </w:t>
      </w:r>
    </w:p>
    <w:p w14:paraId="1FE64CB8" w14:textId="77777777" w:rsidR="00A82215" w:rsidRPr="00221F71" w:rsidRDefault="00A82215"/>
    <w:p w14:paraId="6BE6E95A" w14:textId="2388018F" w:rsidR="005930B4" w:rsidRPr="00221F71" w:rsidRDefault="00A82215">
      <w:r w:rsidRPr="00221F71">
        <w:t xml:space="preserve">To-date no general procedure for pathways creation and appraisal exists </w:t>
      </w:r>
      <w:r w:rsidRPr="00221F71">
        <w:fldChar w:fldCharType="begin"/>
      </w:r>
      <w:r w:rsidRPr="00221F71">
        <w:instrText xml:space="preserve"> ADDIN EN.CITE &lt;EndNote&gt;&lt;Cite&gt;&lt;Author&gt;Werners&lt;/Author&gt;&lt;Year&gt;2021&lt;/Year&gt;&lt;RecNum&gt;2956&lt;/RecNum&gt;&lt;DisplayText&gt;(Werners et al., 2021)&lt;/DisplayText&gt;&lt;record&gt;&lt;rec-number&gt;2956&lt;/rec-number&gt;&lt;foreign-keys&gt;&lt;key app="EN" db-id="tzzxrfax45edtser2xkv9fans5vatxd0aa92" timestamp="0"&gt;2956&lt;/key&gt;&lt;/foreign-keys&gt;&lt;ref-type name="Journal Article"&gt;17&lt;/ref-type&gt;&lt;contributors&gt;&lt;authors&gt;&lt;author&gt;Werners, Saskia E.&lt;/author&gt;&lt;author&gt;Wise, Russell M.&lt;/author&gt;&lt;author&gt;Butler, James R. A.&lt;/author&gt;&lt;author&gt;Totin, Edmond&lt;/author&gt;&lt;author&gt;Vincent, Katharine&lt;/author&gt;&lt;/authors&gt;&lt;/contributors&gt;&lt;titles&gt;&lt;title&gt;Adaptation pathways: a review of approaches and a learning framework&lt;/title&gt;&lt;secondary-title&gt;Environmental Science &amp;amp; Policy&lt;/secondary-title&gt;&lt;/titles&gt;&lt;periodical&gt;&lt;full-title&gt;Environmental Science &amp;amp; Policy&lt;/full-title&gt;&lt;/periodical&gt;&lt;pages&gt;266-275&lt;/pages&gt;&lt;volume&gt;116&lt;/volume&gt;&lt;keywords&gt;&lt;keyword&gt;Adaptation&lt;/keyword&gt;&lt;keyword&gt;Uncertainty&lt;/keyword&gt;&lt;keyword&gt;Decision-making&lt;/keyword&gt;&lt;keyword&gt;Climate change&lt;/keyword&gt;&lt;keyword&gt;Adaptation pathways&lt;/keyword&gt;&lt;keyword&gt;Learning framework&lt;/keyword&gt;&lt;keyword&gt;wernerspaper&lt;/keyword&gt;&lt;/keywords&gt;&lt;dates&gt;&lt;year&gt;2021&lt;/year&gt;&lt;pub-dates&gt;&lt;date&gt;2021/02/01&lt;/date&gt;&lt;/pub-dates&gt;&lt;/dates&gt;&lt;isbn&gt;1462-9011&lt;/isbn&gt;&lt;urls&gt;&lt;related-urls&gt;&lt;url&gt;http://www.sciencedirect.com/science/article/pii/S1462901120313836&lt;/url&gt;&lt;/related-urls&gt;&lt;/urls&gt;&lt;electronic-resource-num&gt;https://doi.org/10.1016/j.envsci.2020.11.003&lt;/electronic-resource-num&gt;&lt;/record&gt;&lt;/Cite&gt;&lt;/EndNote&gt;</w:instrText>
      </w:r>
      <w:r w:rsidRPr="00221F71">
        <w:fldChar w:fldCharType="separate"/>
      </w:r>
      <w:r w:rsidRPr="00221F71">
        <w:t>(Werners et al., 2021)</w:t>
      </w:r>
      <w:r w:rsidRPr="00221F71">
        <w:fldChar w:fldCharType="end"/>
      </w:r>
      <w:r w:rsidRPr="00221F71">
        <w:t xml:space="preserve">. Authors that offer guidance are from the domain of adaptation pathways </w:t>
      </w:r>
      <w:r w:rsidRPr="00221F71">
        <w:fldChar w:fldCharType="begin">
          <w:fldData xml:space="preserve">PEVuZE5vdGU+PENpdGU+PEF1dGhvcj5BYmVsPC9BdXRob3I+PFllYXI+MjAxNjwvWWVhcj48UmVj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</w:fldData>
        </w:fldChar>
      </w:r>
      <w:r w:rsidRPr="00221F71">
        <w:instrText xml:space="preserve"> ADDIN EN.CITE </w:instrText>
      </w:r>
      <w:r w:rsidRPr="00221F71">
        <w:fldChar w:fldCharType="begin">
          <w:fldData xml:space="preserve">PEVuZE5vdGU+PENpdGU+PEF1dGhvcj5BYmVsPC9BdXRob3I+PFllYXI+MjAxNjwvWWVhcj48UmVj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</w:fldData>
        </w:fldChar>
      </w:r>
      <w:r w:rsidRPr="00221F71">
        <w:instrText xml:space="preserve"> ADDIN EN.CITE.DATA </w:instrText>
      </w:r>
      <w:r w:rsidRPr="00221F71">
        <w:fldChar w:fldCharType="end"/>
      </w:r>
      <w:r w:rsidRPr="00221F71">
        <w:fldChar w:fldCharType="separate"/>
      </w:r>
      <w:r w:rsidRPr="00221F71">
        <w:t>(e.g. Abel et al., 2016; Lin et al., 2017)</w:t>
      </w:r>
      <w:r w:rsidRPr="00221F71">
        <w:fldChar w:fldCharType="end"/>
      </w:r>
      <w:r w:rsidRPr="00221F71">
        <w:t xml:space="preserve">. </w:t>
      </w:r>
      <w:r w:rsidR="005930B4" w:rsidRPr="00221F71">
        <w:t xml:space="preserve">Abel et al. </w:t>
      </w:r>
      <w:r w:rsidR="005930B4" w:rsidRPr="00221F71">
        <w:fldChar w:fldCharType="begin">
          <w:fldData xml:space="preserve">PEVuZE5vdGU+PENpdGUgRXhjbHVkZUF1dGg9IjEiPjxBdXRob3I+QWJlbDwvQXV0aG9yPjxZZWFy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</w:fldData>
        </w:fldChar>
      </w:r>
      <w:r w:rsidR="005930B4" w:rsidRPr="00221F71">
        <w:instrText xml:space="preserve"> ADDIN EN.CITE </w:instrText>
      </w:r>
      <w:r w:rsidR="005930B4" w:rsidRPr="00221F71">
        <w:fldChar w:fldCharType="begin">
          <w:fldData xml:space="preserve">PEVuZE5vdGU+PENpdGUgRXhjbHVkZUF1dGg9IjEiPjxBdXRob3I+QWJlbDwvQXV0aG9yPjxZZWFy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</w:fldData>
        </w:fldChar>
      </w:r>
      <w:r w:rsidR="005930B4" w:rsidRPr="00221F71">
        <w:instrText xml:space="preserve"> ADDIN EN.CITE.DATA </w:instrText>
      </w:r>
      <w:r w:rsidR="005930B4" w:rsidRPr="00221F71">
        <w:fldChar w:fldCharType="end"/>
      </w:r>
      <w:r w:rsidR="005930B4" w:rsidRPr="00221F71">
        <w:fldChar w:fldCharType="separate"/>
      </w:r>
      <w:r w:rsidR="005930B4" w:rsidRPr="00221F71">
        <w:t>(2016)</w:t>
      </w:r>
      <w:r w:rsidR="005930B4" w:rsidRPr="00221F71">
        <w:fldChar w:fldCharType="end"/>
      </w:r>
      <w:r w:rsidR="005930B4" w:rsidRPr="00221F71">
        <w:t xml:space="preserve"> </w:t>
      </w:r>
      <w:r w:rsidR="00F72136" w:rsidRPr="00221F71">
        <w:t xml:space="preserve">flag that development and implementation of pathways is complicated by the diversity of </w:t>
      </w:r>
      <w:r w:rsidR="005930B4" w:rsidRPr="00221F71">
        <w:t xml:space="preserve">case and decision contexts (differences in </w:t>
      </w:r>
      <w:proofErr w:type="gramStart"/>
      <w:r w:rsidR="005930B4" w:rsidRPr="00221F71">
        <w:t>stakeholders</w:t>
      </w:r>
      <w:proofErr w:type="gramEnd"/>
      <w:r w:rsidR="005930B4" w:rsidRPr="00221F71">
        <w:t xml:space="preserve"> values, </w:t>
      </w:r>
      <w:r w:rsidR="00E17394" w:rsidRPr="00221F71">
        <w:t>diverse decision-makers and multiple contested views</w:t>
      </w:r>
      <w:r w:rsidR="00F72136" w:rsidRPr="00221F71">
        <w:t>)</w:t>
      </w:r>
      <w:r w:rsidR="005930B4" w:rsidRPr="00221F71">
        <w:t xml:space="preserve">. </w:t>
      </w:r>
      <w:r w:rsidR="00720E28" w:rsidRPr="00221F71">
        <w:t xml:space="preserve">Focusing </w:t>
      </w:r>
      <w:r w:rsidR="005930B4" w:rsidRPr="00221F71">
        <w:t xml:space="preserve">on adaptation and pathways towards transformation, </w:t>
      </w:r>
      <w:r w:rsidR="00720E28" w:rsidRPr="00221F71">
        <w:t>the authors</w:t>
      </w:r>
      <w:r w:rsidR="005930B4" w:rsidRPr="00221F71">
        <w:t xml:space="preserve"> offer criteria for sequencing actions along adaptation pathways. These criteria include </w:t>
      </w:r>
      <w:r w:rsidR="001F49EC" w:rsidRPr="00221F71">
        <w:t>“</w:t>
      </w:r>
      <w:r w:rsidR="005930B4" w:rsidRPr="00221F71">
        <w:t>feasibility of the action within the current decision context, its facilitation of other actions, its role in averting exceedance of a critical threshold, its robustness and resilience under diverse and unexpected shocks, its effect on future options, its lead time, and its effects on equity and social cohesion</w:t>
      </w:r>
      <w:r w:rsidR="001F49EC" w:rsidRPr="00221F71">
        <w:t>”</w:t>
      </w:r>
      <w:r w:rsidR="007E354F" w:rsidRPr="00221F71">
        <w:t xml:space="preserve"> (Abel et al., 2016</w:t>
      </w:r>
      <w:r w:rsidR="001F49EC" w:rsidRPr="00221F71">
        <w:t>: 1</w:t>
      </w:r>
      <w:r w:rsidR="007E354F" w:rsidRPr="00221F71">
        <w:t>)</w:t>
      </w:r>
      <w:r w:rsidR="005930B4" w:rsidRPr="00221F71">
        <w:t>.</w:t>
      </w:r>
      <w:r w:rsidR="006F4DB2" w:rsidRPr="00221F71">
        <w:t xml:space="preserve"> </w:t>
      </w:r>
      <w:r w:rsidR="005930B4" w:rsidRPr="00221F71">
        <w:t xml:space="preserve">Other authors, who use pathways as a metaphor for </w:t>
      </w:r>
      <w:r w:rsidR="0003085E" w:rsidRPr="00221F71">
        <w:t xml:space="preserve">a </w:t>
      </w:r>
      <w:r w:rsidR="005930B4" w:rsidRPr="00221F71">
        <w:t xml:space="preserve">trajectory or strategy, draw on tools such as life cycle analysis </w:t>
      </w:r>
      <w:r w:rsidR="005930B4" w:rsidRPr="00221F71">
        <w:fldChar w:fldCharType="begin"/>
      </w:r>
      <w:r w:rsidR="005930B4" w:rsidRPr="00221F71">
        <w:instrText xml:space="preserve"> ADDIN EN.CITE &lt;EndNote&gt;&lt;Cite&gt;&lt;Author&gt;Collier&lt;/Author&gt;&lt;Year&gt;2017&lt;/Year&gt;&lt;RecNum&gt;3248&lt;/RecNum&gt;&lt;DisplayText&gt;(Collier et al., 2017)&lt;/DisplayText&gt;&lt;record&gt;&lt;rec-number&gt;3248&lt;/rec-number&gt;&lt;foreign-keys&gt;&lt;key app="EN" db-id="tzzxrfax45edtser2xkv9fans5vatxd0aa92" timestamp="1602085073"&gt;3248&lt;/key&gt;&lt;/foreign-keys&gt;&lt;ref-type name="Journal Article"&gt;17&lt;/ref-type&gt;&lt;contributors&gt;&lt;authors&gt;&lt;author&gt;Collier, Z. A.&lt;/author&gt;&lt;author&gt;Connelly, E. B.&lt;/author&gt;&lt;author&gt;Polmateer, T. L.&lt;/author&gt;&lt;author&gt;Lambert, J. H.&lt;/author&gt;&lt;/authors&gt;&lt;/contributors&gt;&lt;auth-address&gt;University of Virginia, Charlottesville, VA, United States&amp;#xD;Commonwealth Center for Advanced Logistics Systems, Prince George, VA, United States&lt;/auth-address&gt;&lt;titles&gt;&lt;title&gt;Value chain for next-generation biofuels: resilience and sustainability of the product life cycle&lt;/title&gt;&lt;secondary-title&gt;Environment Systems and Decisions&lt;/secondary-title&gt;&lt;/titles&gt;&lt;periodical&gt;&lt;full-title&gt;Environment Systems and Decisions&lt;/full-title&gt;&lt;/periodical&gt;&lt;pages&gt;22-33&lt;/pages&gt;&lt;volume&gt;37&lt;/volume&gt;&lt;number&gt;1&lt;/number&gt;&lt;keywords&gt;&lt;keyword&gt;Aviation industry&lt;/keyword&gt;&lt;keyword&gt;Biofuels&lt;/keyword&gt;&lt;keyword&gt;Feedstocks&lt;/keyword&gt;&lt;keyword&gt;Greenhouse gas emissions&lt;/keyword&gt;&lt;keyword&gt;Life cycle assessment&lt;/keyword&gt;&lt;keyword&gt;Resilience&lt;/keyword&gt;&lt;keyword&gt;Value chain&lt;/keyword&gt;&lt;/keywords&gt;&lt;dates&gt;&lt;year&gt;2017&lt;/year&gt;&lt;/dates&gt;&lt;work-type&gt;Article&lt;/work-type&gt;&lt;urls&gt;&lt;related-urls&gt;&lt;url&gt;https://www.scopus.com/inward/record.uri?eid=2-s2.0-84996561670&amp;amp;doi=10.1007%2fs10669-016-9618-1&amp;amp;partnerID=40&amp;amp;md5=a168f182f1ba815b147ac0688bb865dd&lt;/url&gt;&lt;/related-urls&gt;&lt;/urls&gt;&lt;electronic-resource-num&gt;10.1007/s10669-016-9618-1&lt;/electronic-resource-num&gt;&lt;remote-database-name&gt;Scopus&lt;/remote-database-name&gt;&lt;/record&gt;&lt;/Cite&gt;&lt;/EndNote&gt;</w:instrText>
      </w:r>
      <w:r w:rsidR="005930B4" w:rsidRPr="00221F71">
        <w:fldChar w:fldCharType="separate"/>
      </w:r>
      <w:r w:rsidR="005930B4" w:rsidRPr="00221F71">
        <w:t>(Collier et al., 2017)</w:t>
      </w:r>
      <w:r w:rsidR="005930B4" w:rsidRPr="00221F71">
        <w:fldChar w:fldCharType="end"/>
      </w:r>
      <w:r w:rsidR="005930B4" w:rsidRPr="00221F71">
        <w:t xml:space="preserve">. </w:t>
      </w:r>
    </w:p>
    <w:p w14:paraId="14930D38" w14:textId="77777777" w:rsidR="005930B4" w:rsidRPr="00221F71" w:rsidRDefault="005930B4"/>
    <w:p w14:paraId="6B4F005A" w14:textId="5DCA6246" w:rsidR="00283B5D" w:rsidRPr="00221F71" w:rsidRDefault="005930B4">
      <w:r w:rsidRPr="00221F71">
        <w:t>In sum, we observed the following ambiguities in this domain: 1) whether ‘pathways’</w:t>
      </w:r>
      <w:r w:rsidR="00F53C88" w:rsidRPr="00221F71">
        <w:t xml:space="preserve"> are understood loosely as development narratives, or analytically as sequences of actions that include flexibility to accommodate uncertainty, 2) whether pathways are directed towards alternative (resilience) regimes or to reaching a well-defined target under uncertainty, and 3) </w:t>
      </w:r>
      <w:r w:rsidR="00140218" w:rsidRPr="00221F71">
        <w:t xml:space="preserve">whether development </w:t>
      </w:r>
      <w:proofErr w:type="gramStart"/>
      <w:r w:rsidR="00140218" w:rsidRPr="00221F71">
        <w:t>path(</w:t>
      </w:r>
      <w:proofErr w:type="gramEnd"/>
      <w:r w:rsidR="00140218" w:rsidRPr="00221F71">
        <w:t>ways) refer to evolving development</w:t>
      </w:r>
      <w:r w:rsidR="000851EF" w:rsidRPr="00221F71">
        <w:t xml:space="preserve">s, </w:t>
      </w:r>
      <w:r w:rsidR="00140218" w:rsidRPr="00221F71">
        <w:t>to processes of transformative change</w:t>
      </w:r>
      <w:r w:rsidR="000851EF" w:rsidRPr="00221F71">
        <w:t xml:space="preserve"> or to bot</w:t>
      </w:r>
      <w:r w:rsidR="00BE1291" w:rsidRPr="00221F71">
        <w:t>h.</w:t>
      </w:r>
    </w:p>
    <w:p w14:paraId="481A8705" w14:textId="3409DBA9" w:rsidR="007A16EF" w:rsidRPr="00221F71" w:rsidRDefault="004F15FC" w:rsidP="00E24F49">
      <w:pPr>
        <w:pStyle w:val="Heading2"/>
      </w:pPr>
      <w:bookmarkStart w:id="13" w:name="_Ref68044533"/>
      <w:r w:rsidRPr="00221F71">
        <w:t>Synthesis</w:t>
      </w:r>
      <w:bookmarkEnd w:id="13"/>
      <w:r w:rsidR="00BE1291" w:rsidRPr="00221F71">
        <w:t xml:space="preserve"> conceptual and empirical advances</w:t>
      </w:r>
    </w:p>
    <w:p w14:paraId="3DADA341" w14:textId="407A564F" w:rsidR="00E82E60" w:rsidRPr="00221F71" w:rsidRDefault="00372B66" w:rsidP="00B6417E">
      <w:r w:rsidRPr="00221F71">
        <w:t xml:space="preserve">In this section we </w:t>
      </w:r>
      <w:r w:rsidR="00BE1291" w:rsidRPr="00221F71">
        <w:t>synthesise</w:t>
      </w:r>
      <w:r w:rsidRPr="00221F71">
        <w:t xml:space="preserve"> our findings on </w:t>
      </w:r>
      <w:r w:rsidR="00BE1291" w:rsidRPr="00221F71">
        <w:t>conceptual and empirical advances</w:t>
      </w:r>
      <w:r w:rsidR="00101C11" w:rsidRPr="00221F71">
        <w:t xml:space="preserve">. </w:t>
      </w:r>
      <w:bookmarkStart w:id="14" w:name="_Hlk75208112"/>
      <w:r w:rsidR="00101C11" w:rsidRPr="00221F71">
        <w:t xml:space="preserve">In our literature review, we find little evidence of dedicated concept development. </w:t>
      </w:r>
      <w:bookmarkEnd w:id="14"/>
      <w:r w:rsidR="00C25CBC" w:rsidRPr="00221F71">
        <w:t xml:space="preserve">Lessons from the domains of climate action </w:t>
      </w:r>
      <w:r w:rsidR="00C25CBC" w:rsidRPr="00221F71">
        <w:fldChar w:fldCharType="begin">
          <w:fldData xml:space="preserve">PEVuZE5vdGU+PENpdGU+PEF1dGhvcj5Eb3ZpZTwvQXV0aG9yPjxZZWFyPjIwMjA8L1llYXI+PFJl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</w:fldData>
        </w:fldChar>
      </w:r>
      <w:r w:rsidR="00D43768" w:rsidRPr="00221F71">
        <w:instrText xml:space="preserve"> ADDIN EN.CITE </w:instrText>
      </w:r>
      <w:r w:rsidR="00D43768" w:rsidRPr="00221F71">
        <w:fldChar w:fldCharType="begin">
          <w:fldData xml:space="preserve">PEVuZE5vdGU+PENpdGU+PEF1dGhvcj5Eb3ZpZTwvQXV0aG9yPjxZZWFyPjIwMjA8L1llYXI+PFJl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</w:fldData>
        </w:fldChar>
      </w:r>
      <w:r w:rsidR="00D43768" w:rsidRPr="00221F71">
        <w:instrText xml:space="preserve"> ADDIN EN.CITE.DATA </w:instrText>
      </w:r>
      <w:r w:rsidR="00D43768" w:rsidRPr="00221F71">
        <w:fldChar w:fldCharType="end"/>
      </w:r>
      <w:r w:rsidR="00C25CBC" w:rsidRPr="00221F71">
        <w:fldChar w:fldCharType="separate"/>
      </w:r>
      <w:r w:rsidR="00D43768" w:rsidRPr="00221F71">
        <w:t>(e.g. Dovie et al., 2020)</w:t>
      </w:r>
      <w:r w:rsidR="00C25CBC" w:rsidRPr="00221F71">
        <w:fldChar w:fldCharType="end"/>
      </w:r>
      <w:r w:rsidR="00C25CBC" w:rsidRPr="00221F71">
        <w:t xml:space="preserve">, resilience </w:t>
      </w:r>
      <w:r w:rsidR="00C25CBC" w:rsidRPr="00221F71">
        <w:fldChar w:fldCharType="begin">
          <w:fldData xml:space="preserve">PEVuZE5vdGU+PENpdGU+PEF1dGhvcj5Eb3V4Y2hhbXBzPC9BdXRob3I+PFllYXI+MjAxNzwvWWVh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</w:fldData>
        </w:fldChar>
      </w:r>
      <w:r w:rsidR="00C25CBC" w:rsidRPr="00221F71">
        <w:instrText xml:space="preserve"> ADDIN EN.CITE </w:instrText>
      </w:r>
      <w:r w:rsidR="00C25CBC" w:rsidRPr="00221F71">
        <w:fldChar w:fldCharType="begin">
          <w:fldData xml:space="preserve">PEVuZE5vdGU+PENpdGU+PEF1dGhvcj5Eb3V4Y2hhbXBzPC9BdXRob3I+PFllYXI+MjAxNzwvWWVh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</w:fldData>
        </w:fldChar>
      </w:r>
      <w:r w:rsidR="00C25CBC" w:rsidRPr="00221F71">
        <w:instrText xml:space="preserve"> ADDIN EN.CITE.DATA </w:instrText>
      </w:r>
      <w:r w:rsidR="00C25CBC" w:rsidRPr="00221F71">
        <w:fldChar w:fldCharType="end"/>
      </w:r>
      <w:r w:rsidR="00C25CBC" w:rsidRPr="00221F71">
        <w:fldChar w:fldCharType="separate"/>
      </w:r>
      <w:r w:rsidR="00C25CBC" w:rsidRPr="00221F71">
        <w:t>(e.g. Douxchamps et al., 2017; Wenger, 2017)</w:t>
      </w:r>
      <w:r w:rsidR="00C25CBC" w:rsidRPr="00221F71">
        <w:fldChar w:fldCharType="end"/>
      </w:r>
      <w:r w:rsidR="00C25CBC" w:rsidRPr="00221F71">
        <w:t xml:space="preserve">, development </w:t>
      </w:r>
      <w:r w:rsidR="00C25CBC" w:rsidRPr="00221F71">
        <w:fldChar w:fldCharType="begin"/>
      </w:r>
      <w:r w:rsidR="00C25CBC" w:rsidRPr="00221F71">
        <w:instrText xml:space="preserve"> ADDIN EN.CITE &lt;EndNote&gt;&lt;Cite&gt;&lt;Author&gt;Lo&lt;/Author&gt;&lt;Year&gt;2020&lt;/Year&gt;&lt;RecNum&gt;3216&lt;/RecNum&gt;&lt;Prefix&gt;e.g. &lt;/Prefix&gt;&lt;DisplayText&gt;(e.g. Lo et al., 2020)&lt;/DisplayText&gt;&lt;record&gt;&lt;rec-number&gt;3216&lt;/rec-number&gt;&lt;foreign-keys&gt;&lt;key app="EN" db-id="tzzxrfax45edtser2xkv9fans5vatxd0aa92" timestamp="1602084616"&gt;3216&lt;/key&gt;&lt;/foreign-keys&gt;&lt;ref-type name="Journal Article"&gt;17&lt;/ref-type&gt;&lt;contributors&gt;&lt;authors&gt;&lt;author&gt;Lo, A. Y.&lt;/author&gt;&lt;author&gt;Liu, S.&lt;/author&gt;&lt;author&gt;Cheung, L. T. O.&lt;/author&gt;&lt;author&gt;Chan, F. K. S.&lt;/author&gt;&lt;/authors&gt;&lt;/contributors&gt;&lt;auth-address&gt;New Zealand Climate Change Research Institute, School of Geography, Environment and Earth Sciences, Victoria University of Wellington, New Zealand&amp;#xD;Public and Social Policy Research Centre, School of Arts and Social Sciences, The Open University of Hong Kong, Hong Kong&amp;#xD;Department of Social Sciences, The Education University of Hong Kong, Hong Kong&amp;#xD;School of Geographical Sciences, University of Nottingham, United Kingdom&lt;/auth-address&gt;&lt;titles&gt;&lt;title&gt;Contested Transformations: Sustainable Economic Development and Capacity for Adapting to Climate Change&lt;/title&gt;&lt;secondary-title&gt;Annals of the American Association of Geographers&lt;/secondary-title&gt;&lt;/titles&gt;&lt;periodical&gt;&lt;full-title&gt;Annals of the American Association of Geographers&lt;/full-title&gt;&lt;/periodical&gt;&lt;pages&gt;223-241&lt;/pages&gt;&lt;volume&gt;110&lt;/volume&gt;&lt;number&gt;1&lt;/number&gt;&lt;dates&gt;&lt;year&gt;2020&lt;/year&gt;&lt;/dates&gt;&lt;work-type&gt;Article&lt;/work-type&gt;&lt;urls&gt;&lt;related-urls&gt;&lt;url&gt;https://www.scopus.com/inward/record.uri?eid=2-s2.0-85070327465&amp;amp;doi=10.1080%2f24694452.2019.1625748&amp;amp;partnerID=40&amp;amp;md5=4d306b685c1d740b5cf38fbfbbe79ee7&lt;/url&gt;&lt;/related-urls&gt;&lt;/urls&gt;&lt;electronic-resource-num&gt;10.1080/24694452.2019.1625748&lt;/electronic-resource-num&gt;&lt;remote-database-name&gt;Scopus&lt;/remote-database-name&gt;&lt;/record&gt;&lt;/Cite&gt;&lt;/EndNote&gt;</w:instrText>
      </w:r>
      <w:r w:rsidR="00C25CBC" w:rsidRPr="00221F71">
        <w:fldChar w:fldCharType="separate"/>
      </w:r>
      <w:r w:rsidR="00C25CBC" w:rsidRPr="00221F71">
        <w:t>(e.g. Lo et al., 2020)</w:t>
      </w:r>
      <w:r w:rsidR="00C25CBC" w:rsidRPr="00221F71">
        <w:fldChar w:fldCharType="end"/>
      </w:r>
      <w:r w:rsidR="00C25CBC" w:rsidRPr="00221F71">
        <w:t xml:space="preserve"> and pathways </w:t>
      </w:r>
      <w:r w:rsidR="00C25CBC" w:rsidRPr="00221F71">
        <w:fldChar w:fldCharType="begin">
          <w:fldData xml:space="preserve">PEVuZE5vdGU+PENpdGU+PEF1dGhvcj5TY29vbmVzPC9BdXRob3I+PFllYXI+MjAyMDwvWWVhcj48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=
</w:fldData>
        </w:fldChar>
      </w:r>
      <w:r w:rsidR="00C053EE" w:rsidRPr="00221F71">
        <w:instrText xml:space="preserve"> ADDIN EN.CITE </w:instrText>
      </w:r>
      <w:r w:rsidR="00C053EE" w:rsidRPr="00221F71">
        <w:fldChar w:fldCharType="begin">
          <w:fldData xml:space="preserve">PEVuZE5vdGU+PENpdGU+PEF1dGhvcj5TY29vbmVzPC9BdXRob3I+PFllYXI+MjAyMDwvWWVhcj48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=
</w:fldData>
        </w:fldChar>
      </w:r>
      <w:r w:rsidR="00C053EE" w:rsidRPr="00221F71">
        <w:instrText xml:space="preserve"> ADDIN EN.CITE.DATA </w:instrText>
      </w:r>
      <w:r w:rsidR="00C053EE" w:rsidRPr="00221F71">
        <w:fldChar w:fldCharType="end"/>
      </w:r>
      <w:r w:rsidR="00C25CBC" w:rsidRPr="00221F71">
        <w:fldChar w:fldCharType="separate"/>
      </w:r>
      <w:r w:rsidR="00C053EE" w:rsidRPr="00221F71">
        <w:t>(e.g. Scoones et al., 2020; Werners et al., 2021)</w:t>
      </w:r>
      <w:r w:rsidR="00C25CBC" w:rsidRPr="00221F71">
        <w:fldChar w:fldCharType="end"/>
      </w:r>
      <w:r w:rsidR="00C25CBC" w:rsidRPr="00221F71">
        <w:t xml:space="preserve"> are yet to come together. </w:t>
      </w:r>
      <w:r w:rsidR="00B6417E" w:rsidRPr="00221F71">
        <w:t xml:space="preserve">Of the papers we analysed, many elaborated on combinations of two or three domains and all covered </w:t>
      </w:r>
      <w:r w:rsidR="00101C11" w:rsidRPr="00221F71">
        <w:t>some form of</w:t>
      </w:r>
      <w:r w:rsidR="00A24415" w:rsidRPr="00221F71">
        <w:t xml:space="preserve"> </w:t>
      </w:r>
      <w:r w:rsidR="00B6417E" w:rsidRPr="00221F71">
        <w:t>climate action</w:t>
      </w:r>
      <w:r w:rsidR="00344AB4" w:rsidRPr="00221F71">
        <w:t xml:space="preserve">. </w:t>
      </w:r>
      <w:r w:rsidR="00B6417E" w:rsidRPr="00221F71">
        <w:t xml:space="preserve">Papers from </w:t>
      </w:r>
      <w:r w:rsidR="00D2510E" w:rsidRPr="00221F71">
        <w:fldChar w:fldCharType="begin"/>
      </w:r>
      <w:r w:rsidR="00D2510E" w:rsidRPr="00221F71">
        <w:instrText xml:space="preserve"> ADDIN EN.CITE &lt;EndNote&gt;&lt;Cite AuthorYear="1"&gt;&lt;Author&gt;Burch&lt;/Author&gt;&lt;Year&gt;2014&lt;/Year&gt;&lt;RecNum&gt;3256&lt;/RecNum&gt;&lt;DisplayText&gt;Burch et al. (2014)&lt;/DisplayText&gt;&lt;record&gt;&lt;rec-number&gt;3256&lt;/rec-number&gt;&lt;foreign-keys&gt;&lt;key app="EN" db-id="tzzxrfax45edtser2xkv9fans5vatxd0aa92" timestamp="1602085279"&gt;3256&lt;/key&gt;&lt;/foreign-keys&gt;&lt;ref-type name="Journal Article"&gt;17&lt;/ref-type&gt;&lt;contributors&gt;&lt;authors&gt;&lt;author&gt;Burch, S.&lt;/author&gt;&lt;author&gt;Shaw, A.&lt;/author&gt;&lt;author&gt;Dale, A.&lt;/author&gt;&lt;author&gt;Robinson, J.&lt;/author&gt;&lt;/authors&gt;&lt;/contributors&gt;&lt;auth-address&gt;Department of Geography and Environmental Management, University of Waterloo, 200 University Avenue West, Waterloo, ON N2L 3G1, Canada&amp;#xD;School of Environment and Sustainability, Royal Roads University, 2005 Sooke Road, Vancouver, BC V9B 5Y2, Canada&amp;#xD;Institute for Resources, Environment and Sustainability, Department of Geography, University of British Columbia, 2260 West Mall, Vancouver, BC V6T 1Z4, Canada&lt;/auth-address&gt;&lt;titles&gt;&lt;title&gt;Triggering transformative change: A development path approach to climate change response in communities&lt;/title&gt;&lt;secondary-title&gt;Climate Policy&lt;/secondary-title&gt;&lt;/titles&gt;&lt;periodical&gt;&lt;full-title&gt;Climate Policy&lt;/full-title&gt;&lt;/periodical&gt;&lt;pages&gt;467-487&lt;/pages&gt;&lt;volume&gt;14&lt;/volume&gt;&lt;number&gt;4&lt;/number&gt;&lt;keywords&gt;&lt;keyword&gt;adaptive management&lt;/keyword&gt;&lt;keyword&gt;climate change policies&lt;/keyword&gt;&lt;keyword&gt;community planning&lt;/keyword&gt;&lt;keyword&gt;development pathways&lt;/keyword&gt;&lt;keyword&gt;governance&lt;/keyword&gt;&lt;keyword&gt;+case crdp&lt;/keyword&gt;&lt;/keywords&gt;&lt;dates&gt;&lt;year&gt;2014&lt;/year&gt;&lt;/dates&gt;&lt;work-type&gt;Article&lt;/work-type&gt;&lt;urls&gt;&lt;related-urls&gt;&lt;url&gt;https://www.scopus.com/inward/record.uri?eid=2-s2.0-84903453393&amp;amp;doi=10.1080%2f14693062.2014.876342&amp;amp;partnerID=40&amp;amp;md5=f2b32e2ff00e7b09fa2c8ac517c4c41c&lt;/url&gt;&lt;/related-urls&gt;&lt;/urls&gt;&lt;electronic-resource-num&gt;10.1080/14693062.2014.876342&lt;/electronic-resource-num&gt;&lt;remote-database-name&gt;Scopus&lt;/remote-database-name&gt;&lt;/record&gt;&lt;/Cite&gt;&lt;/EndNote&gt;</w:instrText>
      </w:r>
      <w:r w:rsidR="00D2510E" w:rsidRPr="00221F71">
        <w:fldChar w:fldCharType="separate"/>
      </w:r>
      <w:r w:rsidR="00D2510E" w:rsidRPr="00221F71">
        <w:t>Burch</w:t>
      </w:r>
      <w:r w:rsidR="00D2510E" w:rsidRPr="00221F71">
        <w:rPr>
          <w:iCs/>
        </w:rPr>
        <w:t xml:space="preserve"> et al</w:t>
      </w:r>
      <w:r w:rsidR="00D2510E" w:rsidRPr="00221F71">
        <w:t>. (2014)</w:t>
      </w:r>
      <w:r w:rsidR="00D2510E" w:rsidRPr="00221F71">
        <w:fldChar w:fldCharType="end"/>
      </w:r>
      <w:r w:rsidR="00B6417E" w:rsidRPr="00221F71">
        <w:t xml:space="preserve">, Moss </w:t>
      </w:r>
      <w:r w:rsidR="00B6417E" w:rsidRPr="00221F71">
        <w:rPr>
          <w:iCs/>
        </w:rPr>
        <w:t>et al</w:t>
      </w:r>
      <w:r w:rsidR="00D2510E" w:rsidRPr="00221F71">
        <w:t xml:space="preserve">. </w:t>
      </w:r>
      <w:r w:rsidR="00D2510E" w:rsidRPr="00221F71">
        <w:fldChar w:fldCharType="begin">
          <w:fldData xml:space="preserve">PEVuZE5vdGU+PENpdGUgRXhjbHVkZUF1dGg9IjEiPjxBdXRob3I+TW9zczwvQXV0aG9yPjxZZWFy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</w:fldData>
        </w:fldChar>
      </w:r>
      <w:r w:rsidR="00D2510E" w:rsidRPr="00221F71">
        <w:instrText xml:space="preserve"> ADDIN EN.CITE </w:instrText>
      </w:r>
      <w:r w:rsidR="00D2510E" w:rsidRPr="00221F71">
        <w:fldChar w:fldCharType="begin">
          <w:fldData xml:space="preserve">PEVuZE5vdGU+PENpdGUgRXhjbHVkZUF1dGg9IjEiPjxBdXRob3I+TW9zczwvQXV0aG9yPjxZZWFy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</w:fldData>
        </w:fldChar>
      </w:r>
      <w:r w:rsidR="00D2510E" w:rsidRPr="00221F71">
        <w:instrText xml:space="preserve"> ADDIN EN.CITE.DATA </w:instrText>
      </w:r>
      <w:r w:rsidR="00D2510E" w:rsidRPr="00221F71">
        <w:fldChar w:fldCharType="end"/>
      </w:r>
      <w:r w:rsidR="00D2510E" w:rsidRPr="00221F71">
        <w:fldChar w:fldCharType="separate"/>
      </w:r>
      <w:r w:rsidR="00D2510E" w:rsidRPr="00221F71">
        <w:t>(2019)</w:t>
      </w:r>
      <w:r w:rsidR="00D2510E" w:rsidRPr="00221F71">
        <w:fldChar w:fldCharType="end"/>
      </w:r>
      <w:r w:rsidR="00B6417E" w:rsidRPr="00221F71">
        <w:t xml:space="preserve">, </w:t>
      </w:r>
      <w:proofErr w:type="spellStart"/>
      <w:r w:rsidR="00B6417E" w:rsidRPr="00221F71">
        <w:t>Scholz</w:t>
      </w:r>
      <w:proofErr w:type="spellEnd"/>
      <w:r w:rsidR="00B6417E" w:rsidRPr="00221F71">
        <w:t xml:space="preserve"> and </w:t>
      </w:r>
      <w:proofErr w:type="spellStart"/>
      <w:r w:rsidR="00B6417E" w:rsidRPr="00221F71">
        <w:t>Methner</w:t>
      </w:r>
      <w:proofErr w:type="spellEnd"/>
      <w:r w:rsidR="00B6417E" w:rsidRPr="00221F71">
        <w:t xml:space="preserve"> </w:t>
      </w:r>
      <w:r w:rsidR="00D2510E" w:rsidRPr="00221F71">
        <w:fldChar w:fldCharType="begin"/>
      </w:r>
      <w:r w:rsidR="00D2510E" w:rsidRPr="00221F71">
        <w:instrText xml:space="preserve"> ADDIN EN.CITE &lt;EndNote&gt;&lt;Cite ExcludeAuth="1"&gt;&lt;Author&gt;Scholz&lt;/Author&gt;&lt;Year&gt;2020&lt;/Year&gt;&lt;RecNum&gt;3214&lt;/RecNum&gt;&lt;DisplayText&gt;(2020)&lt;/DisplayText&gt;&lt;record&gt;&lt;rec-number&gt;3214&lt;/rec-number&gt;&lt;foreign-keys&gt;&lt;key app="EN" db-id="tzzxrfax45edtser2xkv9fans5vatxd0aa92" timestamp="1602084579"&gt;3214&lt;/key&gt;&lt;/foreign-keys&gt;&lt;ref-type name="Journal Article"&gt;17&lt;/ref-type&gt;&lt;contributors&gt;&lt;authors&gt;&lt;author&gt;Scholz, G.&lt;/author&gt;&lt;author&gt;Methner, N.&lt;/author&gt;&lt;/authors&gt;&lt;/contributors&gt;&lt;auth-address&gt;Institute of Environmental Systems Research, Osnabrueck University, Barbarastr. 12, Osnabrueck, 49069, Germany&amp;#xD;African Climate &amp;amp; Development Initiative, University of Cape Town, Upper Campus, Geological Sciences Building, Level 6, 13 Library Road, Rondebosch, 7700, South Africa&lt;/auth-address&gt;&lt;titles&gt;&lt;title&gt;A social learning and transition perspective on a climate change project in South Africa&lt;/title&gt;&lt;secondary-title&gt;Environmental Innovation and Societal Transitions&lt;/secondary-title&gt;&lt;/titles&gt;&lt;periodical&gt;&lt;full-title&gt;Environmental Innovation and Societal Transitions&lt;/full-title&gt;&lt;/periodical&gt;&lt;pages&gt;322-335&lt;/pages&gt;&lt;volume&gt;34&lt;/volume&gt;&lt;keywords&gt;&lt;keyword&gt;Agricultural sector&lt;/keyword&gt;&lt;keyword&gt;Climate change adaptation&lt;/keyword&gt;&lt;keyword&gt;Regional system&lt;/keyword&gt;&lt;keyword&gt;Social learning&lt;/keyword&gt;&lt;keyword&gt;Transdisciplinary project&lt;/keyword&gt;&lt;keyword&gt;Transition arena&lt;/keyword&gt;&lt;/keywords&gt;&lt;dates&gt;&lt;year&gt;2020&lt;/year&gt;&lt;/dates&gt;&lt;work-type&gt;Article&lt;/work-type&gt;&lt;urls&gt;&lt;related-urls&gt;&lt;url&gt;https://www.scopus.com/inward/record.uri?eid=2-s2.0-85076242138&amp;amp;doi=10.1016%2fj.eist.2019.10.011&amp;amp;partnerID=40&amp;amp;md5=5441ef8c5f33d2434d80edd4e81d125a&lt;/url&gt;&lt;/related-urls&gt;&lt;/urls&gt;&lt;electronic-resource-num&gt;10.1016/j.eist.2019.10.011&lt;/electronic-resource-num&gt;&lt;remote-database-name&gt;Scopus&lt;/remote-database-name&gt;&lt;/record&gt;&lt;/Cite&gt;&lt;/EndNote&gt;</w:instrText>
      </w:r>
      <w:r w:rsidR="00D2510E" w:rsidRPr="00221F71">
        <w:fldChar w:fldCharType="separate"/>
      </w:r>
      <w:r w:rsidR="00D2510E" w:rsidRPr="00221F71">
        <w:t>(2020)</w:t>
      </w:r>
      <w:r w:rsidR="00D2510E" w:rsidRPr="00221F71">
        <w:fldChar w:fldCharType="end"/>
      </w:r>
      <w:r w:rsidR="00B6417E" w:rsidRPr="00221F71">
        <w:t xml:space="preserve"> &amp; Tanner </w:t>
      </w:r>
      <w:r w:rsidR="00B6417E" w:rsidRPr="00221F71">
        <w:rPr>
          <w:iCs/>
        </w:rPr>
        <w:t>et al</w:t>
      </w:r>
      <w:r w:rsidR="00D2510E" w:rsidRPr="00221F71">
        <w:t xml:space="preserve">. </w:t>
      </w:r>
      <w:r w:rsidR="00D2510E" w:rsidRPr="00221F71">
        <w:fldChar w:fldCharType="begin"/>
      </w:r>
      <w:r w:rsidR="00D2510E" w:rsidRPr="00221F71">
        <w:instrText xml:space="preserve"> ADDIN EN.CITE &lt;EndNote&gt;&lt;Cite ExcludeAuth="1"&gt;&lt;Author&gt;Tanner&lt;/Author&gt;&lt;Year&gt;2019&lt;/Year&gt;&lt;RecNum&gt;3225&lt;/RecNum&gt;&lt;DisplayText&gt;(2019)&lt;/DisplayText&gt;&lt;record&gt;&lt;rec-number&gt;3225&lt;/rec-number&gt;&lt;foreign-keys&gt;&lt;key app="EN" db-id="tzzxrfax45edtser2xkv9fans5vatxd0aa92" timestamp="1602084751"&gt;3225&lt;/key&gt;&lt;/foreign-keys&gt;&lt;ref-type name="Journal Article"&gt;17&lt;/ref-type&gt;&lt;contributors&gt;&lt;authors&gt;&lt;author&gt;Tanner, T.&lt;/author&gt;&lt;author&gt;Zaman, R. U.&lt;/author&gt;&lt;author&gt;Acharya, S.&lt;/author&gt;&lt;author&gt;Gogoi, E.&lt;/author&gt;&lt;author&gt;Bahadur, A.&lt;/author&gt;&lt;/authors&gt;&lt;/contributors&gt;&lt;auth-address&gt;Reader in Environment and Development at the Centre for Development, Environment and Policy, SOAS, University of London, United Kingdom&amp;#xD;Assam State Team Leader, Action on Climate Today, India&amp;#xD;Project Manager at Practical Action Nepal, Nepal&amp;#xD;Consultant at Oxford Policy Management, India&amp;#xD;Research Associate at the Overseas Development Institute, United Kingdom&lt;/auth-address&gt;&lt;titles&gt;&lt;title&gt;Influencing resilience: the role of policy entrepreneurs in mainstreaming climate adaptation&lt;/title&gt;&lt;secondary-title&gt;Disasters&lt;/secondary-title&gt;&lt;/titles&gt;&lt;periodical&gt;&lt;full-title&gt;Disasters&lt;/full-title&gt;&lt;/periodical&gt;&lt;pages&gt;S388-S411&lt;/pages&gt;&lt;volume&gt;43&lt;/volume&gt;&lt;number&gt;S3&lt;/number&gt;&lt;keywords&gt;&lt;keyword&gt;adaptation&lt;/keyword&gt;&lt;keyword&gt;mainstreaming&lt;/keyword&gt;&lt;keyword&gt;policy entrepreneurs&lt;/keyword&gt;&lt;keyword&gt;policy influence&lt;/keyword&gt;&lt;keyword&gt;policy processes&lt;/keyword&gt;&lt;keyword&gt;resilience&lt;/keyword&gt;&lt;/keywords&gt;&lt;dates&gt;&lt;year&gt;2019&lt;/year&gt;&lt;/dates&gt;&lt;work-type&gt;Article&lt;/work-type&gt;&lt;urls&gt;&lt;related-urls&gt;&lt;url&gt;https://www.scopus.com/inward/record.uri?eid=2-s2.0-85063877743&amp;amp;doi=10.1111%2fdisa.12338&amp;amp;partnerID=40&amp;amp;md5=fbbe672615ea491826655374e0a00e08&lt;/url&gt;&lt;/related-urls&gt;&lt;/urls&gt;&lt;electronic-resource-num&gt;10.1111/disa.12338&lt;/electronic-resource-num&gt;&lt;remote-database-name&gt;Scopus&lt;/remote-database-name&gt;&lt;/record&gt;&lt;/Cite&gt;&lt;/EndNote&gt;</w:instrText>
      </w:r>
      <w:r w:rsidR="00D2510E" w:rsidRPr="00221F71">
        <w:fldChar w:fldCharType="separate"/>
      </w:r>
      <w:r w:rsidR="00D2510E" w:rsidRPr="00221F71">
        <w:t>(2019)</w:t>
      </w:r>
      <w:r w:rsidR="00D2510E" w:rsidRPr="00221F71">
        <w:fldChar w:fldCharType="end"/>
      </w:r>
      <w:r w:rsidR="00B6417E" w:rsidRPr="00221F71">
        <w:t xml:space="preserve"> do touch upon all four of the domains, yet </w:t>
      </w:r>
      <w:r w:rsidR="000851EF" w:rsidRPr="00221F71">
        <w:t>no author</w:t>
      </w:r>
      <w:r w:rsidR="00B6417E" w:rsidRPr="00221F71">
        <w:t xml:space="preserve"> do</w:t>
      </w:r>
      <w:r w:rsidR="000851EF" w:rsidRPr="00221F71">
        <w:t>es</w:t>
      </w:r>
      <w:r w:rsidR="00B6417E" w:rsidRPr="00221F71">
        <w:t xml:space="preserve"> so with the aim </w:t>
      </w:r>
      <w:r w:rsidR="00661374" w:rsidRPr="00221F71">
        <w:t xml:space="preserve">to </w:t>
      </w:r>
      <w:r w:rsidR="00B6417E" w:rsidRPr="00221F71">
        <w:t>c</w:t>
      </w:r>
      <w:r w:rsidR="00661374" w:rsidRPr="00221F71">
        <w:t xml:space="preserve">onceptually advance </w:t>
      </w:r>
      <w:r w:rsidR="00F14872" w:rsidRPr="00221F71">
        <w:t>climate resilient development pathways</w:t>
      </w:r>
      <w:r w:rsidR="00B6417E" w:rsidRPr="00221F71">
        <w:t>.</w:t>
      </w:r>
      <w:r w:rsidR="00C46669" w:rsidRPr="00221F71">
        <w:t xml:space="preserve"> </w:t>
      </w:r>
      <w:r w:rsidR="00EB4AB1" w:rsidRPr="00221F71">
        <w:t xml:space="preserve">No attempts are undertaken to comprehensively define the concept or offer a conceptual framework. Instead </w:t>
      </w:r>
      <w:r w:rsidR="00BE1291" w:rsidRPr="00221F71">
        <w:t>w</w:t>
      </w:r>
      <w:r w:rsidR="00101C11" w:rsidRPr="00221F71">
        <w:t>e observe</w:t>
      </w:r>
      <w:r w:rsidRPr="00221F71">
        <w:t xml:space="preserve"> ambiguity in </w:t>
      </w:r>
      <w:r w:rsidR="00BE1291" w:rsidRPr="00221F71">
        <w:t xml:space="preserve">the use of the terminology in </w:t>
      </w:r>
      <w:r w:rsidRPr="00221F71">
        <w:t xml:space="preserve">the literature that we reviewed. </w:t>
      </w:r>
    </w:p>
    <w:p w14:paraId="178C1E56" w14:textId="77777777" w:rsidR="00E82E60" w:rsidRPr="00221F71" w:rsidRDefault="00E82E60" w:rsidP="00B6417E"/>
    <w:p w14:paraId="31E2F75E" w14:textId="4D50980B" w:rsidR="00B37E2A" w:rsidRPr="00221F71" w:rsidRDefault="00010D44" w:rsidP="00B6417E">
      <w:r w:rsidRPr="00221F71">
        <w:t>To summarise, m</w:t>
      </w:r>
      <w:r w:rsidR="00B6417E" w:rsidRPr="00221F71">
        <w:t xml:space="preserve">ost papers focus on either adaptation </w:t>
      </w:r>
      <w:r w:rsidR="00D2510E" w:rsidRPr="00221F71">
        <w:fldChar w:fldCharType="begin"/>
      </w:r>
      <w:r w:rsidR="00D2510E" w:rsidRPr="00221F71">
        <w:instrText xml:space="preserve"> ADDIN EN.CITE &lt;EndNote&gt;&lt;Cite&gt;&lt;Author&gt;Mycoo&lt;/Author&gt;&lt;Year&gt;2018&lt;/Year&gt;&lt;RecNum&gt;3228&lt;/RecNum&gt;&lt;Prefix&gt;e.g. &lt;/Prefix&gt;&lt;DisplayText&gt;(e.g. Mycoo, 2018)&lt;/DisplayText&gt;&lt;record&gt;&lt;rec-number&gt;3228&lt;/rec-number&gt;&lt;foreign-keys&gt;&lt;key app="EN" db-id="tzzxrfax45edtser2xkv9fans5vatxd0aa92" timestamp="1602084822"&gt;3228&lt;/key&gt;&lt;/foreign-keys&gt;&lt;ref-type name="Journal Article"&gt;17&lt;/ref-type&gt;&lt;contributors&gt;&lt;authors&gt;&lt;author&gt;Mycoo, M. A.&lt;/author&gt;&lt;/authors&gt;&lt;/contributors&gt;&lt;auth-address&gt;Department of Geomatics Engineering and Land Management, The University of the West Indies, St. Augustine, Trinidad and Tobago&lt;/auth-address&gt;&lt;titles&gt;&lt;title&gt;Beyond 1.5 °C: vulnerabilities and adaptation strategies for Caribbean Small Island Developing States&lt;/title&gt;&lt;secondary-title&gt;Regional Environmental Change&lt;/secondary-title&gt;&lt;/titles&gt;&lt;periodical&gt;&lt;full-title&gt;Regional Environmental Change&lt;/full-title&gt;&lt;/periodical&gt;&lt;pages&gt;2341-2353&lt;/pages&gt;&lt;volume&gt;18&lt;/volume&gt;&lt;number&gt;8&lt;/number&gt;&lt;keywords&gt;&lt;keyword&gt;1.5 °C temperature warming&lt;/keyword&gt;&lt;keyword&gt;Caribbean&lt;/keyword&gt;&lt;keyword&gt;Climate change adaptation&lt;/keyword&gt;&lt;keyword&gt;Disaster risk reduction&lt;/keyword&gt;&lt;keyword&gt;Resiliency&lt;/keyword&gt;&lt;keyword&gt;Small Island Developing States&lt;/keyword&gt;&lt;/keywords&gt;&lt;dates&gt;&lt;year&gt;2018&lt;/year&gt;&lt;/dates&gt;&lt;work-type&gt;Article&lt;/work-type&gt;&lt;urls&gt;&lt;related-urls&gt;&lt;url&gt;https://www.scopus.com/inward/record.uri?eid=2-s2.0-85033600868&amp;amp;doi=10.1007%2fs10113-017-1248-8&amp;amp;partnerID=40&amp;amp;md5=db347a3e7ce7394425f6f0f2fd9e5a26&lt;/url&gt;&lt;/related-urls&gt;&lt;/urls&gt;&lt;electronic-resource-num&gt;10.1007/s10113-017-1248-8&lt;/electronic-resource-num&gt;&lt;remote-database-name&gt;Scopus&lt;/remote-database-name&gt;&lt;/record&gt;&lt;/Cite&gt;&lt;/EndNote&gt;</w:instrText>
      </w:r>
      <w:r w:rsidR="00D2510E" w:rsidRPr="00221F71">
        <w:fldChar w:fldCharType="separate"/>
      </w:r>
      <w:r w:rsidR="00D2510E" w:rsidRPr="00221F71">
        <w:t>(e.g. Mycoo, 2018)</w:t>
      </w:r>
      <w:r w:rsidR="00D2510E" w:rsidRPr="00221F71">
        <w:fldChar w:fldCharType="end"/>
      </w:r>
      <w:r w:rsidR="00B6417E" w:rsidRPr="00221F71">
        <w:t xml:space="preserve"> or mitigation </w:t>
      </w:r>
      <w:r w:rsidR="00D2510E" w:rsidRPr="00221F71">
        <w:fldChar w:fldCharType="begin">
          <w:fldData xml:space="preserve">PEVuZE5vdGU+PENpdGU+PEF1dGhvcj5Eb3ZpZTwvQXV0aG9yPjxZZWFyPjIwMjA8L1llYXI+PFJl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</w:fldData>
        </w:fldChar>
      </w:r>
      <w:r w:rsidR="00D43768" w:rsidRPr="00221F71">
        <w:instrText xml:space="preserve"> ADDIN EN.CITE </w:instrText>
      </w:r>
      <w:r w:rsidR="00D43768" w:rsidRPr="00221F71">
        <w:fldChar w:fldCharType="begin">
          <w:fldData xml:space="preserve">PEVuZE5vdGU+PENpdGU+PEF1dGhvcj5Eb3ZpZTwvQXV0aG9yPjxZZWFyPjIwMjA8L1llYXI+PFJl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</w:fldData>
        </w:fldChar>
      </w:r>
      <w:r w:rsidR="00D43768" w:rsidRPr="00221F71">
        <w:instrText xml:space="preserve"> ADDIN EN.CITE.DATA </w:instrText>
      </w:r>
      <w:r w:rsidR="00D43768" w:rsidRPr="00221F71">
        <w:fldChar w:fldCharType="end"/>
      </w:r>
      <w:r w:rsidR="00D2510E" w:rsidRPr="00221F71">
        <w:fldChar w:fldCharType="separate"/>
      </w:r>
      <w:r w:rsidR="00D43768" w:rsidRPr="00221F71">
        <w:t>(e.g. Dovie et al., 2020)</w:t>
      </w:r>
      <w:r w:rsidR="00D2510E" w:rsidRPr="00221F71">
        <w:fldChar w:fldCharType="end"/>
      </w:r>
      <w:r w:rsidR="00B6417E" w:rsidRPr="00221F71">
        <w:t xml:space="preserve">, with the fewest paying attention to </w:t>
      </w:r>
      <w:r w:rsidR="00CD7A2F" w:rsidRPr="00221F71">
        <w:t>both</w:t>
      </w:r>
      <w:r w:rsidR="00D2510E" w:rsidRPr="00221F71">
        <w:t xml:space="preserve"> </w:t>
      </w:r>
      <w:r w:rsidR="00D2510E" w:rsidRPr="00221F71">
        <w:fldChar w:fldCharType="begin"/>
      </w:r>
      <w:r w:rsidR="00D2510E" w:rsidRPr="00221F71">
        <w:instrText xml:space="preserve"> ADDIN EN.CITE &lt;EndNote&gt;&lt;Cite&gt;&lt;Author&gt;Burch&lt;/Author&gt;&lt;Year&gt;2014&lt;/Year&gt;&lt;RecNum&gt;3256&lt;/RecNum&gt;&lt;Prefix&gt;e.g. &lt;/Prefix&gt;&lt;DisplayText&gt;(e.g. Burch et al., 2014)&lt;/DisplayText&gt;&lt;record&gt;&lt;rec-number&gt;3256&lt;/rec-number&gt;&lt;foreign-keys&gt;&lt;key app="EN" db-id="tzzxrfax45edtser2xkv9fans5vatxd0aa92" timestamp="1602085279"&gt;3256&lt;/key&gt;&lt;/foreign-keys&gt;&lt;ref-type name="Journal Article"&gt;17&lt;/ref-type&gt;&lt;contributors&gt;&lt;authors&gt;&lt;author&gt;Burch, S.&lt;/author&gt;&lt;author&gt;Shaw, A.&lt;/author&gt;&lt;author&gt;Dale, A.&lt;/author&gt;&lt;author&gt;Robinson, J.&lt;/author&gt;&lt;/authors&gt;&lt;/contributors&gt;&lt;auth-address&gt;Department of Geography and Environmental Management, University of Waterloo, 200 University Avenue West, Waterloo, ON N2L 3G1, Canada&amp;#xD;School of Environment and Sustainability, Royal Roads University, 2005 Sooke Road, Vancouver, BC V9B 5Y2, Canada&amp;#xD;Institute for Resources, Environment and Sustainability, Department of Geography, University of British Columbia, 2260 West Mall, Vancouver, BC V6T 1Z4, Canada&lt;/auth-address&gt;&lt;titles&gt;&lt;title&gt;Triggering transformative change: A development path approach to climate change response in communities&lt;/title&gt;&lt;secondary-title&gt;Climate Policy&lt;/secondary-title&gt;&lt;/titles&gt;&lt;periodical&gt;&lt;full-title&gt;Climate Policy&lt;/full-title&gt;&lt;/periodical&gt;&lt;pages&gt;467-487&lt;/pages&gt;&lt;volume&gt;14&lt;/volume&gt;&lt;number&gt;4&lt;/number&gt;&lt;keywords&gt;&lt;keyword&gt;adaptive management&lt;/keyword&gt;&lt;keyword&gt;climate change policies&lt;/keyword&gt;&lt;keyword&gt;community planning&lt;/keyword&gt;&lt;keyword&gt;development pathways&lt;/keyword&gt;&lt;keyword&gt;governance&lt;/keyword&gt;&lt;keyword&gt;+case crdp&lt;/keyword&gt;&lt;/keywords&gt;&lt;dates&gt;&lt;year&gt;2014&lt;/year&gt;&lt;/dates&gt;&lt;work-type&gt;Article&lt;/work-type&gt;&lt;urls&gt;&lt;related-urls&gt;&lt;url&gt;https://www.scopus.com/inward/record.uri?eid=2-s2.0-84903453393&amp;amp;doi=10.1080%2f14693062.2014.876342&amp;amp;partnerID=40&amp;amp;md5=f2b32e2ff00e7b09fa2c8ac517c4c41c&lt;/url&gt;&lt;/related-urls&gt;&lt;/urls&gt;&lt;electronic-resource-num&gt;10.1080/14693062.2014.876342&lt;/electronic-resource-num&gt;&lt;remote-database-name&gt;Scopus&lt;/remote-database-name&gt;&lt;/record&gt;&lt;/Cite&gt;&lt;/EndNote&gt;</w:instrText>
      </w:r>
      <w:r w:rsidR="00D2510E" w:rsidRPr="00221F71">
        <w:fldChar w:fldCharType="separate"/>
      </w:r>
      <w:r w:rsidR="00D2510E" w:rsidRPr="00221F71">
        <w:t>(e.g. Burch et al., 2014)</w:t>
      </w:r>
      <w:r w:rsidR="00D2510E" w:rsidRPr="00221F71">
        <w:fldChar w:fldCharType="end"/>
      </w:r>
      <w:r w:rsidR="00B6417E" w:rsidRPr="00221F71">
        <w:t xml:space="preserve">. </w:t>
      </w:r>
      <w:r w:rsidR="00283B5D" w:rsidRPr="00221F71">
        <w:t>Re</w:t>
      </w:r>
      <w:r w:rsidR="00B6417E" w:rsidRPr="00221F71">
        <w:t>silience is described as both a metric and as an end goal</w:t>
      </w:r>
      <w:r w:rsidR="00D2510E" w:rsidRPr="00221F71">
        <w:t xml:space="preserve"> </w:t>
      </w:r>
      <w:r w:rsidR="00D2510E" w:rsidRPr="00221F71">
        <w:fldChar w:fldCharType="begin"/>
      </w:r>
      <w:r w:rsidR="00D2510E" w:rsidRPr="00221F71">
        <w:instrText xml:space="preserve"> ADDIN EN.CITE &lt;EndNote&gt;&lt;Cite&gt;&lt;Author&gt;Solecki&lt;/Author&gt;&lt;Year&gt;2017&lt;/Year&gt;&lt;RecNum&gt;3264&lt;/RecNum&gt;&lt;DisplayText&gt;(Solecki et al., 2017)&lt;/DisplayText&gt;&lt;record&gt;&lt;rec-number&gt;3264&lt;/rec-number&gt;&lt;foreign-keys&gt;&lt;key app="EN" db-id="tzzxrfax45edtser2xkv9fans5vatxd0aa92" timestamp="1602086423"&gt;3264&lt;/key&gt;&lt;/foreign-keys&gt;&lt;ref-type name="Journal Article"&gt;17&lt;/ref-type&gt;&lt;contributors&gt;&lt;authors&gt;&lt;author&gt;Solecki, W.&lt;/author&gt;&lt;author&gt;Pelling, M.&lt;/author&gt;&lt;author&gt;Garschagen, M.&lt;/author&gt;&lt;/authors&gt;&lt;/contributors&gt;&lt;auth-address&gt;City University of New York-Hunter College, United States&amp;#xD;King’s College London, United Kingdom&amp;#xD;United Nations University, Institute for Environment and Human Security, Bonn, Germany&lt;/auth-address&gt;&lt;titles&gt;&lt;title&gt;Transitions between risk management regimes in cities&lt;/title&gt;&lt;secondary-title&gt;Ecology and Society&lt;/secondary-title&gt;&lt;/titles&gt;&lt;periodical&gt;&lt;full-title&gt;Ecology and Society&lt;/full-title&gt;&lt;/periodical&gt;&lt;volume&gt;22&lt;/volume&gt;&lt;number&gt;2&lt;/number&gt;&lt;keywords&gt;&lt;keyword&gt;Resiliency&lt;/keyword&gt;&lt;keyword&gt;Risk management&lt;/keyword&gt;&lt;keyword&gt;Transformation&lt;/keyword&gt;&lt;keyword&gt;Transitions&lt;/keyword&gt;&lt;keyword&gt;Urban coasts&lt;/keyword&gt;&lt;/keywords&gt;&lt;dates&gt;&lt;year&gt;2017&lt;/year&gt;&lt;/dates&gt;&lt;work-type&gt;Article&lt;/work-type&gt;&lt;urls&gt;&lt;related-urls&gt;&lt;url&gt;https://www.scopus.com/inward/record.uri?eid=2-s2.0-85021789875&amp;amp;doi=10.5751%2fES-09102-220238&amp;amp;partnerID=40&amp;amp;md5=36f60da47fc42546202fafda2c881ea7&lt;/url&gt;&lt;/related-urls&gt;&lt;/urls&gt;&lt;custom7&gt;38&lt;/custom7&gt;&lt;electronic-resource-num&gt;10.5751/ES-09102-220238&lt;/electronic-resource-num&gt;&lt;remote-database-name&gt;Scopus&lt;/remote-database-name&gt;&lt;/record&gt;&lt;/Cite&gt;&lt;/EndNote&gt;</w:instrText>
      </w:r>
      <w:r w:rsidR="00D2510E" w:rsidRPr="00221F71">
        <w:fldChar w:fldCharType="separate"/>
      </w:r>
      <w:r w:rsidR="00D2510E" w:rsidRPr="00221F71">
        <w:t>(Solecki et al., 2017)</w:t>
      </w:r>
      <w:r w:rsidR="00D2510E" w:rsidRPr="00221F71">
        <w:fldChar w:fldCharType="end"/>
      </w:r>
      <w:r w:rsidR="00B6417E" w:rsidRPr="00221F71">
        <w:t xml:space="preserve">, with some stating it is an essential </w:t>
      </w:r>
      <w:r w:rsidR="00F14872" w:rsidRPr="00221F71">
        <w:t xml:space="preserve">and </w:t>
      </w:r>
      <w:r w:rsidR="00283B5D" w:rsidRPr="00221F71">
        <w:t xml:space="preserve">desirable </w:t>
      </w:r>
      <w:r w:rsidR="00B6417E" w:rsidRPr="00221F71">
        <w:t xml:space="preserve">component </w:t>
      </w:r>
      <w:r w:rsidR="00D2510E" w:rsidRPr="00221F71">
        <w:fldChar w:fldCharType="begin">
          <w:fldData xml:space="preserve">PEVuZE5vdGU+PENpdGU+PEF1dGhvcj5BYmVsPC9BdXRob3I+PFllYXI+MjAxNjwvWWVhcj48UmVj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==
</w:fldData>
        </w:fldChar>
      </w:r>
      <w:r w:rsidR="00D2510E" w:rsidRPr="00221F71">
        <w:instrText xml:space="preserve"> ADDIN EN.CITE </w:instrText>
      </w:r>
      <w:r w:rsidR="00D2510E" w:rsidRPr="00221F71">
        <w:fldChar w:fldCharType="begin">
          <w:fldData xml:space="preserve">PEVuZE5vdGU+PENpdGU+PEF1dGhvcj5BYmVsPC9BdXRob3I+PFllYXI+MjAxNjwvWWVhcj48UmVj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==
</w:fldData>
        </w:fldChar>
      </w:r>
      <w:r w:rsidR="00D2510E" w:rsidRPr="00221F71">
        <w:instrText xml:space="preserve"> ADDIN EN.CITE.DATA </w:instrText>
      </w:r>
      <w:r w:rsidR="00D2510E" w:rsidRPr="00221F71">
        <w:fldChar w:fldCharType="end"/>
      </w:r>
      <w:r w:rsidR="00D2510E" w:rsidRPr="00221F71">
        <w:fldChar w:fldCharType="separate"/>
      </w:r>
      <w:r w:rsidR="00D2510E" w:rsidRPr="00221F71">
        <w:t>(Abel et al., 2016)</w:t>
      </w:r>
      <w:r w:rsidR="00D2510E" w:rsidRPr="00221F71">
        <w:fldChar w:fldCharType="end"/>
      </w:r>
      <w:r w:rsidR="00B6417E" w:rsidRPr="00221F71">
        <w:t xml:space="preserve"> and others asking if it is </w:t>
      </w:r>
      <w:r w:rsidR="00344AB4" w:rsidRPr="00221F71">
        <w:t>necessary</w:t>
      </w:r>
      <w:r w:rsidR="00B6417E" w:rsidRPr="00221F71">
        <w:t xml:space="preserve"> for lon</w:t>
      </w:r>
      <w:r w:rsidR="00BE1291" w:rsidRPr="00221F71">
        <w:t xml:space="preserve">g term sustainable development </w:t>
      </w:r>
      <w:r w:rsidR="00543244" w:rsidRPr="00221F71">
        <w:fldChar w:fldCharType="begin"/>
      </w:r>
      <w:r w:rsidR="00AA1425" w:rsidRPr="00221F71">
        <w:instrText xml:space="preserve"> ADDIN EN.CITE &lt;EndNote&gt;&lt;Cite&gt;&lt;Author&gt;Douxchamps&lt;/Author&gt;&lt;Year&gt;2017&lt;/Year&gt;&lt;RecNum&gt;3247&lt;/RecNum&gt;&lt;DisplayText&gt;(Douxchamps et al., 2017)&lt;/DisplayText&gt;&lt;record&gt;&lt;rec-number&gt;3247&lt;/rec-number&gt;&lt;foreign-keys&gt;&lt;key app="EN" db-id="tzzxrfax45edtser2xkv9fans5vatxd0aa92" timestamp="1602085064"&gt;3247&lt;/key&gt;&lt;/foreign-keys&gt;&lt;ref-type name="Journal Article"&gt;17&lt;/ref-type&gt;&lt;contributors&gt;&lt;authors&gt;&lt;author&gt;Douxchamps, S.&lt;/author&gt;&lt;author&gt;Debevec, L.&lt;/author&gt;&lt;author&gt;Giordano, M.&lt;/author&gt;&lt;author&gt;Barron, J.&lt;/author&gt;&lt;/authors&gt;&lt;/contributors&gt;&lt;auth-address&gt;Independent Consultant, 06 B.P. 10773, Ouagadougou, 06, Burkina Faso&amp;#xD;International Water Management Institute (IWMI), P.O. Box 5689, Addis Abeba, Ethiopia&amp;#xD;International Water Management Institute (IWMI), P.O. Box 2075, Colombo, Sri Lanka&lt;/auth-address&gt;&lt;titles&gt;&lt;title&gt;Monitoring and evaluation of climate resilience for agricultural development – A review of currently available tools&lt;/title&gt;&lt;secondary-title&gt;World Development Perspectives&lt;/secondary-title&gt;&lt;/titles&gt;&lt;periodical&gt;&lt;full-title&gt;World Development Perspectives&lt;/full-title&gt;&lt;/periodical&gt;&lt;pages&gt;10-23&lt;/pages&gt;&lt;volume&gt;5&lt;/volume&gt;&lt;keywords&gt;&lt;keyword&gt;Adaptation&lt;/keyword&gt;&lt;keyword&gt;Agricultural systems&lt;/keyword&gt;&lt;keyword&gt;Development&lt;/keyword&gt;&lt;keyword&gt;Resilience indicators&lt;/keyword&gt;&lt;keyword&gt;Tools&lt;/keyword&gt;&lt;keyword&gt;Transformation&lt;/keyword&gt;&lt;/keywords&gt;&lt;dates&gt;&lt;year&gt;2017&lt;/year&gt;&lt;/dates&gt;&lt;work-type&gt;Article&lt;/work-type&gt;&lt;urls&gt;&lt;related-urls&gt;&lt;url&gt;https://www.scopus.com/inward/record.uri?eid=2-s2.0-85017460920&amp;amp;doi=10.1016%2fj.wdp.2017.02.001&amp;amp;partnerID=40&amp;amp;md5=c2e5e82f92c5c56a7246ed41ccf0db70&lt;/url&gt;&lt;/related-urls&gt;&lt;/urls&gt;&lt;electronic-resource-num&gt;10.1016/j.wdp.2017.02.001&lt;/electronic-resource-num&gt;&lt;remote-database-name&gt;Scopus&lt;/remote-database-name&gt;&lt;/record&gt;&lt;/Cite&gt;&lt;/EndNote&gt;</w:instrText>
      </w:r>
      <w:r w:rsidR="00543244" w:rsidRPr="00221F71">
        <w:fldChar w:fldCharType="separate"/>
      </w:r>
      <w:r w:rsidR="00AA1425" w:rsidRPr="00221F71">
        <w:t>(Douxchamps et al., 2017)</w:t>
      </w:r>
      <w:r w:rsidR="00543244" w:rsidRPr="00221F71">
        <w:fldChar w:fldCharType="end"/>
      </w:r>
      <w:r w:rsidR="00B6417E" w:rsidRPr="00221F71">
        <w:t xml:space="preserve">. </w:t>
      </w:r>
      <w:r w:rsidR="00BE1291" w:rsidRPr="00221F71">
        <w:t xml:space="preserve">Development is treated as an action, </w:t>
      </w:r>
      <w:r w:rsidR="00B37E2A" w:rsidRPr="00221F71">
        <w:t xml:space="preserve">a driver of vulnerability or as an outcome in the context of sustainable development. </w:t>
      </w:r>
      <w:r w:rsidR="00661374" w:rsidRPr="00221F71">
        <w:t>Pa</w:t>
      </w:r>
      <w:r w:rsidR="00B6417E" w:rsidRPr="00221F71">
        <w:t>thways are used as a metaphor for transformative change</w:t>
      </w:r>
      <w:r w:rsidR="00CD75A9" w:rsidRPr="00221F71">
        <w:t xml:space="preserve"> </w:t>
      </w:r>
      <w:r w:rsidR="00CD75A9" w:rsidRPr="00221F71">
        <w:fldChar w:fldCharType="begin"/>
      </w:r>
      <w:r w:rsidR="00CD75A9" w:rsidRPr="00221F71">
        <w:instrText xml:space="preserve"> ADDIN EN.CITE &lt;EndNote&gt;&lt;Cite&gt;&lt;Author&gt;Lin&lt;/Author&gt;&lt;Year&gt;2017&lt;/Year&gt;&lt;RecNum&gt;3242&lt;/RecNum&gt;&lt;Prefix&gt;e.g. &lt;/Prefix&gt;&lt;DisplayText&gt;(e.g. Lin et al., 2017)&lt;/DisplayText&gt;&lt;record&gt;&lt;rec-number&gt;3242&lt;/rec-number&gt;&lt;foreign-keys&gt;&lt;key app="EN" db-id="tzzxrfax45edtser2xkv9fans5vatxd0aa92" timestamp="1602085005"&gt;3242&lt;/key&gt;&lt;/foreign-keys&gt;&lt;ref-type name="Journal Article"&gt;17&lt;/ref-type&gt;&lt;contributors&gt;&lt;authors&gt;&lt;author&gt;Lin, B. B.&lt;/author&gt;&lt;author&gt;Capon, T.&lt;/author&gt;&lt;author&gt;Langston, A.&lt;/author&gt;&lt;author&gt;Taylor, B.&lt;/author&gt;&lt;author&gt;Wise, R.&lt;/author&gt;&lt;author&gt;Williams, R.&lt;/author&gt;&lt;author&gt;Lazarow, N.&lt;/author&gt;&lt;/authors&gt;&lt;/contributors&gt;&lt;auth-address&gt;CSIRO Land &amp;amp; Water, Aspendale, VIC, Australia&amp;#xD;CSIRO Land &amp;amp; Water, Black Mountain Laboratories, Black Mountain, ACT, Australia&amp;#xD;CSIRO Land &amp;amp; Water, Ecological Sciences Precinct, Dutton Park, QLD, Australia&lt;/auth-address&gt;&lt;titles&gt;&lt;title&gt;Adaptation Pathways in Coastal Case Studies: Lessons Learned and Future Directions&lt;/title&gt;&lt;secondary-title&gt;Coastal Management&lt;/secondary-title&gt;&lt;/titles&gt;&lt;periodical&gt;&lt;full-title&gt;Coastal Management&lt;/full-title&gt;&lt;/periodical&gt;&lt;pages&gt;384-405&lt;/pages&gt;&lt;volume&gt;45&lt;/volume&gt;&lt;number&gt;5&lt;/number&gt;&lt;keywords&gt;&lt;keyword&gt;adaptation planning&lt;/keyword&gt;&lt;keyword&gt;decision pathways&lt;/keyword&gt;&lt;keyword&gt;governance, participatory research&lt;/keyword&gt;&lt;keyword&gt;resilience&lt;/keyword&gt;&lt;/keywords&gt;&lt;dates&gt;&lt;year&gt;2017&lt;/year&gt;&lt;/dates&gt;&lt;work-type&gt;Article&lt;/work-type&gt;&lt;urls&gt;&lt;related-urls&gt;&lt;url&gt;https://www.scopus.com/inward/record.uri?eid=2-s2.0-85029954591&amp;amp;doi=10.1080%2f08920753.2017.1349564&amp;amp;partnerID=40&amp;amp;md5=70fde443e085170d658cccd04939ad23&lt;/url&gt;&lt;/related-urls&gt;&lt;/urls&gt;&lt;electronic-resource-num&gt;10.1080/08920753.2017.1349564&lt;/electronic-resource-num&gt;&lt;remote-database-name&gt;Scopus&lt;/remote-database-name&gt;&lt;/record&gt;&lt;/Cite&gt;&lt;/EndNote&gt;</w:instrText>
      </w:r>
      <w:r w:rsidR="00CD75A9" w:rsidRPr="00221F71">
        <w:fldChar w:fldCharType="separate"/>
      </w:r>
      <w:r w:rsidR="00CD75A9" w:rsidRPr="00221F71">
        <w:t>(e.g. Lin et al., 2017)</w:t>
      </w:r>
      <w:r w:rsidR="00CD75A9" w:rsidRPr="00221F71">
        <w:fldChar w:fldCharType="end"/>
      </w:r>
      <w:r w:rsidR="00B6417E" w:rsidRPr="00221F71">
        <w:t xml:space="preserve">, </w:t>
      </w:r>
      <w:r w:rsidR="00661374" w:rsidRPr="00221F71">
        <w:t>as well as</w:t>
      </w:r>
      <w:r w:rsidR="00B6417E" w:rsidRPr="00221F71">
        <w:t xml:space="preserve"> an analytical tool for providing sequences of actions</w:t>
      </w:r>
      <w:r w:rsidR="00CD75A9" w:rsidRPr="00221F71">
        <w:t xml:space="preserve"> </w:t>
      </w:r>
      <w:r w:rsidR="00CD75A9" w:rsidRPr="00221F71">
        <w:fldChar w:fldCharType="begin"/>
      </w:r>
      <w:r w:rsidR="00CD75A9" w:rsidRPr="00221F71">
        <w:instrText xml:space="preserve"> ADDIN EN.CITE &lt;EndNote&gt;&lt;Cite&gt;&lt;Author&gt;Lawrence&lt;/Author&gt;&lt;Year&gt;2017&lt;/Year&gt;&lt;RecNum&gt;3259&lt;/RecNum&gt;&lt;DisplayText&gt;(Lawrence and Haasnoot, 2017)&lt;/DisplayText&gt;&lt;record&gt;&lt;rec-number&gt;3259&lt;/rec-number&gt;&lt;foreign-keys&gt;&lt;key app="EN" db-id="tzzxrfax45edtser2xkv9fans5vatxd0aa92" timestamp="1602085337"&gt;3259&lt;/key&gt;&lt;/foreign-keys&gt;&lt;ref-type name="Journal Article"&gt;17&lt;/ref-type&gt;&lt;contributors&gt;&lt;authors&gt;&lt;author&gt;Lawrence, J.&lt;/author&gt;&lt;author&gt;Haasnoot, M.&lt;/author&gt;&lt;/authors&gt;&lt;/contributors&gt;&lt;auth-address&gt;New Zealand Climate Change Research Institute, Victoria University of Wellington, PO Box 600, Kelburn Parade, Wellington, 6140, New Zealand&amp;#xD;Deltares, Boussinesqweg 1, Delft, 2629 HV, Netherlands&amp;#xD;Delft University of Technology, Delft, Netherlands&lt;/auth-address&gt;&lt;titles&gt;&lt;title&gt;What it took to catalyse uptake of dynamic adaptive pathways planning to address climate change uncertainty&lt;/title&gt;&lt;secondary-title&gt;Environmental Science and Policy&lt;/secondary-title&gt;&lt;/titles&gt;&lt;periodical&gt;&lt;full-title&gt;Environmental Science and Policy&lt;/full-title&gt;&lt;/periodical&gt;&lt;pages&gt;47-57&lt;/pages&gt;&lt;volume&gt;68&lt;/volume&gt;&lt;keywords&gt;&lt;keyword&gt;Adaptation pathways&lt;/keyword&gt;&lt;keyword&gt;Climate change adaptation&lt;/keyword&gt;&lt;keyword&gt;Decision making&lt;/keyword&gt;&lt;keyword&gt;Deep uncertainty&lt;/keyword&gt;&lt;keyword&gt;Flood risk management&lt;/keyword&gt;&lt;keyword&gt;Serious game&lt;/keyword&gt;&lt;/keywords&gt;&lt;dates&gt;&lt;year&gt;2017&lt;/year&gt;&lt;/dates&gt;&lt;work-type&gt;Article&lt;/work-type&gt;&lt;urls&gt;&lt;related-urls&gt;&lt;url&gt;https://www.scopus.com/inward/record.uri?eid=2-s2.0-85004065557&amp;amp;doi=10.1016%2fj.envsci.2016.12.003&amp;amp;partnerID=40&amp;amp;md5=431b1c3ebd93196239969104b0a5dab7&lt;/url&gt;&lt;/related-urls&gt;&lt;/urls&gt;&lt;electronic-resource-num&gt;10.1016/j.envsci.2016.12.003&lt;/electronic-resource-num&gt;&lt;remote-database-name&gt;Scopus&lt;/remote-database-name&gt;&lt;/record&gt;&lt;/Cite&gt;&lt;/EndNote&gt;</w:instrText>
      </w:r>
      <w:r w:rsidR="00CD75A9" w:rsidRPr="00221F71">
        <w:fldChar w:fldCharType="separate"/>
      </w:r>
      <w:r w:rsidR="00CD75A9" w:rsidRPr="00221F71">
        <w:t>(Lawrence and Haasnoot, 2017)</w:t>
      </w:r>
      <w:r w:rsidR="00CD75A9" w:rsidRPr="00221F71">
        <w:fldChar w:fldCharType="end"/>
      </w:r>
      <w:r w:rsidR="00B6417E" w:rsidRPr="00221F71">
        <w:t xml:space="preserve">. </w:t>
      </w:r>
    </w:p>
    <w:p w14:paraId="79AA9CFB" w14:textId="77777777" w:rsidR="00B37E2A" w:rsidRPr="00221F71" w:rsidRDefault="00B37E2A" w:rsidP="00B6417E"/>
    <w:p w14:paraId="33DB973B" w14:textId="540A1E41" w:rsidR="00BC48FC" w:rsidRPr="00221F71" w:rsidRDefault="00BC48FC" w:rsidP="00000761">
      <w:r w:rsidRPr="00221F71">
        <w:t xml:space="preserve">Our literature review also asked how and why </w:t>
      </w:r>
      <w:r w:rsidR="00C44817" w:rsidRPr="00221F71">
        <w:rPr>
          <w:color w:val="000000"/>
        </w:rPr>
        <w:t>climate resilient</w:t>
      </w:r>
      <w:r w:rsidRPr="00221F71">
        <w:rPr>
          <w:color w:val="000000"/>
        </w:rPr>
        <w:t xml:space="preserve"> development pathways</w:t>
      </w:r>
      <w:r w:rsidRPr="00221F71">
        <w:t xml:space="preserve"> are used. Although we found insufficient material for conclusive answers to these questions, we</w:t>
      </w:r>
      <w:r w:rsidR="00895477" w:rsidRPr="00221F71">
        <w:t xml:space="preserve"> do</w:t>
      </w:r>
      <w:r w:rsidRPr="00221F71">
        <w:t xml:space="preserve"> find</w:t>
      </w:r>
      <w:r w:rsidR="00661374" w:rsidRPr="00221F71">
        <w:t xml:space="preserve"> trends</w:t>
      </w:r>
      <w:r w:rsidRPr="00221F71">
        <w:t>, which are elaborated below.</w:t>
      </w:r>
    </w:p>
    <w:p w14:paraId="1FF35912" w14:textId="77777777" w:rsidR="00000761" w:rsidRPr="00221F71" w:rsidRDefault="00000761" w:rsidP="00000761"/>
    <w:p w14:paraId="0A458874" w14:textId="67A822B7" w:rsidR="00494AFE" w:rsidRPr="00221F71" w:rsidRDefault="00BC48FC" w:rsidP="00BC48FC">
      <w:r w:rsidRPr="00221F71">
        <w:lastRenderedPageBreak/>
        <w:t>First,</w:t>
      </w:r>
      <w:r w:rsidR="0008260D" w:rsidRPr="00221F71">
        <w:t xml:space="preserve"> </w:t>
      </w:r>
      <w:r w:rsidR="001A45FC" w:rsidRPr="00221F71">
        <w:t xml:space="preserve">there has been a shift away from climate action </w:t>
      </w:r>
      <w:r w:rsidR="00000761" w:rsidRPr="00221F71">
        <w:t xml:space="preserve">in support of </w:t>
      </w:r>
      <w:r w:rsidR="001A45FC" w:rsidRPr="00221F71">
        <w:t>sustainable development</w:t>
      </w:r>
      <w:r w:rsidR="00CD75A9" w:rsidRPr="00221F71">
        <w:t xml:space="preserve"> </w:t>
      </w:r>
      <w:r w:rsidR="00CD75A9" w:rsidRPr="00221F71">
        <w:fldChar w:fldCharType="begin"/>
      </w:r>
      <w:r w:rsidR="00CD75A9" w:rsidRPr="00221F71">
        <w:instrText xml:space="preserve"> ADDIN EN.CITE &lt;EndNote&gt;&lt;Cite&gt;&lt;Author&gt;Denton&lt;/Author&gt;&lt;Year&gt;2014&lt;/Year&gt;&lt;RecNum&gt;2903&lt;/RecNum&gt;&lt;DisplayText&gt;(Denton et al., 2014)&lt;/DisplayText&gt;&lt;record&gt;&lt;rec-number&gt;2903&lt;/rec-number&gt;&lt;foreign-keys&gt;&lt;key app="EN" db-id="tzzxrfax45edtser2xkv9fans5vatxd0aa92" timestamp="0"&gt;2903&lt;/key&gt;&lt;/foreign-keys&gt;&lt;ref-type name="Book Section"&gt;5&lt;/ref-type&gt;&lt;contributors&gt;&lt;authors&gt;&lt;author&gt;Denton, F.&lt;/author&gt;&lt;author&gt;T.J.Wilbanks&lt;/author&gt;&lt;author&gt;A.C. Abeysinghe&lt;/author&gt;&lt;author&gt;I. Burton&lt;/author&gt;&lt;author&gt;Q. Gao&lt;/author&gt;&lt;author&gt;M.C. Lemos&lt;/author&gt;&lt;author&gt;T. Masui&lt;/author&gt;&lt;author&gt;K.L. O’Brien&lt;/author&gt;&lt;author&gt;Koko Warner&lt;/author&gt;&lt;/authors&gt;&lt;secondary-authors&gt;&lt;author&gt;Field, C.B.&lt;/author&gt;&lt;author&gt;V.R. Bar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 &lt;/author&gt;&lt;/secondary-authors&gt;&lt;/contributors&gt;&lt;titles&gt;&lt;title&gt;Climate-resilient pathways: adaptation, mitigation, and sustainable development&lt;/title&gt;&lt;secondary-title&gt;Climate Change 2014: Impacts, Adaptation, and Vulnerability. Part A: Global and Sectoral Aspects. Contribution of Working Group II to the Fifth Assessment Report of the Intergovernmental Panel on Climate Change&lt;/secondary-title&gt;&lt;/titles&gt;&lt;pages&gt;1101-1131&lt;/pages&gt;&lt;keywords&gt;&lt;keyword&gt;CRDP&lt;/keyword&gt;&lt;/keywords&gt;&lt;dates&gt;&lt;year&gt;2014&lt;/year&gt;&lt;/dates&gt;&lt;pub-location&gt;Cambridge, United Kingdom and New York, NY, USA&lt;/pub-location&gt;&lt;publisher&gt;Cambridge University Press&lt;/publisher&gt;&lt;urls&gt;&lt;/urls&gt;&lt;/record&gt;&lt;/Cite&gt;&lt;/EndNote&gt;</w:instrText>
      </w:r>
      <w:r w:rsidR="00CD75A9" w:rsidRPr="00221F71">
        <w:fldChar w:fldCharType="separate"/>
      </w:r>
      <w:r w:rsidR="00CD75A9" w:rsidRPr="00221F71">
        <w:t>(Denton et al., 2014)</w:t>
      </w:r>
      <w:r w:rsidR="00CD75A9" w:rsidRPr="00221F71">
        <w:fldChar w:fldCharType="end"/>
      </w:r>
      <w:r w:rsidR="005334A5" w:rsidRPr="00221F71">
        <w:t xml:space="preserve"> toward</w:t>
      </w:r>
      <w:r w:rsidR="00201322" w:rsidRPr="00221F71">
        <w:t xml:space="preserve"> </w:t>
      </w:r>
      <w:r w:rsidR="0056731F" w:rsidRPr="00221F71">
        <w:t>‘</w:t>
      </w:r>
      <w:r w:rsidR="00201322" w:rsidRPr="00221F71">
        <w:t>climate proofing</w:t>
      </w:r>
      <w:r w:rsidR="0056731F" w:rsidRPr="00221F71">
        <w:t>’</w:t>
      </w:r>
      <w:r w:rsidR="00201322" w:rsidRPr="00221F71">
        <w:t xml:space="preserve"> of development</w:t>
      </w:r>
      <w:r w:rsidR="00CD75A9" w:rsidRPr="00221F71">
        <w:t xml:space="preserve"> </w:t>
      </w:r>
      <w:r w:rsidR="00CD75A9" w:rsidRPr="00221F71">
        <w:fldChar w:fldCharType="begin">
          <w:fldData xml:space="preserve">PEVuZE5vdGU+PENpdGU+PEF1dGhvcj5Nb3NzPC9BdXRob3I+PFllYXI+MjAxOTwvWWVhcj48UmVj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</w:fldData>
        </w:fldChar>
      </w:r>
      <w:r w:rsidR="00CD75A9" w:rsidRPr="00221F71">
        <w:instrText xml:space="preserve"> ADDIN EN.CITE </w:instrText>
      </w:r>
      <w:r w:rsidR="00CD75A9" w:rsidRPr="00221F71">
        <w:fldChar w:fldCharType="begin">
          <w:fldData xml:space="preserve">PEVuZE5vdGU+PENpdGU+PEF1dGhvcj5Nb3NzPC9BdXRob3I+PFllYXI+MjAxOTwvWWVhcj48UmVj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</w:fldData>
        </w:fldChar>
      </w:r>
      <w:r w:rsidR="00CD75A9" w:rsidRPr="00221F71">
        <w:instrText xml:space="preserve"> ADDIN EN.CITE.DATA </w:instrText>
      </w:r>
      <w:r w:rsidR="00CD75A9" w:rsidRPr="00221F71">
        <w:fldChar w:fldCharType="end"/>
      </w:r>
      <w:r w:rsidR="00CD75A9" w:rsidRPr="00221F71">
        <w:fldChar w:fldCharType="separate"/>
      </w:r>
      <w:r w:rsidR="00CD75A9" w:rsidRPr="00221F71">
        <w:t>(e.g. Moss et al., 2019; Sánchez-Arcilla et al., 2016)</w:t>
      </w:r>
      <w:r w:rsidR="00CD75A9" w:rsidRPr="00221F71">
        <w:fldChar w:fldCharType="end"/>
      </w:r>
      <w:r w:rsidR="00CD70DD" w:rsidRPr="00221F71">
        <w:t xml:space="preserve">. </w:t>
      </w:r>
      <w:r w:rsidR="001A3F66" w:rsidRPr="00221F71">
        <w:t xml:space="preserve">AR5 </w:t>
      </w:r>
      <w:r w:rsidR="009D79AE" w:rsidRPr="00221F71">
        <w:t xml:space="preserve">emphasizes that adaptation and mitigation </w:t>
      </w:r>
      <w:r w:rsidR="00D91E31" w:rsidRPr="00221F71">
        <w:t xml:space="preserve">are processes that </w:t>
      </w:r>
      <w:r w:rsidR="009D79AE" w:rsidRPr="00221F71">
        <w:t>have the potential to both contribute t</w:t>
      </w:r>
      <w:r w:rsidR="00895477" w:rsidRPr="00221F71">
        <w:t>o,</w:t>
      </w:r>
      <w:r w:rsidR="009D79AE" w:rsidRPr="00221F71">
        <w:t xml:space="preserve"> an</w:t>
      </w:r>
      <w:r w:rsidR="00895477" w:rsidRPr="00221F71">
        <w:t>d</w:t>
      </w:r>
      <w:r w:rsidR="009D79AE" w:rsidRPr="00221F71">
        <w:t xml:space="preserve"> impede sustainable development</w:t>
      </w:r>
      <w:r w:rsidR="00D91E31" w:rsidRPr="00221F71">
        <w:t>, which i</w:t>
      </w:r>
      <w:r w:rsidR="00000761" w:rsidRPr="00221F71">
        <w:t>s</w:t>
      </w:r>
      <w:r w:rsidR="00D91E31" w:rsidRPr="00221F71">
        <w:t xml:space="preserve"> framed as the </w:t>
      </w:r>
      <w:r w:rsidR="00D91E31" w:rsidRPr="00221F71">
        <w:rPr>
          <w:i/>
          <w:iCs/>
        </w:rPr>
        <w:t>“ultimate goal”</w:t>
      </w:r>
      <w:r w:rsidR="00D91E31" w:rsidRPr="00221F71">
        <w:t xml:space="preserve"> for climate action</w:t>
      </w:r>
      <w:r w:rsidR="00A55D1F" w:rsidRPr="00221F71">
        <w:t xml:space="preserve"> </w:t>
      </w:r>
      <w:r w:rsidR="00A55D1F" w:rsidRPr="00221F71">
        <w:fldChar w:fldCharType="begin"/>
      </w:r>
      <w:r w:rsidR="00A55D1F" w:rsidRPr="00221F71">
        <w:instrText xml:space="preserve"> ADDIN EN.CITE &lt;EndNote&gt;&lt;Cite&gt;&lt;Author&gt;Denton&lt;/Author&gt;&lt;Year&gt;2014&lt;/Year&gt;&lt;RecNum&gt;2903&lt;/RecNum&gt;&lt;Suffix&gt;: 1104&lt;/Suffix&gt;&lt;DisplayText&gt;(Denton et al., 2014: 1104)&lt;/DisplayText&gt;&lt;record&gt;&lt;rec-number&gt;2903&lt;/rec-number&gt;&lt;foreign-keys&gt;&lt;key app="EN" db-id="tzzxrfax45edtser2xkv9fans5vatxd0aa92" timestamp="0"&gt;2903&lt;/key&gt;&lt;/foreign-keys&gt;&lt;ref-type name="Book Section"&gt;5&lt;/ref-type&gt;&lt;contributors&gt;&lt;authors&gt;&lt;author&gt;Denton, F.&lt;/author&gt;&lt;author&gt;T.J.Wilbanks&lt;/author&gt;&lt;author&gt;A.C. Abeysinghe&lt;/author&gt;&lt;author&gt;I. Burton&lt;/author&gt;&lt;author&gt;Q. Gao&lt;/author&gt;&lt;author&gt;M.C. Lemos&lt;/author&gt;&lt;author&gt;T. Masui&lt;/author&gt;&lt;author&gt;K.L. O’Brien&lt;/author&gt;&lt;author&gt;Koko Warner&lt;/author&gt;&lt;/authors&gt;&lt;secondary-authors&gt;&lt;author&gt;Field, C.B.&lt;/author&gt;&lt;author&gt;V.R. Barros&lt;/author&gt;&lt;author&gt;D.J. Dokken&lt;/author&gt;&lt;author&gt;K.J. Mach&lt;/author&gt;&lt;author&gt;M.D. Mastrandrea&lt;/author&gt;&lt;author&gt;T.E. Bilir&lt;/author&gt;&lt;author&gt;M. Chatterjee&lt;/author&gt;&lt;author&gt;K.L. Ebi&lt;/author&gt;&lt;author&gt;Y.O. Estrada&lt;/author&gt;&lt;author&gt;R.C. Genova&lt;/author&gt;&lt;author&gt;B. Girma&lt;/author&gt;&lt;author&gt;E.S. Kissel&lt;/author&gt;&lt;author&gt;A.N. Levy&lt;/author&gt;&lt;author&gt;S. MacCracken&lt;/author&gt;&lt;author&gt;P.R. Mastrandrea&lt;/author&gt;&lt;author&gt;L.L.White &lt;/author&gt;&lt;/secondary-authors&gt;&lt;/contributors&gt;&lt;titles&gt;&lt;title&gt;Climate-resilient pathways: adaptation, mitigation, and sustainable development&lt;/title&gt;&lt;secondary-title&gt;Climate Change 2014: Impacts, Adaptation, and Vulnerability. Part A: Global and Sectoral Aspects. Contribution of Working Group II to the Fifth Assessment Report of the Intergovernmental Panel on Climate Change&lt;/secondary-title&gt;&lt;/titles&gt;&lt;pages&gt;1101-1131&lt;/pages&gt;&lt;keywords&gt;&lt;keyword&gt;CRDP&lt;/keyword&gt;&lt;/keywords&gt;&lt;dates&gt;&lt;year&gt;2014&lt;/year&gt;&lt;/dates&gt;&lt;pub-location&gt;Cambridge, United Kingdom and New York, NY, USA&lt;/pub-location&gt;&lt;publisher&gt;Cambridge University Press&lt;/publisher&gt;&lt;urls&gt;&lt;/urls&gt;&lt;/record&gt;&lt;/Cite&gt;&lt;/EndNote&gt;</w:instrText>
      </w:r>
      <w:r w:rsidR="00A55D1F" w:rsidRPr="00221F71">
        <w:fldChar w:fldCharType="separate"/>
      </w:r>
      <w:r w:rsidR="00A55D1F" w:rsidRPr="00221F71">
        <w:t>(Denton et al., 2014: 1104)</w:t>
      </w:r>
      <w:r w:rsidR="00A55D1F" w:rsidRPr="00221F71">
        <w:fldChar w:fldCharType="end"/>
      </w:r>
      <w:r w:rsidR="00D91E31" w:rsidRPr="00221F71">
        <w:t>.</w:t>
      </w:r>
      <w:r w:rsidR="003D24D2" w:rsidRPr="00221F71">
        <w:t xml:space="preserve"> The papers in our review </w:t>
      </w:r>
      <w:r w:rsidR="00010D44" w:rsidRPr="00221F71">
        <w:t>in</w:t>
      </w:r>
      <w:r w:rsidR="003D24D2" w:rsidRPr="00221F71">
        <w:t xml:space="preserve"> the development domain</w:t>
      </w:r>
      <w:r w:rsidR="00B37E2A" w:rsidRPr="00221F71">
        <w:t>,</w:t>
      </w:r>
      <w:r w:rsidR="003D24D2" w:rsidRPr="00221F71">
        <w:t xml:space="preserve"> frame development as the </w:t>
      </w:r>
      <w:r w:rsidR="00010D44" w:rsidRPr="00221F71">
        <w:t>action</w:t>
      </w:r>
      <w:r w:rsidR="003D24D2" w:rsidRPr="00221F71">
        <w:t>, which</w:t>
      </w:r>
      <w:r w:rsidR="0056731F" w:rsidRPr="00221F71">
        <w:t>, depending on how</w:t>
      </w:r>
      <w:r w:rsidR="003D24D2" w:rsidRPr="00221F71">
        <w:t xml:space="preserve"> </w:t>
      </w:r>
      <w:r w:rsidR="00943790" w:rsidRPr="00221F71">
        <w:t>sustainable</w:t>
      </w:r>
      <w:r w:rsidR="0056731F" w:rsidRPr="00221F71">
        <w:t xml:space="preserve"> it is, </w:t>
      </w:r>
      <w:r w:rsidR="00B52213" w:rsidRPr="00221F71">
        <w:t xml:space="preserve">enhances </w:t>
      </w:r>
      <w:r w:rsidR="00CE2F54" w:rsidRPr="00221F71">
        <w:t xml:space="preserve">the natural </w:t>
      </w:r>
      <w:r w:rsidR="00B52213" w:rsidRPr="00221F71">
        <w:t>resilience</w:t>
      </w:r>
      <w:r w:rsidR="0056731F" w:rsidRPr="00221F71">
        <w:t xml:space="preserve"> </w:t>
      </w:r>
      <w:r w:rsidR="00CE2F54" w:rsidRPr="00221F71">
        <w:t>of the studied systems</w:t>
      </w:r>
      <w:r w:rsidR="00CD75A9" w:rsidRPr="00221F71">
        <w:t xml:space="preserve"> </w:t>
      </w:r>
      <w:r w:rsidR="00CD75A9" w:rsidRPr="00221F71">
        <w:fldChar w:fldCharType="begin"/>
      </w:r>
      <w:r w:rsidR="00CD75A9" w:rsidRPr="00221F71">
        <w:instrText xml:space="preserve"> ADDIN EN.CITE &lt;EndNote&gt;&lt;Cite&gt;&lt;Author&gt;Sánchez-Arcilla&lt;/Author&gt;&lt;Year&gt;2016&lt;/Year&gt;&lt;RecNum&gt;3251&lt;/RecNum&gt;&lt;DisplayText&gt;(Sánchez-Arcilla et al., 2016)&lt;/DisplayText&gt;&lt;record&gt;&lt;rec-number&gt;3251&lt;/rec-number&gt;&lt;foreign-keys&gt;&lt;key app="EN" db-id="tzzxrfax45edtser2xkv9fans5vatxd0aa92" timestamp="1602085120"&gt;3251&lt;/key&gt;&lt;/foreign-keys&gt;&lt;ref-type name="Journal Article"&gt;17&lt;/ref-type&gt;&lt;contributors&gt;&lt;authors&gt;&lt;author&gt;Sánchez-Arcilla, A.&lt;/author&gt;&lt;author&gt;García-León, M.&lt;/author&gt;&lt;author&gt;Gracia, V.&lt;/author&gt;&lt;author&gt;Devoy, R.&lt;/author&gt;&lt;author&gt;Stanica, A.&lt;/author&gt;&lt;author&gt;Gault, J.&lt;/author&gt;&lt;/authors&gt;&lt;/contributors&gt;&lt;auth-address&gt;Laboratori d&amp;apos;Enginyeria Marítima, Universitat Politècnica de Catalunya, C/ Jordi Girona, 1-3 Ed. D1 Campus Nord, Barcelona, 08034, Spain&amp;#xD;Jordi Girona, 1–3, Ed. D1, Barcelona, 08031, Spain&amp;#xD;MaREI Centre, Environmental Research Institute, University College Cork, Ringaskiddy, Co. Cork, Ireland&amp;#xD;Natl. Institute of Marine Geology and GeoEcology — GeoEcoMar, Str. Dimitrie Onciul 23-25, Sector 2, Bucharest, 024053, Romania&lt;/auth-address&gt;&lt;titles&gt;&lt;title&gt;Managing coastal environments under climate change: Pathways to adaptation&lt;/title&gt;&lt;secondary-title&gt;Science of the Total Environment&lt;/secondary-title&gt;&lt;/titles&gt;&lt;periodical&gt;&lt;full-title&gt;Science of the Total Environment&lt;/full-title&gt;&lt;/periodical&gt;&lt;pages&gt;1336-1352&lt;/pages&gt;&lt;volume&gt;572&lt;/volume&gt;&lt;keywords&gt;&lt;keyword&gt;Climate change&lt;/keyword&gt;&lt;keyword&gt;Coastal management&lt;/keyword&gt;&lt;keyword&gt;European coast&lt;/keyword&gt;&lt;keyword&gt;Integrated assessment&lt;/keyword&gt;&lt;/keywords&gt;&lt;dates&gt;&lt;year&gt;2016&lt;/year&gt;&lt;/dates&gt;&lt;work-type&gt;Article&lt;/work-type&gt;&lt;urls&gt;&lt;related-urls&gt;&lt;url&gt;https://www.scopus.com/inward/record.uri?eid=2-s2.0-84971468824&amp;amp;doi=10.1016%2fj.scitotenv.2016.01.124&amp;amp;partnerID=40&amp;amp;md5=28d8fc1bf71985f4d7d83f924b6d0b29&lt;/url&gt;&lt;/related-urls&gt;&lt;/urls&gt;&lt;electronic-resource-num&gt;10.1016/j.scitotenv.2016.01.124&lt;/electronic-resource-num&gt;&lt;remote-database-name&gt;Scopus&lt;/remote-database-name&gt;&lt;/record&gt;&lt;/Cite&gt;&lt;/EndNote&gt;</w:instrText>
      </w:r>
      <w:r w:rsidR="00CD75A9" w:rsidRPr="00221F71">
        <w:fldChar w:fldCharType="separate"/>
      </w:r>
      <w:r w:rsidR="00CD75A9" w:rsidRPr="00221F71">
        <w:t>(Sánchez-Arcilla et al., 2016)</w:t>
      </w:r>
      <w:r w:rsidR="00CD75A9" w:rsidRPr="00221F71">
        <w:fldChar w:fldCharType="end"/>
      </w:r>
      <w:r w:rsidR="00494AFE" w:rsidRPr="00221F71">
        <w:t>.</w:t>
      </w:r>
    </w:p>
    <w:p w14:paraId="289091B3" w14:textId="77777777" w:rsidR="00811E95" w:rsidRPr="00221F71" w:rsidRDefault="00811E95" w:rsidP="00BC48FC"/>
    <w:p w14:paraId="7FF9724A" w14:textId="25597B98" w:rsidR="00914D81" w:rsidRPr="00221F71" w:rsidRDefault="00914D81" w:rsidP="00914D81">
      <w:r w:rsidRPr="00221F71">
        <w:t xml:space="preserve">Second, mainstreaming climate action into development paths at every level is discussed as essential (Burch et al., 2014; </w:t>
      </w:r>
      <w:proofErr w:type="spellStart"/>
      <w:r w:rsidRPr="00221F71">
        <w:t>Dovie</w:t>
      </w:r>
      <w:proofErr w:type="spellEnd"/>
      <w:r w:rsidRPr="00221F71">
        <w:t xml:space="preserve"> et al., 2020; </w:t>
      </w:r>
      <w:proofErr w:type="spellStart"/>
      <w:r w:rsidRPr="00221F71">
        <w:t>Mulugetta</w:t>
      </w:r>
      <w:proofErr w:type="spellEnd"/>
      <w:r w:rsidRPr="00221F71">
        <w:t xml:space="preserve"> and </w:t>
      </w:r>
      <w:proofErr w:type="spellStart"/>
      <w:r w:rsidRPr="00221F71">
        <w:t>Castán</w:t>
      </w:r>
      <w:proofErr w:type="spellEnd"/>
      <w:r w:rsidRPr="00221F71">
        <w:t xml:space="preserve"> </w:t>
      </w:r>
      <w:proofErr w:type="spellStart"/>
      <w:r w:rsidRPr="00221F71">
        <w:t>Broto</w:t>
      </w:r>
      <w:proofErr w:type="spellEnd"/>
      <w:r w:rsidRPr="00221F71">
        <w:t xml:space="preserve">, 2018; Ferreira Costa, 2020; Tanner et al., 2019). To what extent this occurs depends on appropriate governance, </w:t>
      </w:r>
      <w:r w:rsidR="00A55D1F" w:rsidRPr="00221F71">
        <w:t xml:space="preserve">regulations, </w:t>
      </w:r>
      <w:r w:rsidRPr="00221F71">
        <w:rPr>
          <w:color w:val="000000"/>
        </w:rPr>
        <w:t xml:space="preserve">knowledge and education, </w:t>
      </w:r>
      <w:r w:rsidR="00A55D1F" w:rsidRPr="00221F71">
        <w:rPr>
          <w:color w:val="000000"/>
        </w:rPr>
        <w:t xml:space="preserve">and </w:t>
      </w:r>
      <w:r w:rsidRPr="00221F71">
        <w:rPr>
          <w:color w:val="000000"/>
        </w:rPr>
        <w:t>resourcing</w:t>
      </w:r>
      <w:r w:rsidR="00A55D1F" w:rsidRPr="00221F71">
        <w:rPr>
          <w:color w:val="000000"/>
        </w:rPr>
        <w:t xml:space="preserve"> </w:t>
      </w:r>
      <w:r w:rsidRPr="00221F71">
        <w:rPr>
          <w:color w:val="000000"/>
        </w:rPr>
        <w:fldChar w:fldCharType="begin">
          <w:fldData xml:space="preserve">PEVuZE5vdGU+PENpdGU+PEF1dGhvcj5TY2hpcHBlcjwvQXV0aG9yPjxZZWFyPjIwMjA8L1llYXI+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</w:fldData>
        </w:fldChar>
      </w:r>
      <w:r w:rsidR="00561965" w:rsidRPr="00221F71">
        <w:rPr>
          <w:color w:val="000000"/>
        </w:rPr>
        <w:instrText xml:space="preserve"> ADDIN EN.CITE </w:instrText>
      </w:r>
      <w:r w:rsidR="00561965" w:rsidRPr="00221F71">
        <w:rPr>
          <w:color w:val="000000"/>
        </w:rPr>
        <w:fldChar w:fldCharType="begin">
          <w:fldData xml:space="preserve">PEVuZE5vdGU+PENpdGU+PEF1dGhvcj5TY2hpcHBlcjwvQXV0aG9yPjxZZWFyPjIwMjA8L1llYXI+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</w:fldData>
        </w:fldChar>
      </w:r>
      <w:r w:rsidR="00561965" w:rsidRPr="00221F71">
        <w:rPr>
          <w:color w:val="000000"/>
        </w:rPr>
        <w:instrText xml:space="preserve"> ADDIN EN.CITE.DATA </w:instrText>
      </w:r>
      <w:r w:rsidR="00561965" w:rsidRPr="00221F71">
        <w:rPr>
          <w:color w:val="000000"/>
        </w:rPr>
      </w:r>
      <w:r w:rsidR="00561965" w:rsidRPr="00221F71">
        <w:rPr>
          <w:color w:val="000000"/>
        </w:rPr>
        <w:fldChar w:fldCharType="end"/>
      </w:r>
      <w:r w:rsidRPr="00221F71">
        <w:rPr>
          <w:color w:val="000000"/>
        </w:rPr>
      </w:r>
      <w:r w:rsidRPr="00221F71">
        <w:rPr>
          <w:color w:val="000000"/>
        </w:rPr>
        <w:fldChar w:fldCharType="separate"/>
      </w:r>
      <w:r w:rsidRPr="00221F71">
        <w:rPr>
          <w:color w:val="000000"/>
        </w:rPr>
        <w:t>(Schipper et al., 2020; Stringer et al., 2020)</w:t>
      </w:r>
      <w:r w:rsidRPr="00221F71">
        <w:rPr>
          <w:color w:val="000000"/>
        </w:rPr>
        <w:fldChar w:fldCharType="end"/>
      </w:r>
      <w:r w:rsidRPr="00221F71">
        <w:t>. Evidence from Mali, for example, indicates that most commun</w:t>
      </w:r>
      <w:r w:rsidR="0003085E" w:rsidRPr="00221F71">
        <w:t>iti</w:t>
      </w:r>
      <w:r w:rsidRPr="00221F71">
        <w:t xml:space="preserve">es </w:t>
      </w:r>
      <w:r w:rsidR="00A55D1F" w:rsidRPr="00221F71">
        <w:t>“</w:t>
      </w:r>
      <w:r w:rsidRPr="00221F71">
        <w:t>do not have the technical or financial resources to elaborate a development pathway sensitive to the increasing pressures of climate and environmental change</w:t>
      </w:r>
      <w:r w:rsidR="00A55D1F" w:rsidRPr="00221F71">
        <w:t>”</w:t>
      </w:r>
      <w:r w:rsidRPr="00221F71">
        <w:t xml:space="preserve"> </w:t>
      </w:r>
      <w:r w:rsidRPr="00221F71">
        <w:fldChar w:fldCharType="begin"/>
      </w:r>
      <w:r w:rsidR="00A55D1F" w:rsidRPr="00221F71">
        <w:instrText xml:space="preserve"> ADDIN EN.CITE &lt;EndNote&gt;&lt;Cite&gt;&lt;Author&gt;Martin&lt;/Author&gt;&lt;Year&gt;2018&lt;/Year&gt;&lt;RecNum&gt;3274&lt;/RecNum&gt;&lt;Suffix&gt;: 16&lt;/Suffix&gt;&lt;DisplayText&gt;(Martin et al., 2018: 16)&lt;/DisplayText&gt;&lt;record&gt;&lt;rec-number&gt;3274&lt;/rec-number&gt;&lt;foreign-keys&gt;&lt;key app="EN" db-id="tzzxrfax45edtser2xkv9fans5vatxd0aa92" timestamp="1603556623"&gt;3274&lt;/key&gt;&lt;/foreign-keys&gt;&lt;ref-type name="Book Section"&gt;5&lt;/ref-type&gt;&lt;contributors&gt;&lt;authors&gt;&lt;author&gt;Erin Martin&lt;/author&gt;&lt;author&gt;Christopher Perine&lt;/author&gt;&lt;author&gt;Veronique Lee&lt;/author&gt;&lt;author&gt;Jeff Ratcliffe&lt;/author&gt;&lt;/authors&gt;&lt;secondary-authors&gt;&lt;author&gt;Fátima Alves&lt;/author&gt;&lt;author&gt;Walter Leal Filho&lt;/author&gt;&lt;author&gt;Ulisses Azeiteiro&lt;/author&gt;&lt;/secondary-authors&gt;&lt;/contributors&gt;&lt;titles&gt;&lt;title&gt;Decentralized Governance and Climate Change Adaptation: Working Locally to Address Community Resilience Priorities&lt;/title&gt;&lt;secondary-title&gt;Theory and Practice of Climate Adaptation&lt;/secondary-title&gt;&lt;tertiary-title&gt;Climate Change Management&lt;/tertiary-title&gt;&lt;/titles&gt;&lt;pages&gt;3&lt;/pages&gt;&lt;keywords&gt;&lt;keyword&gt;Adaptation&lt;/keyword&gt;&lt;keyword&gt;Climate change&lt;/keyword&gt;&lt;keyword&gt;Resilience&lt;/keyword&gt;&lt;keyword&gt;Risk&lt;/keyword&gt;&lt;keyword&gt;Vulnerability&lt;/keyword&gt;&lt;/keywords&gt;&lt;dates&gt;&lt;year&gt;2018&lt;/year&gt;&lt;/dates&gt;&lt;pub-location&gt;Cham, Switzerland&lt;/pub-location&gt;&lt;publisher&gt;Springer&lt;/publisher&gt;&lt;work-type&gt;Book Chapter&lt;/work-type&gt;&lt;urls&gt;&lt;/urls&gt;&lt;electronic-resource-num&gt;10.1007/978-3-319-72874-2_9&lt;/electronic-resource-num&gt;&lt;research-notes&gt;Overall, evidence from the study indicates that most communes do not have the technical or financial resources to elaborate a development pathway sensitive to the increasing pressures of climate and environmental change.&lt;/research-notes&gt;&lt;/record&gt;&lt;/Cite&gt;&lt;/EndNote&gt;</w:instrText>
      </w:r>
      <w:r w:rsidRPr="00221F71">
        <w:fldChar w:fldCharType="separate"/>
      </w:r>
      <w:r w:rsidR="00A55D1F" w:rsidRPr="00221F71">
        <w:t>(Martin et al., 2018: 16)</w:t>
      </w:r>
      <w:r w:rsidRPr="00221F71">
        <w:fldChar w:fldCharType="end"/>
      </w:r>
      <w:r w:rsidRPr="00221F71">
        <w:t xml:space="preserve">. With respect to the issue of scale, of the literature that we analysed in detail, content was more concrete at smaller scales </w:t>
      </w:r>
      <w:r w:rsidRPr="00221F71">
        <w:fldChar w:fldCharType="begin"/>
      </w:r>
      <w:r w:rsidRPr="00221F71">
        <w:instrText xml:space="preserve"> ADDIN EN.CITE &lt;EndNote&gt;&lt;Cite&gt;&lt;Author&gt;Butler&lt;/Author&gt;&lt;Year&gt;2014&lt;/Year&gt;&lt;RecNum&gt;2709&lt;/RecNum&gt;&lt;Prefix&gt;e.g. &lt;/Prefix&gt;&lt;DisplayText&gt;(e.g. Butler et al., 2014)&lt;/DisplayText&gt;&lt;record&gt;&lt;rec-number&gt;2709&lt;/rec-number&gt;&lt;foreign-keys&gt;&lt;key app="EN" db-id="tzzxrfax45edtser2xkv9fans5vatxd0aa92" timestamp="0"&gt;2709&lt;/key&gt;&lt;/foreign-keys&gt;&lt;ref-type name="Journal Article"&gt;17&lt;/ref-type&gt;&lt;contributors&gt;&lt;authors&gt;&lt;author&gt;Butler, J. R. A.&lt;/author&gt;&lt;author&gt;Suadnya, W.&lt;/author&gt;&lt;author&gt;Puspadi, K.&lt;/author&gt;&lt;author&gt;Sutaryono, Y.&lt;/author&gt;&lt;author&gt;Wise, R. M.&lt;/author&gt;&lt;author&gt;Skewes, T. D.&lt;/author&gt;&lt;author&gt;Kirono, D.&lt;/author&gt;&lt;author&gt;Bohensky, E. L.&lt;/author&gt;&lt;author&gt;Handayani, T.&lt;/author&gt;&lt;author&gt;Habibi, P.&lt;/author&gt;&lt;author&gt;Kisman, M.&lt;/author&gt;&lt;author&gt;Suharto, I.&lt;/author&gt;&lt;author&gt;Hanartani,&lt;/author&gt;&lt;author&gt;Supartarningsih, S.&lt;/author&gt;&lt;author&gt;Ripaldi, A.&lt;/author&gt;&lt;author&gt;Fachry, A.&lt;/author&gt;&lt;author&gt;Yanuartati, Y.&lt;/author&gt;&lt;author&gt;Abbas, G.&lt;/author&gt;&lt;author&gt;Duggan, K.&lt;/author&gt;&lt;author&gt;Ash, A.&lt;/author&gt;&lt;/authors&gt;&lt;/contributors&gt;&lt;titles&gt;&lt;title&gt;Framing the application of adaptation pathways for rural livelihoods and global change in eastern Indonesian islands&lt;/title&gt;&lt;secondary-title&gt;Global Environmental Change&lt;/secondary-title&gt;&lt;/titles&gt;&lt;periodical&gt;&lt;full-title&gt;Global Environmental Change&lt;/full-title&gt;&lt;/periodical&gt;&lt;pages&gt;368-382&lt;/pages&gt;&lt;volume&gt;28&lt;/volume&gt;&lt;keywords&gt;&lt;keyword&gt;Adaptive co-management&lt;/keyword&gt;&lt;keyword&gt;Climate change&lt;/keyword&gt;&lt;keyword&gt;Drivers of change&lt;/keyword&gt;&lt;keyword&gt;Innovation niches&lt;/keyword&gt;&lt;keyword&gt;Livelihoods&lt;/keyword&gt;&lt;keyword&gt;Millennium Development Goals&lt;/keyword&gt;&lt;/keywords&gt;&lt;dates&gt;&lt;year&gt;2014&lt;/year&gt;&lt;/dates&gt;&lt;urls&gt;&lt;related-urls&gt;&lt;url&gt;http://www.sciencedirect.com/science/article/pii/S0959378013002343 &lt;/url&gt;&lt;/related-urls&gt;&lt;/urls&gt;&lt;/record&gt;&lt;/Cite&gt;&lt;/EndNote&gt;</w:instrText>
      </w:r>
      <w:r w:rsidRPr="00221F71">
        <w:fldChar w:fldCharType="separate"/>
      </w:r>
      <w:r w:rsidRPr="00221F71">
        <w:t>(e.g. Butler et al., 2014)</w:t>
      </w:r>
      <w:r w:rsidRPr="00221F71">
        <w:fldChar w:fldCharType="end"/>
      </w:r>
      <w:r w:rsidRPr="00221F71">
        <w:t xml:space="preserve"> and became more abstract at larger scales </w:t>
      </w:r>
      <w:r w:rsidRPr="00221F71">
        <w:fldChar w:fldCharType="begin"/>
      </w:r>
      <w:r w:rsidRPr="00221F71">
        <w:instrText xml:space="preserve"> ADDIN EN.CITE &lt;EndNote&gt;&lt;Cite&gt;&lt;Author&gt;Tanner&lt;/Author&gt;&lt;Year&gt;2019&lt;/Year&gt;&lt;RecNum&gt;3225&lt;/RecNum&gt;&lt;Prefix&gt;e.g. &lt;/Prefix&gt;&lt;DisplayText&gt;(e.g. Tanner et al., 2019)&lt;/DisplayText&gt;&lt;record&gt;&lt;rec-number&gt;3225&lt;/rec-number&gt;&lt;foreign-keys&gt;&lt;key app="EN" db-id="tzzxrfax45edtser2xkv9fans5vatxd0aa92" timestamp="1602084751"&gt;3225&lt;/key&gt;&lt;/foreign-keys&gt;&lt;ref-type name="Journal Article"&gt;17&lt;/ref-type&gt;&lt;contributors&gt;&lt;authors&gt;&lt;author&gt;Tanner, T.&lt;/author&gt;&lt;author&gt;Zaman, R. U.&lt;/author&gt;&lt;author&gt;Acharya, S.&lt;/author&gt;&lt;author&gt;Gogoi, E.&lt;/author&gt;&lt;author&gt;Bahadur, A.&lt;/author&gt;&lt;/authors&gt;&lt;/contributors&gt;&lt;auth-address&gt;Reader in Environment and Development at the Centre for Development, Environment and Policy, SOAS, University of London, United Kingdom&amp;#xD;Assam State Team Leader, Action on Climate Today, India&amp;#xD;Project Manager at Practical Action Nepal, Nepal&amp;#xD;Consultant at Oxford Policy Management, India&amp;#xD;Research Associate at the Overseas Development Institute, United Kingdom&lt;/auth-address&gt;&lt;titles&gt;&lt;title&gt;Influencing resilience: the role of policy entrepreneurs in mainstreaming climate adaptation&lt;/title&gt;&lt;secondary-title&gt;Disasters&lt;/secondary-title&gt;&lt;/titles&gt;&lt;periodical&gt;&lt;full-title&gt;Disasters&lt;/full-title&gt;&lt;/periodical&gt;&lt;pages&gt;S388-S411&lt;/pages&gt;&lt;volume&gt;43&lt;/volume&gt;&lt;number&gt;S3&lt;/number&gt;&lt;keywords&gt;&lt;keyword&gt;adaptation&lt;/keyword&gt;&lt;keyword&gt;mainstreaming&lt;/keyword&gt;&lt;keyword&gt;policy entrepreneurs&lt;/keyword&gt;&lt;keyword&gt;policy influence&lt;/keyword&gt;&lt;keyword&gt;policy processes&lt;/keyword&gt;&lt;keyword&gt;resilience&lt;/keyword&gt;&lt;/keywords&gt;&lt;dates&gt;&lt;year&gt;2019&lt;/year&gt;&lt;/dates&gt;&lt;work-type&gt;Article&lt;/work-type&gt;&lt;urls&gt;&lt;related-urls&gt;&lt;url&gt;https://www.scopus.com/inward/record.uri?eid=2-s2.0-85063877743&amp;amp;doi=10.1111%2fdisa.12338&amp;amp;partnerID=40&amp;amp;md5=fbbe672615ea491826655374e0a00e08&lt;/url&gt;&lt;/related-urls&gt;&lt;/urls&gt;&lt;electronic-resource-num&gt;10.1111/disa.12338&lt;/electronic-resource-num&gt;&lt;remote-database-name&gt;Scopus&lt;/remote-database-name&gt;&lt;/record&gt;&lt;/Cite&gt;&lt;/EndNote&gt;</w:instrText>
      </w:r>
      <w:r w:rsidRPr="00221F71">
        <w:fldChar w:fldCharType="separate"/>
      </w:r>
      <w:r w:rsidRPr="00221F71">
        <w:t>(e.g. Tanner et al., 2019)</w:t>
      </w:r>
      <w:r w:rsidRPr="00221F71">
        <w:fldChar w:fldCharType="end"/>
      </w:r>
      <w:r w:rsidRPr="00221F71">
        <w:t>.</w:t>
      </w:r>
    </w:p>
    <w:p w14:paraId="1FA289EE" w14:textId="77777777" w:rsidR="00914D81" w:rsidRPr="00221F71" w:rsidRDefault="00914D81" w:rsidP="00914D81"/>
    <w:p w14:paraId="4D324569" w14:textId="177E88D5" w:rsidR="00BC48FC" w:rsidRPr="00221F71" w:rsidRDefault="00914D81" w:rsidP="00BC48FC">
      <w:r w:rsidRPr="00221F71">
        <w:t>Third</w:t>
      </w:r>
      <w:r w:rsidR="00BC48FC" w:rsidRPr="00221F71">
        <w:t xml:space="preserve">, a substantial number of authors elaborate on actor involvement and social learning processes. It is argued that reflexive governance approaches based on social learning </w:t>
      </w:r>
      <w:r w:rsidR="0003085E" w:rsidRPr="00221F71">
        <w:t>creates</w:t>
      </w:r>
      <w:r w:rsidR="00BC48FC" w:rsidRPr="00221F71">
        <w:t xml:space="preserve"> opportunity for desired end goals</w:t>
      </w:r>
      <w:r w:rsidR="004D5DF1" w:rsidRPr="00221F71">
        <w:t xml:space="preserve"> </w:t>
      </w:r>
      <w:r w:rsidR="004D5DF1" w:rsidRPr="00221F71">
        <w:fldChar w:fldCharType="begin">
          <w:fldData xml:space="preserve">PEVuZE5vdGU+PENpdGU+PEF1dGhvcj5CdXJjaDwvQXV0aG9yPjxZZWFyPjIwMTQ8L1llYXI+PFJl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</w:fldData>
        </w:fldChar>
      </w:r>
      <w:r w:rsidR="00561965" w:rsidRPr="00221F71">
        <w:instrText xml:space="preserve"> ADDIN EN.CITE </w:instrText>
      </w:r>
      <w:r w:rsidR="00561965" w:rsidRPr="00221F71">
        <w:fldChar w:fldCharType="begin">
          <w:fldData xml:space="preserve">PEVuZE5vdGU+PENpdGU+PEF1dGhvcj5CdXJjaDwvQXV0aG9yPjxZZWFyPjIwMTQ8L1llYXI+PFJl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</w:fldData>
        </w:fldChar>
      </w:r>
      <w:r w:rsidR="00561965" w:rsidRPr="00221F71">
        <w:instrText xml:space="preserve"> ADDIN EN.CITE.DATA </w:instrText>
      </w:r>
      <w:r w:rsidR="00561965" w:rsidRPr="00221F71">
        <w:fldChar w:fldCharType="end"/>
      </w:r>
      <w:r w:rsidR="004D5DF1" w:rsidRPr="00221F71">
        <w:fldChar w:fldCharType="separate"/>
      </w:r>
      <w:r w:rsidR="004D5DF1" w:rsidRPr="00221F71">
        <w:t>(Burch et al., 2014; Moss et al., 2019; Mulugetta and Castán Broto, 2018; Scholz and Methner, 2020; Stringer et al., 2020; Tanner et al., 2019)</w:t>
      </w:r>
      <w:r w:rsidR="004D5DF1" w:rsidRPr="00221F71">
        <w:fldChar w:fldCharType="end"/>
      </w:r>
      <w:r w:rsidR="00BC48FC" w:rsidRPr="00221F71">
        <w:t>. Multiple authors place</w:t>
      </w:r>
      <w:r w:rsidR="0003085E" w:rsidRPr="00221F71">
        <w:t xml:space="preserve"> reliance on informal processes, advocated for by central </w:t>
      </w:r>
      <w:r w:rsidR="00BC48FC" w:rsidRPr="00221F71">
        <w:t>stakeholders</w:t>
      </w:r>
      <w:r w:rsidR="0003085E" w:rsidRPr="00221F71">
        <w:t xml:space="preserve"> for stimulating this</w:t>
      </w:r>
      <w:r w:rsidR="00BC48FC" w:rsidRPr="00221F71">
        <w:t xml:space="preserve">. For example, Tanner </w:t>
      </w:r>
      <w:r w:rsidR="00BC48FC" w:rsidRPr="00221F71">
        <w:rPr>
          <w:iCs/>
        </w:rPr>
        <w:t>et al</w:t>
      </w:r>
      <w:r w:rsidR="004D5DF1" w:rsidRPr="00221F71">
        <w:t xml:space="preserve">. </w:t>
      </w:r>
      <w:r w:rsidR="004D5DF1" w:rsidRPr="00221F71">
        <w:fldChar w:fldCharType="begin"/>
      </w:r>
      <w:r w:rsidR="004D5DF1" w:rsidRPr="00221F71">
        <w:instrText xml:space="preserve"> ADDIN EN.CITE &lt;EndNote&gt;&lt;Cite ExcludeAuth="1"&gt;&lt;Author&gt;Tanner&lt;/Author&gt;&lt;Year&gt;2019&lt;/Year&gt;&lt;RecNum&gt;3225&lt;/RecNum&gt;&lt;DisplayText&gt;(2019)&lt;/DisplayText&gt;&lt;record&gt;&lt;rec-number&gt;3225&lt;/rec-number&gt;&lt;foreign-keys&gt;&lt;key app="EN" db-id="tzzxrfax45edtser2xkv9fans5vatxd0aa92" timestamp="1602084751"&gt;3225&lt;/key&gt;&lt;/foreign-keys&gt;&lt;ref-type name="Journal Article"&gt;17&lt;/ref-type&gt;&lt;contributors&gt;&lt;authors&gt;&lt;author&gt;Tanner, T.&lt;/author&gt;&lt;author&gt;Zaman, R. U.&lt;/author&gt;&lt;author&gt;Acharya, S.&lt;/author&gt;&lt;author&gt;Gogoi, E.&lt;/author&gt;&lt;author&gt;Bahadur, A.&lt;/author&gt;&lt;/authors&gt;&lt;/contributors&gt;&lt;auth-address&gt;Reader in Environment and Development at the Centre for Development, Environment and Policy, SOAS, University of London, United Kingdom&amp;#xD;Assam State Team Leader, Action on Climate Today, India&amp;#xD;Project Manager at Practical Action Nepal, Nepal&amp;#xD;Consultant at Oxford Policy Management, India&amp;#xD;Research Associate at the Overseas Development Institute, United Kingdom&lt;/auth-address&gt;&lt;titles&gt;&lt;title&gt;Influencing resilience: the role of policy entrepreneurs in mainstreaming climate adaptation&lt;/title&gt;&lt;secondary-title&gt;Disasters&lt;/secondary-title&gt;&lt;/titles&gt;&lt;periodical&gt;&lt;full-title&gt;Disasters&lt;/full-title&gt;&lt;/periodical&gt;&lt;pages&gt;S388-S411&lt;/pages&gt;&lt;volume&gt;43&lt;/volume&gt;&lt;number&gt;S3&lt;/number&gt;&lt;keywords&gt;&lt;keyword&gt;adaptation&lt;/keyword&gt;&lt;keyword&gt;mainstreaming&lt;/keyword&gt;&lt;keyword&gt;policy entrepreneurs&lt;/keyword&gt;&lt;keyword&gt;policy influence&lt;/keyword&gt;&lt;keyword&gt;policy processes&lt;/keyword&gt;&lt;keyword&gt;resilience&lt;/keyword&gt;&lt;/keywords&gt;&lt;dates&gt;&lt;year&gt;2019&lt;/year&gt;&lt;/dates&gt;&lt;work-type&gt;Article&lt;/work-type&gt;&lt;urls&gt;&lt;related-urls&gt;&lt;url&gt;https://www.scopus.com/inward/record.uri?eid=2-s2.0-85063877743&amp;amp;doi=10.1111%2fdisa.12338&amp;amp;partnerID=40&amp;amp;md5=fbbe672615ea491826655374e0a00e08&lt;/url&gt;&lt;/related-urls&gt;&lt;/urls&gt;&lt;electronic-resource-num&gt;10.1111/disa.12338&lt;/electronic-resource-num&gt;&lt;remote-database-name&gt;Scopus&lt;/remote-database-name&gt;&lt;/record&gt;&lt;/Cite&gt;&lt;/EndNote&gt;</w:instrText>
      </w:r>
      <w:r w:rsidR="004D5DF1" w:rsidRPr="00221F71">
        <w:fldChar w:fldCharType="separate"/>
      </w:r>
      <w:r w:rsidR="004D5DF1" w:rsidRPr="00221F71">
        <w:t>(2019)</w:t>
      </w:r>
      <w:r w:rsidR="004D5DF1" w:rsidRPr="00221F71">
        <w:fldChar w:fldCharType="end"/>
      </w:r>
      <w:r w:rsidR="00BC48FC" w:rsidRPr="00221F71">
        <w:t xml:space="preserve"> argue</w:t>
      </w:r>
      <w:r w:rsidR="00063DAE" w:rsidRPr="00221F71">
        <w:t xml:space="preserve"> that informal processes </w:t>
      </w:r>
      <w:r w:rsidR="00063DAE" w:rsidRPr="00221F71">
        <w:rPr>
          <w:iCs/>
        </w:rPr>
        <w:t>championed</w:t>
      </w:r>
      <w:r w:rsidR="00BC48FC" w:rsidRPr="00221F71">
        <w:rPr>
          <w:i/>
          <w:iCs/>
        </w:rPr>
        <w:t xml:space="preserve"> </w:t>
      </w:r>
      <w:r w:rsidR="00BC48FC" w:rsidRPr="00221F71">
        <w:t>by</w:t>
      </w:r>
      <w:r w:rsidR="00BC48FC" w:rsidRPr="00221F71">
        <w:rPr>
          <w:i/>
          <w:iCs/>
        </w:rPr>
        <w:t xml:space="preserve"> </w:t>
      </w:r>
      <w:r w:rsidR="00063DAE" w:rsidRPr="00221F71">
        <w:rPr>
          <w:iCs/>
        </w:rPr>
        <w:t xml:space="preserve">so-called </w:t>
      </w:r>
      <w:r w:rsidR="00BC48FC" w:rsidRPr="00221F71">
        <w:rPr>
          <w:iCs/>
        </w:rPr>
        <w:t>“</w:t>
      </w:r>
      <w:r w:rsidR="00BC48FC" w:rsidRPr="00221F71">
        <w:rPr>
          <w:i/>
          <w:iCs/>
        </w:rPr>
        <w:t>policy entrepreneurs</w:t>
      </w:r>
      <w:r w:rsidR="00BC48FC" w:rsidRPr="00221F71">
        <w:t>”</w:t>
      </w:r>
      <w:r w:rsidR="00AD1348" w:rsidRPr="00221F71">
        <w:t xml:space="preserve"> </w:t>
      </w:r>
      <w:r w:rsidR="00F14872" w:rsidRPr="00221F71">
        <w:t>can</w:t>
      </w:r>
      <w:r w:rsidR="00BC48FC" w:rsidRPr="00221F71">
        <w:t xml:space="preserve"> break institutional locks. </w:t>
      </w:r>
      <w:proofErr w:type="spellStart"/>
      <w:r w:rsidR="00BC48FC" w:rsidRPr="00221F71">
        <w:t>Dovie</w:t>
      </w:r>
      <w:proofErr w:type="spellEnd"/>
      <w:r w:rsidR="00BC48FC" w:rsidRPr="00221F71">
        <w:t xml:space="preserve"> </w:t>
      </w:r>
      <w:r w:rsidR="00BC48FC" w:rsidRPr="00221F71">
        <w:rPr>
          <w:iCs/>
        </w:rPr>
        <w:t>et al</w:t>
      </w:r>
      <w:r w:rsidR="00D43768" w:rsidRPr="00221F71">
        <w:t xml:space="preserve">. </w:t>
      </w:r>
      <w:r w:rsidR="00D43768" w:rsidRPr="00221F71">
        <w:fldChar w:fldCharType="begin">
          <w:fldData xml:space="preserve">PEVuZE5vdGU+PENpdGUgRXhjbHVkZUF1dGg9IjEiPjxBdXRob3I+RG92aWU8L0F1dGhvcj48WWVh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</w:fldData>
        </w:fldChar>
      </w:r>
      <w:r w:rsidR="00D43768" w:rsidRPr="00221F71">
        <w:instrText xml:space="preserve"> ADDIN EN.CITE </w:instrText>
      </w:r>
      <w:r w:rsidR="00D43768" w:rsidRPr="00221F71">
        <w:fldChar w:fldCharType="begin">
          <w:fldData xml:space="preserve">PEVuZE5vdGU+PENpdGUgRXhjbHVkZUF1dGg9IjEiPjxBdXRob3I+RG92aWU8L0F1dGhvcj48WWVh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</w:fldData>
        </w:fldChar>
      </w:r>
      <w:r w:rsidR="00D43768" w:rsidRPr="00221F71">
        <w:instrText xml:space="preserve"> ADDIN EN.CITE.DATA </w:instrText>
      </w:r>
      <w:r w:rsidR="00D43768" w:rsidRPr="00221F71">
        <w:fldChar w:fldCharType="end"/>
      </w:r>
      <w:r w:rsidR="00D43768" w:rsidRPr="00221F71">
        <w:fldChar w:fldCharType="separate"/>
      </w:r>
      <w:r w:rsidR="00D43768" w:rsidRPr="00221F71">
        <w:t>(2020)</w:t>
      </w:r>
      <w:r w:rsidR="00D43768" w:rsidRPr="00221F71">
        <w:fldChar w:fldCharType="end"/>
      </w:r>
      <w:r w:rsidR="00D43768" w:rsidRPr="00221F71">
        <w:t xml:space="preserve"> </w:t>
      </w:r>
      <w:r w:rsidR="00BC48FC" w:rsidRPr="00221F71">
        <w:t xml:space="preserve">emphasize that </w:t>
      </w:r>
      <w:r w:rsidR="00BC48FC" w:rsidRPr="00221F71">
        <w:rPr>
          <w:i/>
          <w:iCs/>
        </w:rPr>
        <w:t>“local leadership”</w:t>
      </w:r>
      <w:r w:rsidR="00BC48FC" w:rsidRPr="00221F71">
        <w:t xml:space="preserve"> will increase rates of adoption and transfer to low carbon technologies in cities. Abel </w:t>
      </w:r>
      <w:r w:rsidR="00BC48FC" w:rsidRPr="00221F71">
        <w:rPr>
          <w:iCs/>
        </w:rPr>
        <w:t>et al</w:t>
      </w:r>
      <w:r w:rsidR="00BC48FC" w:rsidRPr="00221F71">
        <w:t>. (2016) refers to “</w:t>
      </w:r>
      <w:r w:rsidR="00BC48FC" w:rsidRPr="00221F71">
        <w:rPr>
          <w:i/>
          <w:iCs/>
        </w:rPr>
        <w:t>agents of change”</w:t>
      </w:r>
      <w:r w:rsidR="00BC48FC" w:rsidRPr="00221F71">
        <w:t xml:space="preserve">, who are important in facilitating </w:t>
      </w:r>
      <w:r w:rsidR="0003085E" w:rsidRPr="00221F71">
        <w:t>transformation</w:t>
      </w:r>
      <w:r w:rsidR="00BC48FC" w:rsidRPr="00221F71">
        <w:t xml:space="preserve"> through enhancing connectivity and adoption of practice and Lawrence and </w:t>
      </w:r>
      <w:proofErr w:type="spellStart"/>
      <w:r w:rsidR="00BC48FC" w:rsidRPr="00221F71">
        <w:t>Haasnoot</w:t>
      </w:r>
      <w:proofErr w:type="spellEnd"/>
      <w:r w:rsidR="00BC48FC" w:rsidRPr="00221F71">
        <w:t xml:space="preserve"> (2017) employ a method that uses </w:t>
      </w:r>
      <w:r w:rsidR="00BC48FC" w:rsidRPr="00221F71">
        <w:rPr>
          <w:i/>
          <w:iCs/>
        </w:rPr>
        <w:t>“knowledge brokers”</w:t>
      </w:r>
      <w:r w:rsidR="00BC48FC" w:rsidRPr="00221F71">
        <w:t xml:space="preserve"> for the uptake of dynamic adaptive policy pathways. Although presenting different respective cases, authors </w:t>
      </w:r>
      <w:r w:rsidR="0078172A" w:rsidRPr="00221F71">
        <w:t xml:space="preserve">concordantly </w:t>
      </w:r>
      <w:r w:rsidR="00BC48FC" w:rsidRPr="00221F71">
        <w:t xml:space="preserve">discuss social learning and co-creation processes (Abel et al., 2016; Lawrence and </w:t>
      </w:r>
      <w:proofErr w:type="spellStart"/>
      <w:r w:rsidR="00BC48FC" w:rsidRPr="00221F71">
        <w:t>Haasnoot</w:t>
      </w:r>
      <w:proofErr w:type="spellEnd"/>
      <w:r w:rsidR="00BC48FC" w:rsidRPr="00221F71">
        <w:t xml:space="preserve">, 2017; Moss et al., 2019; </w:t>
      </w:r>
      <w:proofErr w:type="spellStart"/>
      <w:r w:rsidR="00BC48FC" w:rsidRPr="00221F71">
        <w:t>Scholz</w:t>
      </w:r>
      <w:proofErr w:type="spellEnd"/>
      <w:r w:rsidR="00BC48FC" w:rsidRPr="00221F71">
        <w:t xml:space="preserve"> and </w:t>
      </w:r>
      <w:proofErr w:type="spellStart"/>
      <w:r w:rsidR="00BC48FC" w:rsidRPr="00221F71">
        <w:t>Methner</w:t>
      </w:r>
      <w:proofErr w:type="spellEnd"/>
      <w:r w:rsidR="00BC48FC" w:rsidRPr="00221F71">
        <w:t>, 2020).</w:t>
      </w:r>
      <w:r w:rsidR="00950E5A" w:rsidRPr="00221F71">
        <w:t xml:space="preserve"> </w:t>
      </w:r>
    </w:p>
    <w:p w14:paraId="1940B641" w14:textId="01BCA199" w:rsidR="00B37E2A" w:rsidRPr="00221F71" w:rsidRDefault="00B37E2A" w:rsidP="00BC48FC"/>
    <w:p w14:paraId="51D25334" w14:textId="0AF2A0D9" w:rsidR="00F42734" w:rsidRPr="00221F71" w:rsidRDefault="00BC48FC" w:rsidP="00F42734">
      <w:r w:rsidRPr="00221F71">
        <w:t xml:space="preserve">Fourth, multiple authors reflect on the need and virtue of transformative change. Climate resilient development may call for transformation in such settings, where </w:t>
      </w:r>
      <w:r w:rsidR="00965833" w:rsidRPr="00221F71">
        <w:t xml:space="preserve">high levels of vulnerability are </w:t>
      </w:r>
      <w:r w:rsidRPr="00221F71">
        <w:t xml:space="preserve">generated by </w:t>
      </w:r>
      <w:r w:rsidR="003339AC" w:rsidRPr="00221F71">
        <w:t xml:space="preserve">dominant development paradigms, </w:t>
      </w:r>
      <w:r w:rsidRPr="00221F71">
        <w:t xml:space="preserve">conflicting stakeholder values and power structures (Abel et al., 2016; Moss et al., 2019; </w:t>
      </w:r>
      <w:proofErr w:type="spellStart"/>
      <w:r w:rsidRPr="00221F71">
        <w:t>Scholz</w:t>
      </w:r>
      <w:proofErr w:type="spellEnd"/>
      <w:r w:rsidRPr="00221F71">
        <w:t xml:space="preserve"> and </w:t>
      </w:r>
      <w:proofErr w:type="spellStart"/>
      <w:r w:rsidRPr="00221F71">
        <w:t>Methner</w:t>
      </w:r>
      <w:proofErr w:type="spellEnd"/>
      <w:r w:rsidRPr="00221F71">
        <w:t>, 2020). In such contexts, governance that avoid</w:t>
      </w:r>
      <w:r w:rsidR="0003085E" w:rsidRPr="00221F71">
        <w:t>s</w:t>
      </w:r>
      <w:r w:rsidRPr="00221F71">
        <w:t xml:space="preserve"> undesirable trade-offs, while simultaneously</w:t>
      </w:r>
      <w:r w:rsidR="0003085E" w:rsidRPr="00221F71">
        <w:t xml:space="preserve"> achieving shared objectives is</w:t>
      </w:r>
      <w:r w:rsidRPr="00221F71">
        <w:t xml:space="preserve"> identif</w:t>
      </w:r>
      <w:r w:rsidR="004D5DF1" w:rsidRPr="00221F71">
        <w:t xml:space="preserve">ied as key </w:t>
      </w:r>
      <w:r w:rsidR="004D5DF1" w:rsidRPr="00221F71">
        <w:fldChar w:fldCharType="begin"/>
      </w:r>
      <w:r w:rsidR="004D5DF1" w:rsidRPr="00221F71">
        <w:instrText xml:space="preserve"> ADDIN EN.CITE &lt;EndNote&gt;&lt;Cite&gt;&lt;Author&gt;Burch&lt;/Author&gt;&lt;Year&gt;2014&lt;/Year&gt;&lt;RecNum&gt;3256&lt;/RecNum&gt;&lt;DisplayText&gt;(Burch et al., 2014)&lt;/DisplayText&gt;&lt;record&gt;&lt;rec-number&gt;3256&lt;/rec-number&gt;&lt;foreign-keys&gt;&lt;key app="EN" db-id="tzzxrfax45edtser2xkv9fans5vatxd0aa92" timestamp="1602085279"&gt;3256&lt;/key&gt;&lt;/foreign-keys&gt;&lt;ref-type name="Journal Article"&gt;17&lt;/ref-type&gt;&lt;contributors&gt;&lt;authors&gt;&lt;author&gt;Burch, S.&lt;/author&gt;&lt;author&gt;Shaw, A.&lt;/author&gt;&lt;author&gt;Dale, A.&lt;/author&gt;&lt;author&gt;Robinson, J.&lt;/author&gt;&lt;/authors&gt;&lt;/contributors&gt;&lt;auth-address&gt;Department of Geography and Environmental Management, University of Waterloo, 200 University Avenue West, Waterloo, ON N2L 3G1, Canada&amp;#xD;School of Environment and Sustainability, Royal Roads University, 2005 Sooke Road, Vancouver, BC V9B 5Y2, Canada&amp;#xD;Institute for Resources, Environment and Sustainability, Department of Geography, University of British Columbia, 2260 West Mall, Vancouver, BC V6T 1Z4, Canada&lt;/auth-address&gt;&lt;titles&gt;&lt;title&gt;Triggering transformative change: A development path approach to climate change response in communities&lt;/title&gt;&lt;secondary-title&gt;Climate Policy&lt;/secondary-title&gt;&lt;/titles&gt;&lt;periodical&gt;&lt;full-title&gt;Climate Policy&lt;/full-title&gt;&lt;/periodical&gt;&lt;pages&gt;467-487&lt;/pages&gt;&lt;volume&gt;14&lt;/volume&gt;&lt;number&gt;4&lt;/number&gt;&lt;keywords&gt;&lt;keyword&gt;adaptive management&lt;/keyword&gt;&lt;keyword&gt;climate change policies&lt;/keyword&gt;&lt;keyword&gt;community planning&lt;/keyword&gt;&lt;keyword&gt;development pathways&lt;/keyword&gt;&lt;keyword&gt;governance&lt;/keyword&gt;&lt;keyword&gt;+case crdp&lt;/keyword&gt;&lt;/keywords&gt;&lt;dates&gt;&lt;year&gt;2014&lt;/year&gt;&lt;/dates&gt;&lt;work-type&gt;Article&lt;/work-type&gt;&lt;urls&gt;&lt;related-urls&gt;&lt;url&gt;https://www.scopus.com/inward/record.uri?eid=2-s2.0-84903453393&amp;amp;doi=10.1080%2f14693062.2014.876342&amp;amp;partnerID=40&amp;amp;md5=f2b32e2ff00e7b09fa2c8ac517c4c41c&lt;/url&gt;&lt;/related-urls&gt;&lt;/urls&gt;&lt;electronic-resource-num&gt;10.1080/14693062.2014.876342&lt;/electronic-resource-num&gt;&lt;remote-database-name&gt;Scopus&lt;/remote-database-name&gt;&lt;/record&gt;&lt;/Cite&gt;&lt;/EndNote&gt;</w:instrText>
      </w:r>
      <w:r w:rsidR="004D5DF1" w:rsidRPr="00221F71">
        <w:fldChar w:fldCharType="separate"/>
      </w:r>
      <w:r w:rsidR="004D5DF1" w:rsidRPr="00221F71">
        <w:t>(Burch et al., 2014)</w:t>
      </w:r>
      <w:r w:rsidR="004D5DF1" w:rsidRPr="00221F71">
        <w:fldChar w:fldCharType="end"/>
      </w:r>
      <w:r w:rsidRPr="00221F71">
        <w:t xml:space="preserve">. </w:t>
      </w:r>
      <w:r w:rsidR="00E82E60" w:rsidRPr="00221F71">
        <w:t xml:space="preserve">We reflect on the issue of transformation in the discussion section. </w:t>
      </w:r>
    </w:p>
    <w:p w14:paraId="0CCED613" w14:textId="77777777" w:rsidR="00F42734" w:rsidRPr="00221F71" w:rsidRDefault="00F42734" w:rsidP="00F42734"/>
    <w:p w14:paraId="7CDAD540" w14:textId="388E5F72" w:rsidR="00DD1121" w:rsidRPr="00221F71" w:rsidRDefault="00BC48FC" w:rsidP="00F42734">
      <w:r w:rsidRPr="00221F71">
        <w:t>In sum, analysis of literature in the domain of climate resilient development pathways points towards four non-exclusive approaches</w:t>
      </w:r>
      <w:r w:rsidR="002570CE" w:rsidRPr="00221F71">
        <w:t>, which we label building on Werners et al. (2021)</w:t>
      </w:r>
      <w:r w:rsidRPr="00221F71">
        <w:t xml:space="preserve">: (a) climate action oriented </w:t>
      </w:r>
      <w:r w:rsidRPr="00221F71">
        <w:fldChar w:fldCharType="begin">
          <w:fldData xml:space="preserve">PEVuZE5vdGU+PENpdGU+PEF1dGhvcj5NdWx1Z2V0dGE8L0F1dGhvcj48WWVhcj4yMDE4PC9ZZWFy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</w:fldData>
        </w:fldChar>
      </w:r>
      <w:r w:rsidR="00561965" w:rsidRPr="00221F71">
        <w:instrText xml:space="preserve"> ADDIN EN.CITE </w:instrText>
      </w:r>
      <w:r w:rsidR="00561965" w:rsidRPr="00221F71">
        <w:fldChar w:fldCharType="begin">
          <w:fldData xml:space="preserve">PEVuZE5vdGU+PENpdGU+PEF1dGhvcj5NdWx1Z2V0dGE8L0F1dGhvcj48WWVhcj4yMDE4PC9ZZWFy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</w:fldData>
        </w:fldChar>
      </w:r>
      <w:r w:rsidR="00561965" w:rsidRPr="00221F71">
        <w:instrText xml:space="preserve"> ADDIN EN.CITE.DATA </w:instrText>
      </w:r>
      <w:r w:rsidR="00561965" w:rsidRPr="00221F71">
        <w:fldChar w:fldCharType="end"/>
      </w:r>
      <w:r w:rsidRPr="00221F71">
        <w:fldChar w:fldCharType="separate"/>
      </w:r>
      <w:r w:rsidRPr="00221F71">
        <w:t>(e.g. Mulugetta and Castán Broto, 2018; Stringer et al., 2020)</w:t>
      </w:r>
      <w:r w:rsidRPr="00221F71">
        <w:fldChar w:fldCharType="end"/>
      </w:r>
      <w:r w:rsidR="00C44817" w:rsidRPr="00221F71">
        <w:t>, (b</w:t>
      </w:r>
      <w:r w:rsidRPr="00221F71">
        <w:t xml:space="preserve">) mainstreaming oriented </w:t>
      </w:r>
      <w:r w:rsidRPr="00221F71">
        <w:fldChar w:fldCharType="begin">
          <w:fldData xml:space="preserve">PEVuZE5vdGU+PENpdGU+PEF1dGhvcj5Eb3ZpZTwvQXV0aG9yPjxZZWFyPjIwMjA8L1llYXI+PFJl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</w:fldData>
        </w:fldChar>
      </w:r>
      <w:r w:rsidR="00D43768" w:rsidRPr="00221F71">
        <w:instrText xml:space="preserve"> ADDIN EN.CITE </w:instrText>
      </w:r>
      <w:r w:rsidR="00D43768" w:rsidRPr="00221F71">
        <w:fldChar w:fldCharType="begin">
          <w:fldData xml:space="preserve">PEVuZE5vdGU+PENpdGU+PEF1dGhvcj5Eb3ZpZTwvQXV0aG9yPjxZZWFyPjIwMjA8L1llYXI+PFJl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</w:fldData>
        </w:fldChar>
      </w:r>
      <w:r w:rsidR="00D43768" w:rsidRPr="00221F71">
        <w:instrText xml:space="preserve"> ADDIN EN.CITE.DATA </w:instrText>
      </w:r>
      <w:r w:rsidR="00D43768" w:rsidRPr="00221F71">
        <w:fldChar w:fldCharType="end"/>
      </w:r>
      <w:r w:rsidRPr="00221F71">
        <w:fldChar w:fldCharType="separate"/>
      </w:r>
      <w:r w:rsidR="00D43768" w:rsidRPr="00221F71">
        <w:t>(e.g. Dovie et al., 2020; Ferreira Costa, 2020; Tanner et al., 2019)</w:t>
      </w:r>
      <w:r w:rsidRPr="00221F71">
        <w:fldChar w:fldCharType="end"/>
      </w:r>
      <w:r w:rsidRPr="00221F71">
        <w:t xml:space="preserve">, </w:t>
      </w:r>
      <w:r w:rsidR="00914D81" w:rsidRPr="00221F71">
        <w:t xml:space="preserve">(c) social-learning and participation oriented </w:t>
      </w:r>
      <w:r w:rsidR="00914D81" w:rsidRPr="00221F71">
        <w:fldChar w:fldCharType="begin">
          <w:fldData xml:space="preserve">PEVuZE5vdGU+PENpdGU+PEF1dGhvcj5Nb3NzPC9BdXRob3I+PFllYXI+MjAxOTwvWWVhcj48UmVj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</w:fldData>
        </w:fldChar>
      </w:r>
      <w:r w:rsidR="00914D81" w:rsidRPr="00221F71">
        <w:instrText xml:space="preserve"> ADDIN EN.CITE </w:instrText>
      </w:r>
      <w:r w:rsidR="00914D81" w:rsidRPr="00221F71">
        <w:fldChar w:fldCharType="begin">
          <w:fldData xml:space="preserve">PEVuZE5vdGU+PENpdGU+PEF1dGhvcj5Nb3NzPC9BdXRob3I+PFllYXI+MjAxOTwvWWVhcj48UmVj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</w:fldData>
        </w:fldChar>
      </w:r>
      <w:r w:rsidR="00914D81" w:rsidRPr="00221F71">
        <w:instrText xml:space="preserve"> ADDIN EN.CITE.DATA </w:instrText>
      </w:r>
      <w:r w:rsidR="00914D81" w:rsidRPr="00221F71">
        <w:fldChar w:fldCharType="end"/>
      </w:r>
      <w:r w:rsidR="00914D81" w:rsidRPr="00221F71">
        <w:fldChar w:fldCharType="separate"/>
      </w:r>
      <w:r w:rsidR="00914D81" w:rsidRPr="00221F71">
        <w:t>(e.g. Moss et al., 2019; Scholz and Methner, 2020)</w:t>
      </w:r>
      <w:r w:rsidR="00914D81" w:rsidRPr="00221F71">
        <w:fldChar w:fldCharType="end"/>
      </w:r>
      <w:r w:rsidR="00914D81" w:rsidRPr="00221F71">
        <w:t xml:space="preserve">, </w:t>
      </w:r>
      <w:r w:rsidRPr="00221F71">
        <w:t xml:space="preserve">and (d) transformation oriented </w:t>
      </w:r>
      <w:r w:rsidRPr="00221F71">
        <w:fldChar w:fldCharType="begin">
          <w:fldData xml:space="preserve">PEVuZE5vdGU+PENpdGU+PEF1dGhvcj5BYmVsPC9BdXRob3I+PFllYXI+MjAxNjwvWWVhcj48UmVj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</w:fldData>
        </w:fldChar>
      </w:r>
      <w:r w:rsidRPr="00221F71">
        <w:instrText xml:space="preserve"> ADDIN EN.CITE </w:instrText>
      </w:r>
      <w:r w:rsidRPr="00221F71">
        <w:fldChar w:fldCharType="begin">
          <w:fldData xml:space="preserve">PEVuZE5vdGU+PENpdGU+PEF1dGhvcj5BYmVsPC9BdXRob3I+PFllYXI+MjAxNjwvWWVhcj48UmVj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</w:fldData>
        </w:fldChar>
      </w:r>
      <w:r w:rsidRPr="00221F71">
        <w:instrText xml:space="preserve"> ADDIN EN.CITE.DATA </w:instrText>
      </w:r>
      <w:r w:rsidRPr="00221F71">
        <w:fldChar w:fldCharType="end"/>
      </w:r>
      <w:r w:rsidRPr="00221F71">
        <w:fldChar w:fldCharType="separate"/>
      </w:r>
      <w:r w:rsidRPr="00221F71">
        <w:t>(e.g. Abel et al., 2016; Burch et al., 2014; Schipper et al., 2020)</w:t>
      </w:r>
      <w:r w:rsidRPr="00221F71">
        <w:fldChar w:fldCharType="end"/>
      </w:r>
      <w:r w:rsidRPr="00221F71">
        <w:t>. These approaches broadly correspond t</w:t>
      </w:r>
      <w:r w:rsidR="00C44817" w:rsidRPr="00221F71">
        <w:t xml:space="preserve">o four desired goals of climate </w:t>
      </w:r>
      <w:r w:rsidRPr="00221F71">
        <w:t>resilient pathways development: (</w:t>
      </w:r>
      <w:proofErr w:type="spellStart"/>
      <w:r w:rsidRPr="00221F71">
        <w:t>i</w:t>
      </w:r>
      <w:proofErr w:type="spellEnd"/>
      <w:r w:rsidRPr="00221F71">
        <w:t xml:space="preserve">) planning for specific climate actions for meeting short and long-term sustainable development goals, </w:t>
      </w:r>
      <w:r w:rsidR="00914D81" w:rsidRPr="00221F71">
        <w:t xml:space="preserve">(ii) mainstreaming climate action and development, including synergies/co-benefits and trade-offs, </w:t>
      </w:r>
      <w:r w:rsidRPr="00221F71">
        <w:t>(ii</w:t>
      </w:r>
      <w:r w:rsidR="00914D81" w:rsidRPr="00221F71">
        <w:t>i</w:t>
      </w:r>
      <w:r w:rsidRPr="00221F71">
        <w:t xml:space="preserve">) promoting reflexive learning, adaptive </w:t>
      </w:r>
      <w:r w:rsidRPr="00221F71">
        <w:lastRenderedPageBreak/>
        <w:t xml:space="preserve">decision-making and adaptive capacity, (iv) accounting for multiple drivers (such as root causes of vulnerability, injustice and poverty), path dependency and a potential need for transformation towards long-term sustainable development. </w:t>
      </w:r>
    </w:p>
    <w:p w14:paraId="2A15A69C" w14:textId="0D60AF31" w:rsidR="007A16EF" w:rsidRPr="00221F71" w:rsidRDefault="004134E5" w:rsidP="001E22C9">
      <w:pPr>
        <w:pStyle w:val="Heading1"/>
      </w:pPr>
      <w:r w:rsidRPr="00221F71">
        <w:t>Discussion</w:t>
      </w:r>
    </w:p>
    <w:p w14:paraId="512D9309" w14:textId="1EB3DD17" w:rsidR="002C0314" w:rsidRPr="00221F71" w:rsidRDefault="002C0314" w:rsidP="002C0314">
      <w:r w:rsidRPr="00221F71">
        <w:t xml:space="preserve">In this section, we bring together lessons from the literature review and reflexive learning sessions to </w:t>
      </w:r>
      <w:r w:rsidR="00CE45C4" w:rsidRPr="00221F71">
        <w:t>(1) F</w:t>
      </w:r>
      <w:r w:rsidR="003339AC" w:rsidRPr="00221F71">
        <w:t xml:space="preserve">rame climate resilient development pathways and address ambiguity in its use, (2) </w:t>
      </w:r>
      <w:r w:rsidR="00BA1CCE" w:rsidRPr="00221F71">
        <w:t xml:space="preserve">Provide </w:t>
      </w:r>
      <w:r w:rsidR="00AD1348" w:rsidRPr="00221F71">
        <w:t>a research agenda</w:t>
      </w:r>
      <w:r w:rsidR="00425430" w:rsidRPr="00221F71">
        <w:t xml:space="preserve"> for advanc</w:t>
      </w:r>
      <w:r w:rsidR="002D6A0A" w:rsidRPr="00221F71">
        <w:t>ing</w:t>
      </w:r>
      <w:r w:rsidRPr="00221F71">
        <w:t xml:space="preserve"> climate resilient development pathways.</w:t>
      </w:r>
    </w:p>
    <w:p w14:paraId="0949BD84" w14:textId="344636CF" w:rsidR="007B3B8E" w:rsidRPr="00221F71" w:rsidRDefault="004134E5" w:rsidP="00DD1121">
      <w:pPr>
        <w:pStyle w:val="Heading2"/>
      </w:pPr>
      <w:r w:rsidRPr="00221F71">
        <w:t xml:space="preserve">Framing </w:t>
      </w:r>
      <w:r w:rsidR="00BE30A3" w:rsidRPr="00221F71">
        <w:t>climate resilient development pathways</w:t>
      </w:r>
    </w:p>
    <w:p w14:paraId="7FEC601A" w14:textId="5DD9B180" w:rsidR="007A16EF" w:rsidRPr="00221F71" w:rsidRDefault="001D13E3">
      <w:r w:rsidRPr="00221F71">
        <w:t>G</w:t>
      </w:r>
      <w:r w:rsidR="004134E5" w:rsidRPr="00221F71">
        <w:t>iven</w:t>
      </w:r>
      <w:r w:rsidR="00097E23" w:rsidRPr="00221F71">
        <w:t xml:space="preserve"> the</w:t>
      </w:r>
      <w:r w:rsidR="004134E5" w:rsidRPr="00221F71">
        <w:t xml:space="preserve"> </w:t>
      </w:r>
      <w:r w:rsidR="00097E23" w:rsidRPr="00221F71">
        <w:t>diverse</w:t>
      </w:r>
      <w:r w:rsidR="004134E5" w:rsidRPr="00221F71">
        <w:t xml:space="preserve"> applications and </w:t>
      </w:r>
      <w:r w:rsidR="00097E23" w:rsidRPr="00221F71">
        <w:t xml:space="preserve">range of </w:t>
      </w:r>
      <w:r w:rsidR="004134E5" w:rsidRPr="00221F71">
        <w:t xml:space="preserve">scholars engaging </w:t>
      </w:r>
      <w:r w:rsidR="00EF7429" w:rsidRPr="00221F71">
        <w:t>with</w:t>
      </w:r>
      <w:r w:rsidR="00F53C88" w:rsidRPr="00221F71">
        <w:t xml:space="preserve"> </w:t>
      </w:r>
      <w:r w:rsidR="00EF7429" w:rsidRPr="00221F71">
        <w:t>the</w:t>
      </w:r>
      <w:r w:rsidRPr="00221F71">
        <w:t xml:space="preserve"> four</w:t>
      </w:r>
      <w:r w:rsidR="00EF7429" w:rsidRPr="00221F71">
        <w:t xml:space="preserve"> </w:t>
      </w:r>
      <w:r w:rsidRPr="00221F71">
        <w:t>domains</w:t>
      </w:r>
      <w:r w:rsidR="00097E23" w:rsidRPr="00221F71">
        <w:t>,</w:t>
      </w:r>
      <w:r w:rsidR="004134E5" w:rsidRPr="00221F71">
        <w:t xml:space="preserve"> </w:t>
      </w:r>
      <w:r w:rsidR="008E2745" w:rsidRPr="00221F71">
        <w:t xml:space="preserve">we find that </w:t>
      </w:r>
      <w:r w:rsidR="004134E5" w:rsidRPr="00221F71">
        <w:t xml:space="preserve">a narrow definition </w:t>
      </w:r>
      <w:r w:rsidR="008E2745" w:rsidRPr="00221F71">
        <w:t xml:space="preserve">of ‘climate resilient development pathways’ </w:t>
      </w:r>
      <w:r w:rsidR="004134E5" w:rsidRPr="00221F71">
        <w:t xml:space="preserve">may </w:t>
      </w:r>
      <w:r w:rsidR="00950E5A" w:rsidRPr="00221F71">
        <w:t xml:space="preserve">be exclusive. </w:t>
      </w:r>
      <w:r w:rsidR="00F1120D" w:rsidRPr="00221F71">
        <w:t xml:space="preserve">An attempt to do this </w:t>
      </w:r>
      <w:r w:rsidR="00F52882" w:rsidRPr="00221F71">
        <w:t>could</w:t>
      </w:r>
      <w:r w:rsidR="00F1120D" w:rsidRPr="00221F71">
        <w:t xml:space="preserve"> restrict application</w:t>
      </w:r>
      <w:r w:rsidR="00685738" w:rsidRPr="00221F71">
        <w:t>.</w:t>
      </w:r>
      <w:r w:rsidR="00EF7429" w:rsidRPr="00221F71">
        <w:t xml:space="preserve"> </w:t>
      </w:r>
      <w:r w:rsidR="00685738" w:rsidRPr="00221F71">
        <w:t xml:space="preserve">However, </w:t>
      </w:r>
      <w:r w:rsidR="00F1120D" w:rsidRPr="00221F71">
        <w:t>without guidance, climate resilient development pathways</w:t>
      </w:r>
      <w:r w:rsidR="00F52882" w:rsidRPr="00221F71">
        <w:t xml:space="preserve"> will likely become </w:t>
      </w:r>
      <w:r w:rsidR="00D44CB6" w:rsidRPr="00221F71">
        <w:t>misinterpreted</w:t>
      </w:r>
      <w:r w:rsidR="00F52882" w:rsidRPr="00221F71">
        <w:t xml:space="preserve">, and </w:t>
      </w:r>
      <w:r w:rsidR="00FF55FC" w:rsidRPr="00221F71">
        <w:t>may</w:t>
      </w:r>
      <w:r w:rsidR="00F52882" w:rsidRPr="00221F71">
        <w:t xml:space="preserve"> be</w:t>
      </w:r>
      <w:r w:rsidR="00893303" w:rsidRPr="00221F71">
        <w:t>come</w:t>
      </w:r>
      <w:r w:rsidR="00F52882" w:rsidRPr="00221F71">
        <w:t xml:space="preserve"> </w:t>
      </w:r>
      <w:r w:rsidR="00D44CB6" w:rsidRPr="00221F71">
        <w:t>misappropriated</w:t>
      </w:r>
      <w:r w:rsidR="00FF55FC" w:rsidRPr="00221F71">
        <w:t>.</w:t>
      </w:r>
      <w:r w:rsidRPr="00221F71">
        <w:t xml:space="preserve"> </w:t>
      </w:r>
      <w:r w:rsidR="00FF55FC" w:rsidRPr="00221F71">
        <w:t xml:space="preserve">In consideration of this, </w:t>
      </w:r>
      <w:bookmarkStart w:id="15" w:name="_Hlk75205776"/>
      <w:r w:rsidR="00FF55FC" w:rsidRPr="00221F71">
        <w:t xml:space="preserve">we recommend </w:t>
      </w:r>
      <w:r w:rsidR="002134AE" w:rsidRPr="00221F71">
        <w:t>operationalising</w:t>
      </w:r>
      <w:r w:rsidR="00FF55FC" w:rsidRPr="00221F71">
        <w:t xml:space="preserve"> climate resilient development pathways as the process of consolidating climate action and development decisions towards long-term sustainable development</w:t>
      </w:r>
      <w:bookmarkEnd w:id="15"/>
      <w:r w:rsidR="00FF55FC" w:rsidRPr="00221F71">
        <w:t xml:space="preserve">. We also </w:t>
      </w:r>
      <w:r w:rsidR="008E2745" w:rsidRPr="00221F71">
        <w:t>feel it is</w:t>
      </w:r>
      <w:r w:rsidR="00F52882" w:rsidRPr="00221F71">
        <w:t xml:space="preserve"> important that </w:t>
      </w:r>
      <w:r w:rsidR="004134E5" w:rsidRPr="00221F71">
        <w:t xml:space="preserve">ambiguities </w:t>
      </w:r>
      <w:r w:rsidR="00F52882" w:rsidRPr="00221F71">
        <w:t>are</w:t>
      </w:r>
      <w:r w:rsidR="004134E5" w:rsidRPr="00221F71">
        <w:t xml:space="preserve"> </w:t>
      </w:r>
      <w:r w:rsidR="008E2745" w:rsidRPr="00221F71">
        <w:t>addressed</w:t>
      </w:r>
      <w:r w:rsidR="004134E5" w:rsidRPr="00221F71">
        <w:t xml:space="preserve">. To this end we </w:t>
      </w:r>
      <w:r w:rsidR="00685738" w:rsidRPr="00221F71">
        <w:t xml:space="preserve">make </w:t>
      </w:r>
      <w:r w:rsidR="009A1DF4" w:rsidRPr="00221F71">
        <w:t>the following</w:t>
      </w:r>
      <w:r w:rsidR="00685738" w:rsidRPr="00221F71">
        <w:t xml:space="preserve"> recommendations. </w:t>
      </w:r>
      <w:r w:rsidR="006F29EB" w:rsidRPr="00221F71">
        <w:t xml:space="preserve">The </w:t>
      </w:r>
      <w:r w:rsidR="00AA224E" w:rsidRPr="00221F71">
        <w:t>lessons for the practice of climate resilience development pathways</w:t>
      </w:r>
      <w:r w:rsidR="006F29EB" w:rsidRPr="00221F71">
        <w:t xml:space="preserve"> are summarised in Figure 1.</w:t>
      </w:r>
    </w:p>
    <w:p w14:paraId="27D181AF" w14:textId="50C3CE31" w:rsidR="001D13E3" w:rsidRPr="00221F71" w:rsidRDefault="001D13E3"/>
    <w:p w14:paraId="6FBE589F" w14:textId="04505628" w:rsidR="003F1FC0" w:rsidRPr="00221F71" w:rsidRDefault="00A75500" w:rsidP="003F1FC0">
      <w:r w:rsidRPr="00221F71">
        <w:t xml:space="preserve">First, </w:t>
      </w:r>
      <w:bookmarkStart w:id="16" w:name="_Hlk75205821"/>
      <w:r w:rsidRPr="00221F71">
        <w:t>a</w:t>
      </w:r>
      <w:r w:rsidR="00685738" w:rsidRPr="00221F71">
        <w:t>dapti</w:t>
      </w:r>
      <w:r w:rsidR="00316307" w:rsidRPr="00221F71">
        <w:t xml:space="preserve">on and mitigation </w:t>
      </w:r>
      <w:r w:rsidR="00685738" w:rsidRPr="00221F71">
        <w:t xml:space="preserve">actions </w:t>
      </w:r>
      <w:r w:rsidR="0017470A" w:rsidRPr="00221F71">
        <w:t>both need to be considered in the practice of climate resilient development pathways.</w:t>
      </w:r>
      <w:r w:rsidR="00685738" w:rsidRPr="00221F71">
        <w:t xml:space="preserve"> </w:t>
      </w:r>
      <w:bookmarkEnd w:id="16"/>
      <w:r w:rsidR="0039689C" w:rsidRPr="00221F71">
        <w:t>The</w:t>
      </w:r>
      <w:r w:rsidR="003935D3" w:rsidRPr="00221F71">
        <w:t xml:space="preserve">re </w:t>
      </w:r>
      <w:r w:rsidR="00316307" w:rsidRPr="00221F71">
        <w:t>may</w:t>
      </w:r>
      <w:r w:rsidR="00AE5108" w:rsidRPr="00221F71">
        <w:t xml:space="preserve"> </w:t>
      </w:r>
      <w:r w:rsidR="003935D3" w:rsidRPr="00221F71">
        <w:t>be more</w:t>
      </w:r>
      <w:r w:rsidR="0039689C" w:rsidRPr="00221F71">
        <w:t xml:space="preserve"> emphasis </w:t>
      </w:r>
      <w:r w:rsidR="003935D3" w:rsidRPr="00221F71">
        <w:t>on one or the other</w:t>
      </w:r>
      <w:r w:rsidR="00C401A0" w:rsidRPr="00221F71">
        <w:t>,</w:t>
      </w:r>
      <w:r w:rsidR="00DB3A85" w:rsidRPr="00221F71">
        <w:t xml:space="preserve"> </w:t>
      </w:r>
      <w:r w:rsidR="0039689C" w:rsidRPr="00221F71">
        <w:t>depending on the decision context</w:t>
      </w:r>
      <w:r w:rsidR="008E2745" w:rsidRPr="00221F71">
        <w:t>, h</w:t>
      </w:r>
      <w:r w:rsidR="0039689C" w:rsidRPr="00221F71">
        <w:t>owever</w:t>
      </w:r>
      <w:r w:rsidR="00E84566" w:rsidRPr="00221F71">
        <w:t xml:space="preserve">, </w:t>
      </w:r>
      <w:r w:rsidR="008E2745" w:rsidRPr="00221F71">
        <w:t xml:space="preserve">neither should be </w:t>
      </w:r>
      <w:r w:rsidR="00990054" w:rsidRPr="00221F71">
        <w:t xml:space="preserve">wholly </w:t>
      </w:r>
      <w:r w:rsidR="008E2745" w:rsidRPr="00221F71">
        <w:t>excluded</w:t>
      </w:r>
      <w:r w:rsidR="00D12FB4" w:rsidRPr="00221F71">
        <w:t xml:space="preserve">. </w:t>
      </w:r>
      <w:r w:rsidR="00316307" w:rsidRPr="00221F71">
        <w:t>Climate resilient development pathways</w:t>
      </w:r>
      <w:r w:rsidR="00D12FB4" w:rsidRPr="00221F71">
        <w:t xml:space="preserve"> should engage with adaptation and mitigation synergies and trade-off</w:t>
      </w:r>
      <w:r w:rsidR="001F44EC" w:rsidRPr="00221F71">
        <w:t>s</w:t>
      </w:r>
      <w:r w:rsidR="00316307" w:rsidRPr="00221F71">
        <w:t xml:space="preserve"> across </w:t>
      </w:r>
      <w:r w:rsidR="008E4D7B" w:rsidRPr="00221F71">
        <w:t xml:space="preserve">sectors, </w:t>
      </w:r>
      <w:r w:rsidR="00316307" w:rsidRPr="00221F71">
        <w:t>scales</w:t>
      </w:r>
      <w:r w:rsidR="008E4D7B" w:rsidRPr="00221F71">
        <w:t xml:space="preserve"> and peoples </w:t>
      </w:r>
      <w:r w:rsidR="008E4D7B" w:rsidRPr="00221F71">
        <w:fldChar w:fldCharType="begin"/>
      </w:r>
      <w:r w:rsidR="002E0FC4" w:rsidRPr="00221F71">
        <w:instrText xml:space="preserve"> ADDIN EN.CITE &lt;EndNote&gt;&lt;Cite&gt;&lt;Author&gt;Leal Filho&lt;/Author&gt;&lt;Year&gt;2021&lt;/Year&gt;&lt;RecNum&gt;3331&lt;/RecNum&gt;&lt;Prefix&gt;cf. &lt;/Prefix&gt;&lt;DisplayText&gt;(cf. Leal Filho et al., 2021)&lt;/DisplayText&gt;&lt;record&gt;&lt;rec-number&gt;3331&lt;/rec-number&gt;&lt;foreign-keys&gt;&lt;key app="EN" db-id="tzzxrfax45edtser2xkv9fans5vatxd0aa92" timestamp="1623350375"&gt;3331&lt;/key&gt;&lt;/foreign-keys&gt;&lt;ref-type name="Journal Article"&gt;17&lt;/ref-type&gt;&lt;contributors&gt;&lt;authors&gt;&lt;author&gt;Leal Filho, Walter&lt;/author&gt;&lt;author&gt;Stringer, Lindsay C.&lt;/author&gt;&lt;author&gt;Totin, Edmond&lt;/author&gt;&lt;author&gt;Djalante, Riyanti&lt;/author&gt;&lt;author&gt;Pinho, Patricia&lt;/author&gt;&lt;author&gt;Mach, Katharine J.&lt;/author&gt;&lt;author&gt;Carril, Luis Ricardo Fernández&lt;/author&gt;&lt;author&gt;Birkmann, Jörn&lt;/author&gt;&lt;author&gt;Pandey, Rajiv&lt;/author&gt;&lt;author&gt;Wolf, Franziska&lt;/author&gt;&lt;/authors&gt;&lt;/contributors&gt;&lt;titles&gt;&lt;title&gt;Whose voices, whose choices? Pursuing climate resilient trajectories for the poor&lt;/title&gt;&lt;secondary-title&gt;Environmental Science &amp;amp; Policy&lt;/secondary-title&gt;&lt;/titles&gt;&lt;periodical&gt;&lt;full-title&gt;Environmental Science &amp;amp; Policy&lt;/full-title&gt;&lt;/periodical&gt;&lt;pages&gt;18-23&lt;/pages&gt;&lt;volume&gt;121&lt;/volume&gt;&lt;keywords&gt;&lt;keyword&gt;Climate resilience&lt;/keyword&gt;&lt;keyword&gt;Sustainable development&lt;/keyword&gt;&lt;keyword&gt;Poverty&lt;/keyword&gt;&lt;keyword&gt;Adaptation&lt;/keyword&gt;&lt;keyword&gt;Vulnerability&lt;/keyword&gt;&lt;/keywords&gt;&lt;dates&gt;&lt;year&gt;2021&lt;/year&gt;&lt;pub-dates&gt;&lt;date&gt;2021/07/01/&lt;/date&gt;&lt;/pub-dates&gt;&lt;/dates&gt;&lt;isbn&gt;1462-9011&lt;/isbn&gt;&lt;urls&gt;&lt;related-urls&gt;&lt;url&gt;https://www.sciencedirect.com/science/article/pii/S1462901121000691&lt;/url&gt;&lt;/related-urls&gt;&lt;/urls&gt;&lt;electronic-resource-num&gt;https://doi.org/10.1016/j.envsci.2021.02.018&lt;/electronic-resource-num&gt;&lt;/record&gt;&lt;/Cite&gt;&lt;/EndNote&gt;</w:instrText>
      </w:r>
      <w:r w:rsidR="008E4D7B" w:rsidRPr="00221F71">
        <w:fldChar w:fldCharType="separate"/>
      </w:r>
      <w:r w:rsidR="002E0FC4" w:rsidRPr="00221F71">
        <w:t>(cf. Leal Filho et al., 2021)</w:t>
      </w:r>
      <w:r w:rsidR="008E4D7B" w:rsidRPr="00221F71">
        <w:fldChar w:fldCharType="end"/>
      </w:r>
      <w:r w:rsidR="008E4D7B" w:rsidRPr="00221F71">
        <w:t>.</w:t>
      </w:r>
      <w:r w:rsidR="008E2745" w:rsidRPr="00221F71">
        <w:t xml:space="preserve"> </w:t>
      </w:r>
      <w:r w:rsidR="00924FB2" w:rsidRPr="00221F71">
        <w:t xml:space="preserve">At the same time, climate action </w:t>
      </w:r>
      <w:r w:rsidR="00706615" w:rsidRPr="00221F71">
        <w:t>should aim to facilitate</w:t>
      </w:r>
      <w:r w:rsidR="00924FB2" w:rsidRPr="00221F71">
        <w:t xml:space="preserve"> </w:t>
      </w:r>
      <w:r w:rsidR="00441D72" w:rsidRPr="00221F71">
        <w:t xml:space="preserve">pathways toward </w:t>
      </w:r>
      <w:r w:rsidR="00924FB2" w:rsidRPr="00221F71">
        <w:t>sustainable development.</w:t>
      </w:r>
      <w:r w:rsidR="003F1FC0" w:rsidRPr="00221F71">
        <w:t xml:space="preserve"> This will require a shift in climate policy, away from nationally defined targets and toward indicators of progress cognisant of processes driving vulnerability. This may include </w:t>
      </w:r>
      <w:r w:rsidR="007C627A" w:rsidRPr="00221F71">
        <w:t>moving away from growth</w:t>
      </w:r>
      <w:r w:rsidR="003F1FC0" w:rsidRPr="00221F71">
        <w:t>, modernity and efficiencies and towards narratives of meeting basic needs, enhancing well-being and creating agency</w:t>
      </w:r>
      <w:r w:rsidR="001615BF" w:rsidRPr="00221F71">
        <w:t xml:space="preserve"> </w:t>
      </w:r>
      <w:r w:rsidR="001D6E30" w:rsidRPr="00221F71">
        <w:fldChar w:fldCharType="begin"/>
      </w:r>
      <w:r w:rsidR="001D6E30" w:rsidRPr="00221F71">
        <w:instrText xml:space="preserve"> ADDIN EN.CITE &lt;EndNote&gt;&lt;Cite&gt;&lt;Author&gt;Eriksen&lt;/Author&gt;&lt;Year&gt;2021&lt;/Year&gt;&lt;RecNum&gt;3306&lt;/RecNum&gt;&lt;DisplayText&gt;(Eriksen et al., 2021)&lt;/DisplayText&gt;&lt;record&gt;&lt;rec-number&gt;3306&lt;/rec-number&gt;&lt;foreign-keys&gt;&lt;key app="EN" db-id="tzzxrfax45edtser2xkv9fans5vatxd0aa92" timestamp="1616005305"&gt;3306&lt;/key&gt;&lt;/foreign-keys&gt;&lt;ref-type name="Journal Article"&gt;17&lt;/ref-type&gt;&lt;contributors&gt;&lt;authors&gt;&lt;author&gt;Eriksen, Siri&lt;/author&gt;&lt;author&gt;Schipper, E. Lisa F.&lt;/author&gt;&lt;author&gt;Scoville-Simonds, Morgan&lt;/author&gt;&lt;author&gt;Vincent, Katharine&lt;/author&gt;&lt;author&gt;Adam, Hans Nicolai&lt;/author&gt;&lt;author&gt;Brooks, Nick&lt;/author&gt;&lt;author&gt;Harding, Brian&lt;/author&gt;&lt;author&gt;Khatri, Dil&lt;/author&gt;&lt;author&gt;Lenaerts, Lutgart&lt;/author&gt;&lt;author&gt;Liverman, Diana&lt;/author&gt;&lt;author&gt;Mills-Novoa, Megan&lt;/author&gt;&lt;author&gt;Mosberg, Marianne&lt;/author&gt;&lt;author&gt;Movik, Synne&lt;/author&gt;&lt;author&gt;Muok, Benard&lt;/author&gt;&lt;author&gt;Nightingale, Andrea&lt;/author&gt;&lt;author&gt;Ojha, Hemant&lt;/author&gt;&lt;author&gt;Sygna, Linda&lt;/author&gt;&lt;author&gt;Taylor, Marcus&lt;/author&gt;&lt;author&gt;Vogel, Coleen&lt;/author&gt;&lt;author&gt;West, Jennifer Joy&lt;/author&gt;&lt;/authors&gt;&lt;/contributors&gt;&lt;titles&gt;&lt;title&gt;Adaptation interventions and their effect on vulnerability in developing countries: Help, hindrance or irrelevance?&lt;/title&gt;&lt;secondary-title&gt;World Development&lt;/secondary-title&gt;&lt;/titles&gt;&lt;periodical&gt;&lt;full-title&gt;World Development&lt;/full-title&gt;&lt;/periodical&gt;&lt;pages&gt;105383&lt;/pages&gt;&lt;volume&gt;141&lt;/volume&gt;&lt;keywords&gt;&lt;keyword&gt;Climate change adaptation&lt;/keyword&gt;&lt;keyword&gt;Vulnerability&lt;/keyword&gt;&lt;keyword&gt;Climate resilient development&lt;/keyword&gt;&lt;keyword&gt;Maladaptation&lt;/keyword&gt;&lt;keyword&gt;Post-adaptation&lt;/keyword&gt;&lt;keyword&gt;Development interventions&lt;/keyword&gt;&lt;/keywords&gt;&lt;dates&gt;&lt;year&gt;2021&lt;/year&gt;&lt;pub-dates&gt;&lt;date&gt;2021/05/01/&lt;/date&gt;&lt;/pub-dates&gt;&lt;/dates&gt;&lt;isbn&gt;0305-750X&lt;/isbn&gt;&lt;urls&gt;&lt;related-urls&gt;&lt;url&gt;http://www.sciencedirect.com/science/article/pii/S0305750X20305118&lt;/url&gt;&lt;/related-urls&gt;&lt;/urls&gt;&lt;electronic-resource-num&gt;https://doi.org/10.1016/j.worlddev.2020.105383&lt;/electronic-resource-num&gt;&lt;/record&gt;&lt;/Cite&gt;&lt;/EndNote&gt;</w:instrText>
      </w:r>
      <w:r w:rsidR="001D6E30" w:rsidRPr="00221F71">
        <w:fldChar w:fldCharType="separate"/>
      </w:r>
      <w:r w:rsidR="001D6E30" w:rsidRPr="00221F71">
        <w:t>(Eriksen et al., 2021)</w:t>
      </w:r>
      <w:r w:rsidR="001D6E30" w:rsidRPr="00221F71">
        <w:fldChar w:fldCharType="end"/>
      </w:r>
      <w:r w:rsidR="003F1FC0" w:rsidRPr="00221F71">
        <w:t>.</w:t>
      </w:r>
    </w:p>
    <w:p w14:paraId="7DAB6389" w14:textId="37214D22" w:rsidR="008E4D7B" w:rsidRPr="00221F71" w:rsidRDefault="008E4D7B"/>
    <w:p w14:paraId="413DA15F" w14:textId="7A90FC12" w:rsidR="00914D81" w:rsidRPr="00221F71" w:rsidRDefault="00914D81" w:rsidP="00914D81">
      <w:r w:rsidRPr="00221F71">
        <w:t xml:space="preserve">Second, as climate action is increasingly mainstreamed into development, the practice of climate resilient development pathways will have to challenge the vision and goal of development. </w:t>
      </w:r>
      <w:r w:rsidR="00045B58" w:rsidRPr="00221F71">
        <w:t xml:space="preserve">We follow environmental justice scholarship and highlight the need to include justice and equity within climate resilient development pathways </w:t>
      </w:r>
      <w:r w:rsidR="00045B58" w:rsidRPr="00221F71">
        <w:fldChar w:fldCharType="begin"/>
      </w:r>
      <w:r w:rsidR="002E0FC4" w:rsidRPr="00221F71">
        <w:instrText xml:space="preserve"> ADDIN EN.CITE &lt;EndNote&gt;&lt;Cite&gt;&lt;Author&gt;Martin&lt;/Author&gt;&lt;Year&gt;2020&lt;/Year&gt;&lt;RecNum&gt;3340&lt;/RecNum&gt;&lt;Prefix&gt;cf. &lt;/Prefix&gt;&lt;DisplayText&gt;(cf. Martin et al., 2020)&lt;/DisplayText&gt;&lt;record&gt;&lt;rec-number&gt;3340&lt;/rec-number&gt;&lt;foreign-keys&gt;&lt;key app="EN" db-id="tzzxrfax45edtser2xkv9fans5vatxd0aa92" timestamp="1624032486"&gt;3340&lt;/key&gt;&lt;/foreign-keys&gt;&lt;ref-type name="Journal Article"&gt;17&lt;/ref-type&gt;&lt;contributors&gt;&lt;authors&gt;&lt;author&gt;Martin, Adrian&lt;/author&gt;&lt;author&gt;Armijos, M. Teresa&lt;/author&gt;&lt;author&gt;Coolsaet, Brendan&lt;/author&gt;&lt;author&gt;Dawson, Neil&lt;/author&gt;&lt;author&gt;A. S. Edwards, Gareth&lt;/author&gt;&lt;author&gt;Few, Roger&lt;/author&gt;&lt;author&gt;Gross-Camp, Nicole&lt;/author&gt;&lt;author&gt;Rodriguez, Iokiñe&lt;/author&gt;&lt;author&gt;Schroeder, Heike&lt;/author&gt;&lt;author&gt;G. L. Tebboth, Mark&lt;/author&gt;&lt;author&gt;White, Carole S.&lt;/author&gt;&lt;/authors&gt;&lt;/contributors&gt;&lt;titles&gt;&lt;title&gt;Environmental Justice and Transformations to Sustainability&lt;/title&gt;&lt;secondary-title&gt;Environment: Science and Policy for Sustainable Development&lt;/secondary-title&gt;&lt;/titles&gt;&lt;periodical&gt;&lt;full-title&gt;Environment: Science and Policy for Sustainable Development&lt;/full-title&gt;&lt;/periodical&gt;&lt;pages&gt;19-30&lt;/pages&gt;&lt;volume&gt;62&lt;/volume&gt;&lt;number&gt;6&lt;/number&gt;&lt;dates&gt;&lt;year&gt;2020&lt;/year&gt;&lt;pub-dates&gt;&lt;date&gt;2020/11/01&lt;/date&gt;&lt;/pub-dates&gt;&lt;/dates&gt;&lt;publisher&gt;Routledge&lt;/publisher&gt;&lt;isbn&gt;0013-9157&lt;/isbn&gt;&lt;urls&gt;&lt;related-urls&gt;&lt;url&gt;https://doi.org/10.1080/00139157.2020.1820294&lt;/url&gt;&lt;/related-urls&gt;&lt;/urls&gt;&lt;electronic-resource-num&gt;10.1080/00139157.2020.1820294&lt;/electronic-resource-num&gt;&lt;/record&gt;&lt;/Cite&gt;&lt;/EndNote&gt;</w:instrText>
      </w:r>
      <w:r w:rsidR="00045B58" w:rsidRPr="00221F71">
        <w:fldChar w:fldCharType="separate"/>
      </w:r>
      <w:r w:rsidR="002E0FC4" w:rsidRPr="00221F71">
        <w:t>(cf. Martin et al., 2020)</w:t>
      </w:r>
      <w:r w:rsidR="00045B58" w:rsidRPr="00221F71">
        <w:fldChar w:fldCharType="end"/>
      </w:r>
      <w:r w:rsidR="00045B58" w:rsidRPr="00221F71">
        <w:t xml:space="preserve">. </w:t>
      </w:r>
      <w:r w:rsidR="003119B5" w:rsidRPr="00221F71">
        <w:t>There is a</w:t>
      </w:r>
      <w:r w:rsidR="001418C7" w:rsidRPr="00221F71">
        <w:t xml:space="preserve"> risk </w:t>
      </w:r>
      <w:r w:rsidR="003119B5" w:rsidRPr="00221F71">
        <w:t>in</w:t>
      </w:r>
      <w:r w:rsidR="001418C7" w:rsidRPr="00221F71">
        <w:t xml:space="preserve"> present</w:t>
      </w:r>
      <w:r w:rsidR="003119B5" w:rsidRPr="00221F71">
        <w:t>ing</w:t>
      </w:r>
      <w:r w:rsidR="001418C7" w:rsidRPr="00221F71">
        <w:t xml:space="preserve"> climate resilient development pathways as apolitical, failing to appreciate the social, political and, power dynamics at play, which can marginalise other forms of knowledge and people </w:t>
      </w:r>
      <w:r w:rsidR="001418C7" w:rsidRPr="00221F71">
        <w:fldChar w:fldCharType="begin"/>
      </w:r>
      <w:r w:rsidR="002E0FC4" w:rsidRPr="00221F71">
        <w:instrText xml:space="preserve"> ADDIN EN.CITE &lt;EndNote&gt;&lt;Cite&gt;&lt;Author&gt;Few&lt;/Author&gt;&lt;Year&gt;2021&lt;/Year&gt;&lt;RecNum&gt;3339&lt;/RecNum&gt;&lt;Prefix&gt;cf. &lt;/Prefix&gt;&lt;DisplayText&gt;(cf. Few et al., 2021)&lt;/DisplayText&gt;&lt;record&gt;&lt;rec-number&gt;3339&lt;/rec-number&gt;&lt;foreign-keys&gt;&lt;key app="EN" db-id="tzzxrfax45edtser2xkv9fans5vatxd0aa92" timestamp="1624031485"&gt;3339&lt;/key&gt;&lt;/foreign-keys&gt;&lt;ref-type name="Report"&gt;27&lt;/ref-type&gt;&lt;contributors&gt;&lt;authors&gt;&lt;author&gt;Roger Few&lt;/author&gt;&lt;author&gt;Chandni Singh&lt;/author&gt;&lt;author&gt;Vasudha Chhotray&lt;/author&gt;&lt;author&gt;Nihal Ranjit&lt;/author&gt;&lt;author&gt;Garima Jain&lt;/author&gt;&lt;author&gt;Mark Tebboth&lt;/author&gt;&lt;author&gt;Hazel Marsh&lt;/author&gt;&lt;author&gt;Mythili Madhavan&lt;/author&gt;&lt;/authors&gt;&lt;/contributors&gt;&lt;titles&gt;&lt;title&gt;Why representation matters in disaster recovery&lt;/title&gt;&lt;secondary-title&gt;GCRF Policy Briefings&lt;/secondary-title&gt;&lt;/titles&gt;&lt;pages&gt;17&lt;/pages&gt;&lt;dates&gt;&lt;year&gt;2021&lt;/year&gt;&lt;/dates&gt;&lt;pub-location&gt;London, UK&lt;/pub-location&gt;&lt;publisher&gt;The British Academy&lt;/publisher&gt;&lt;urls&gt;&lt;/urls&gt;&lt;/record&gt;&lt;/Cite&gt;&lt;/EndNote&gt;</w:instrText>
      </w:r>
      <w:r w:rsidR="001418C7" w:rsidRPr="00221F71">
        <w:fldChar w:fldCharType="separate"/>
      </w:r>
      <w:r w:rsidR="002E0FC4" w:rsidRPr="00221F71">
        <w:t>(cf. Few et al., 2021)</w:t>
      </w:r>
      <w:r w:rsidR="001418C7" w:rsidRPr="00221F71">
        <w:fldChar w:fldCharType="end"/>
      </w:r>
      <w:r w:rsidR="001418C7" w:rsidRPr="00221F71">
        <w:t xml:space="preserve">. </w:t>
      </w:r>
      <w:r w:rsidRPr="00221F71">
        <w:t>It will be important to reflect on whose vision and whose goals are considered, as evidently, benefits and trade-offs will have to be made. This draws attention to who is involved in climate resilient development pathways. It is recommended that the practice of climate resilient development pathways gives space for participation of non-government actors (including micro and small business entrepreneurs and commun</w:t>
      </w:r>
      <w:r w:rsidR="003565BE" w:rsidRPr="00221F71">
        <w:t>ity leaders</w:t>
      </w:r>
      <w:r w:rsidR="001418C7" w:rsidRPr="00221F71">
        <w:t>)</w:t>
      </w:r>
      <w:r w:rsidR="003565BE" w:rsidRPr="00221F71">
        <w:t xml:space="preserve"> </w:t>
      </w:r>
      <w:r w:rsidR="003565BE" w:rsidRPr="00221F71">
        <w:fldChar w:fldCharType="begin">
          <w:fldData xml:space="preserve">PEVuZE5vdGU+PENpdGU+PEF1dGhvcj5Eb3ZpZTwvQXV0aG9yPjxZZWFyPjIwMjA8L1llYXI+PFJl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</w:fldData>
        </w:fldChar>
      </w:r>
      <w:r w:rsidR="003565BE" w:rsidRPr="00221F71">
        <w:instrText xml:space="preserve"> ADDIN EN.CITE </w:instrText>
      </w:r>
      <w:r w:rsidR="003565BE" w:rsidRPr="00221F71">
        <w:fldChar w:fldCharType="begin">
          <w:fldData xml:space="preserve">PEVuZE5vdGU+PENpdGU+PEF1dGhvcj5Eb3ZpZTwvQXV0aG9yPjxZZWFyPjIwMjA8L1llYXI+PFJl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</w:fldData>
        </w:fldChar>
      </w:r>
      <w:r w:rsidR="003565BE" w:rsidRPr="00221F71">
        <w:instrText xml:space="preserve"> ADDIN EN.CITE.DATA </w:instrText>
      </w:r>
      <w:r w:rsidR="003565BE" w:rsidRPr="00221F71">
        <w:fldChar w:fldCharType="end"/>
      </w:r>
      <w:r w:rsidR="003565BE" w:rsidRPr="00221F71">
        <w:fldChar w:fldCharType="separate"/>
      </w:r>
      <w:r w:rsidR="003565BE" w:rsidRPr="00221F71">
        <w:t>(Dovie et al., 2020)</w:t>
      </w:r>
      <w:r w:rsidR="003565BE" w:rsidRPr="00221F71">
        <w:fldChar w:fldCharType="end"/>
      </w:r>
      <w:r w:rsidRPr="00221F71">
        <w:t xml:space="preserve"> as well as those that are the mo</w:t>
      </w:r>
      <w:r w:rsidR="003565BE" w:rsidRPr="00221F71">
        <w:t xml:space="preserve">st marginalised and vulnerable </w:t>
      </w:r>
      <w:r w:rsidR="003565BE" w:rsidRPr="00221F71">
        <w:fldChar w:fldCharType="begin"/>
      </w:r>
      <w:r w:rsidR="003565BE" w:rsidRPr="00221F71">
        <w:instrText xml:space="preserve"> ADDIN EN.CITE &lt;EndNote&gt;&lt;Cite&gt;&lt;Author&gt;Leal Filho&lt;/Author&gt;&lt;Year&gt;2021&lt;/Year&gt;&lt;RecNum&gt;3331&lt;/RecNum&gt;&lt;DisplayText&gt;(Leal Filho et al., 2021)&lt;/DisplayText&gt;&lt;record&gt;&lt;rec-number&gt;3331&lt;/rec-number&gt;&lt;foreign-keys&gt;&lt;key app="EN" db-id="tzzxrfax45edtser2xkv9fans5vatxd0aa92" timestamp="1623350375"&gt;3331&lt;/key&gt;&lt;/foreign-keys&gt;&lt;ref-type name="Journal Article"&gt;17&lt;/ref-type&gt;&lt;contributors&gt;&lt;authors&gt;&lt;author&gt;Leal Filho, Walter&lt;/author&gt;&lt;author&gt;Stringer, Lindsay C.&lt;/author&gt;&lt;author&gt;Totin, Edmond&lt;/author&gt;&lt;author&gt;Djalante, Riyanti&lt;/author&gt;&lt;author&gt;Pinho, Patricia&lt;/author&gt;&lt;author&gt;Mach, Katharine J.&lt;/author&gt;&lt;author&gt;Carril, Luis Ricardo Fernández&lt;/author&gt;&lt;author&gt;Birkmann, Jörn&lt;/author&gt;&lt;author&gt;Pandey, Rajiv&lt;/author&gt;&lt;author&gt;Wolf, Franziska&lt;/author&gt;&lt;/authors&gt;&lt;/contributors&gt;&lt;titles&gt;&lt;title&gt;Whose voices, whose choices? Pursuing climate resilient trajectories for the poor&lt;/title&gt;&lt;secondary-title&gt;Environmental Science &amp;amp; Policy&lt;/secondary-title&gt;&lt;/titles&gt;&lt;periodical&gt;&lt;full-title&gt;Environmental Science &amp;amp; Policy&lt;/full-title&gt;&lt;/periodical&gt;&lt;pages&gt;18-23&lt;/pages&gt;&lt;volume&gt;121&lt;/volume&gt;&lt;keywords&gt;&lt;keyword&gt;Climate resilience&lt;/keyword&gt;&lt;keyword&gt;Sustainable development&lt;/keyword&gt;&lt;keyword&gt;Poverty&lt;/keyword&gt;&lt;keyword&gt;Adaptation&lt;/keyword&gt;&lt;keyword&gt;Vulnerability&lt;/keyword&gt;&lt;/keywords&gt;&lt;dates&gt;&lt;year&gt;2021&lt;/year&gt;&lt;pub-dates&gt;&lt;date&gt;2021/07/01/&lt;/date&gt;&lt;/pub-dates&gt;&lt;/dates&gt;&lt;isbn&gt;1462-9011&lt;/isbn&gt;&lt;urls&gt;&lt;related-urls&gt;&lt;url&gt;https://www.sciencedirect.com/science/article/pii/S1462901121000691&lt;/url&gt;&lt;/related-urls&gt;&lt;/urls&gt;&lt;electronic-resource-num&gt;https://doi.org/10.1016/j.envsci.2021.02.018&lt;/electronic-resource-num&gt;&lt;/record&gt;&lt;/Cite&gt;&lt;/EndNote&gt;</w:instrText>
      </w:r>
      <w:r w:rsidR="003565BE" w:rsidRPr="00221F71">
        <w:fldChar w:fldCharType="separate"/>
      </w:r>
      <w:r w:rsidR="003565BE" w:rsidRPr="00221F71">
        <w:t>(Leal Filho et al., 2021)</w:t>
      </w:r>
      <w:r w:rsidR="003565BE" w:rsidRPr="00221F71">
        <w:fldChar w:fldCharType="end"/>
      </w:r>
      <w:r w:rsidRPr="00221F71">
        <w:t xml:space="preserve">. </w:t>
      </w:r>
      <w:r w:rsidR="00C55BB4" w:rsidRPr="00221F71">
        <w:t>P</w:t>
      </w:r>
      <w:r w:rsidRPr="00221F71">
        <w:t xml:space="preserve">artnerships </w:t>
      </w:r>
      <w:r w:rsidR="00C55BB4" w:rsidRPr="00221F71">
        <w:t xml:space="preserve">between </w:t>
      </w:r>
      <w:r w:rsidRPr="00221F71">
        <w:t xml:space="preserve">researchers, stakeholders, and decision makers </w:t>
      </w:r>
      <w:r w:rsidR="00C55BB4" w:rsidRPr="00221F71">
        <w:t>enable</w:t>
      </w:r>
      <w:r w:rsidRPr="00221F71">
        <w:t xml:space="preserve"> </w:t>
      </w:r>
      <w:r w:rsidR="00C55BB4" w:rsidRPr="00221F71">
        <w:t>collaboration on</w:t>
      </w:r>
      <w:r w:rsidRPr="00221F71">
        <w:t xml:space="preserve"> desired futures, pathways, and best practices for sustainability, while maintaining broad levels of support </w:t>
      </w:r>
      <w:r w:rsidRPr="00221F71">
        <w:fldChar w:fldCharType="begin">
          <w:fldData xml:space="preserve">PEVuZE5vdGU+PENpdGU+PEF1dGhvcj5LbGVpbjwvQXV0aG9yPjxZZWFyPjIwMTk8L1llYXI+PFJl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</w:fldData>
        </w:fldChar>
      </w:r>
      <w:r w:rsidR="002E0FC4" w:rsidRPr="00221F71">
        <w:instrText xml:space="preserve"> ADDIN EN.CITE </w:instrText>
      </w:r>
      <w:r w:rsidR="002E0FC4" w:rsidRPr="00221F71">
        <w:fldChar w:fldCharType="begin">
          <w:fldData xml:space="preserve">PEVuZE5vdGU+PENpdGU+PEF1dGhvcj5LbGVpbjwvQXV0aG9yPjxZZWFyPjIwMTk8L1llYXI+PFJl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</w:fldData>
        </w:fldChar>
      </w:r>
      <w:r w:rsidR="002E0FC4" w:rsidRPr="00221F71">
        <w:instrText xml:space="preserve"> ADDIN EN.CITE.DATA </w:instrText>
      </w:r>
      <w:r w:rsidR="002E0FC4" w:rsidRPr="00221F71">
        <w:fldChar w:fldCharType="end"/>
      </w:r>
      <w:r w:rsidRPr="00221F71">
        <w:fldChar w:fldCharType="separate"/>
      </w:r>
      <w:r w:rsidR="002E0FC4" w:rsidRPr="00221F71">
        <w:t>(cf. Klein et al., 2019)</w:t>
      </w:r>
      <w:r w:rsidRPr="00221F71">
        <w:fldChar w:fldCharType="end"/>
      </w:r>
      <w:r w:rsidRPr="00221F71">
        <w:t xml:space="preserve">. Here, sustainable development may need to be re-conceptualised in the context of ongoing change and it has to be discussed whether the sustainable development goals, the flagship target for sustainable development globally, could be more explicitly recognized as targets for climate resilient development pathways against which performance can be monitored and evaluated. </w:t>
      </w:r>
    </w:p>
    <w:p w14:paraId="51963EB3" w14:textId="77777777" w:rsidR="00914D81" w:rsidRPr="00221F71" w:rsidRDefault="00914D81" w:rsidP="00230605"/>
    <w:p w14:paraId="207CD830" w14:textId="17D34E22" w:rsidR="00DF1863" w:rsidRPr="00221F71" w:rsidRDefault="00914D81" w:rsidP="00230605">
      <w:r w:rsidRPr="00221F71">
        <w:t>Third</w:t>
      </w:r>
      <w:r w:rsidR="00A75500" w:rsidRPr="00221F71">
        <w:t>, r</w:t>
      </w:r>
      <w:r w:rsidR="00301C85" w:rsidRPr="00221F71">
        <w:t xml:space="preserve">esilience </w:t>
      </w:r>
      <w:r w:rsidR="00D453E5" w:rsidRPr="00221F71">
        <w:t>is to</w:t>
      </w:r>
      <w:r w:rsidR="00301C85" w:rsidRPr="00221F71">
        <w:t xml:space="preserve"> be understood as a</w:t>
      </w:r>
      <w:r w:rsidR="00230605" w:rsidRPr="00221F71">
        <w:t xml:space="preserve"> </w:t>
      </w:r>
      <w:r w:rsidR="0026403C" w:rsidRPr="00221F71">
        <w:t xml:space="preserve">descriptive concept </w:t>
      </w:r>
      <w:r w:rsidR="00230605" w:rsidRPr="00221F71">
        <w:t xml:space="preserve">that can give </w:t>
      </w:r>
      <w:r w:rsidR="0026403C" w:rsidRPr="00221F71">
        <w:t>insight into the dynamic properties</w:t>
      </w:r>
      <w:r w:rsidR="00230605" w:rsidRPr="00221F71">
        <w:t xml:space="preserve"> of a system, including </w:t>
      </w:r>
      <w:r w:rsidR="00301C85" w:rsidRPr="00221F71">
        <w:t>drivers and root causes of vulnerability</w:t>
      </w:r>
      <w:r w:rsidR="00CF20D8" w:rsidRPr="00221F71">
        <w:t xml:space="preserve">, controlling variables, </w:t>
      </w:r>
      <w:r w:rsidR="008E4D7B" w:rsidRPr="00221F71">
        <w:t xml:space="preserve">feedback, </w:t>
      </w:r>
      <w:r w:rsidR="00CF20D8" w:rsidRPr="00221F71">
        <w:t>tipping points</w:t>
      </w:r>
      <w:r w:rsidR="00230605" w:rsidRPr="00221F71">
        <w:t xml:space="preserve"> and the capacity for</w:t>
      </w:r>
      <w:r w:rsidR="003935D3" w:rsidRPr="00221F71">
        <w:t xml:space="preserve"> transformation</w:t>
      </w:r>
      <w:r w:rsidR="00537E35" w:rsidRPr="00221F71">
        <w:t xml:space="preserve"> </w:t>
      </w:r>
      <w:r w:rsidR="00537E35" w:rsidRPr="00221F71">
        <w:fldChar w:fldCharType="begin"/>
      </w:r>
      <w:r w:rsidR="002E0FC4" w:rsidRPr="00221F71">
        <w:instrText xml:space="preserve"> ADDIN EN.CITE &lt;EndNote&gt;&lt;Cite&gt;&lt;Author&gt;Walker&lt;/Author&gt;&lt;Year&gt;2012&lt;/Year&gt;&lt;RecNum&gt;3332&lt;/RecNum&gt;&lt;Prefix&gt;cf. &lt;/Prefix&gt;&lt;DisplayText&gt;(cf. Walker and Salt, 2012)&lt;/DisplayText&gt;&lt;record&gt;&lt;rec-number&gt;3332&lt;/rec-number&gt;&lt;foreign-keys&gt;&lt;key app="EN" db-id="tzzxrfax45edtser2xkv9fans5vatxd0aa92" timestamp="1623352066"&gt;3332&lt;/key&gt;&lt;/foreign-keys&gt;&lt;ref-type name="Book"&gt;6&lt;/ref-type&gt;&lt;contributors&gt;&lt;authors&gt;&lt;author&gt;Walker, Brian&lt;/author&gt;&lt;author&gt;Salt, David&lt;/author&gt;&lt;/authors&gt;&lt;/contributors&gt;&lt;titles&gt;&lt;title&gt;Resilience Practice: Building Capacity to Absorb Disturbance and Maintain Function&lt;/title&gt;&lt;/titles&gt;&lt;pages&gt;228&lt;/pages&gt;&lt;dates&gt;&lt;year&gt;2012&lt;/year&gt;&lt;/dates&gt;&lt;pub-location&gt;Washington, DC&lt;/pub-location&gt;&lt;publisher&gt;Island Press&lt;/publisher&gt;&lt;isbn&gt;978-1-61091-231-0&lt;/isbn&gt;&lt;urls&gt;&lt;/urls&gt;&lt;electronic-resource-num&gt;https://doi.org/10.5822/978-1-61091-231-0&lt;/electronic-resource-num&gt;&lt;/record&gt;&lt;/Cite&gt;&lt;/EndNote&gt;</w:instrText>
      </w:r>
      <w:r w:rsidR="00537E35" w:rsidRPr="00221F71">
        <w:fldChar w:fldCharType="separate"/>
      </w:r>
      <w:r w:rsidR="002E0FC4" w:rsidRPr="00221F71">
        <w:t>(cf. Walker and Salt, 2012)</w:t>
      </w:r>
      <w:r w:rsidR="00537E35" w:rsidRPr="00221F71">
        <w:fldChar w:fldCharType="end"/>
      </w:r>
      <w:r w:rsidR="0057546E" w:rsidRPr="00221F71">
        <w:t>.</w:t>
      </w:r>
      <w:r w:rsidR="000B7A04" w:rsidRPr="00221F71">
        <w:t xml:space="preserve"> </w:t>
      </w:r>
      <w:r w:rsidR="00230605" w:rsidRPr="00221F71">
        <w:t xml:space="preserve">These properties go beyond </w:t>
      </w:r>
      <w:r w:rsidR="000B7A04" w:rsidRPr="00221F71">
        <w:t>how well that system “</w:t>
      </w:r>
      <w:r w:rsidR="000F66F7" w:rsidRPr="00221F71">
        <w:t>absorbs”, “</w:t>
      </w:r>
      <w:r w:rsidR="000B7A04" w:rsidRPr="00221F71">
        <w:t>re</w:t>
      </w:r>
      <w:r w:rsidR="000F66F7" w:rsidRPr="00221F71">
        <w:t>covers</w:t>
      </w:r>
      <w:r w:rsidR="000B7A04" w:rsidRPr="00221F71">
        <w:t>”</w:t>
      </w:r>
      <w:r w:rsidR="000F66F7" w:rsidRPr="00221F71">
        <w:t xml:space="preserve"> </w:t>
      </w:r>
      <w:r w:rsidR="003565BE" w:rsidRPr="00221F71">
        <w:fldChar w:fldCharType="begin"/>
      </w:r>
      <w:r w:rsidR="003565BE" w:rsidRPr="00221F71">
        <w:instrText xml:space="preserve"> ADDIN EN.CITE &lt;EndNote&gt;&lt;Cite&gt;&lt;Author&gt;Douxchamps&lt;/Author&gt;&lt;Year&gt;2017&lt;/Year&gt;&lt;RecNum&gt;3247&lt;/RecNum&gt;&lt;DisplayText&gt;(Douxchamps et al., 2017)&lt;/DisplayText&gt;&lt;record&gt;&lt;rec-number&gt;3247&lt;/rec-number&gt;&lt;foreign-keys&gt;&lt;key app="EN" db-id="tzzxrfax45edtser2xkv9fans5vatxd0aa92" timestamp="1602085064"&gt;3247&lt;/key&gt;&lt;/foreign-keys&gt;&lt;ref-type name="Journal Article"&gt;17&lt;/ref-type&gt;&lt;contributors&gt;&lt;authors&gt;&lt;author&gt;Douxchamps, S.&lt;/author&gt;&lt;author&gt;Debevec, L.&lt;/author&gt;&lt;author&gt;Giordano, M.&lt;/author&gt;&lt;author&gt;Barron, J.&lt;/author&gt;&lt;/authors&gt;&lt;/contributors&gt;&lt;auth-address&gt;Independent Consultant, 06 B.P. 10773, Ouagadougou, 06, Burkina Faso&amp;#xD;International Water Management Institute (IWMI), P.O. Box 5689, Addis Abeba, Ethiopia&amp;#xD;International Water Management Institute (IWMI), P.O. Box 2075, Colombo, Sri Lanka&lt;/auth-address&gt;&lt;titles&gt;&lt;title&gt;Monitoring and evaluation of climate resilience for agricultural development – A review of currently available tools&lt;/title&gt;&lt;secondary-title&gt;World Development Perspectives&lt;/secondary-title&gt;&lt;/titles&gt;&lt;periodical&gt;&lt;full-title&gt;World Development Perspectives&lt;/full-title&gt;&lt;/periodical&gt;&lt;pages&gt;10-23&lt;/pages&gt;&lt;volume&gt;5&lt;/volume&gt;&lt;keywords&gt;&lt;keyword&gt;Adaptation&lt;/keyword&gt;&lt;keyword&gt;Agricultural systems&lt;/keyword&gt;&lt;keyword&gt;Development&lt;/keyword&gt;&lt;keyword&gt;Resilience indicators&lt;/keyword&gt;&lt;keyword&gt;Tools&lt;/keyword&gt;&lt;keyword&gt;Transformation&lt;/keyword&gt;&lt;/keywords&gt;&lt;dates&gt;&lt;year&gt;2017&lt;/year&gt;&lt;/dates&gt;&lt;work-type&gt;Article&lt;/work-type&gt;&lt;urls&gt;&lt;related-urls&gt;&lt;url&gt;https://www.scopus.com/inward/record.uri?eid=2-s2.0-85017460920&amp;amp;doi=10.1016%2fj.wdp.2017.02.001&amp;amp;partnerID=40&amp;amp;md5=c2e5e82f92c5c56a7246ed41ccf0db70&lt;/url&gt;&lt;/related-urls&gt;&lt;/urls&gt;&lt;electronic-resource-num&gt;10.1016/j.wdp.2017.02.001&lt;/electronic-resource-num&gt;&lt;remote-database-name&gt;Scopus&lt;/remote-database-name&gt;&lt;/record&gt;&lt;/Cite&gt;&lt;/EndNote&gt;</w:instrText>
      </w:r>
      <w:r w:rsidR="003565BE" w:rsidRPr="00221F71">
        <w:fldChar w:fldCharType="separate"/>
      </w:r>
      <w:r w:rsidR="003565BE" w:rsidRPr="00221F71">
        <w:t>(Douxchamps et al., 2017)</w:t>
      </w:r>
      <w:r w:rsidR="003565BE" w:rsidRPr="00221F71">
        <w:fldChar w:fldCharType="end"/>
      </w:r>
      <w:r w:rsidR="003565BE" w:rsidRPr="00221F71">
        <w:t xml:space="preserve"> </w:t>
      </w:r>
      <w:r w:rsidR="000F66F7" w:rsidRPr="00221F71">
        <w:t>or “rebounds”</w:t>
      </w:r>
      <w:r w:rsidR="000B7A04" w:rsidRPr="00221F71">
        <w:t xml:space="preserve"> from internal and external shocks</w:t>
      </w:r>
      <w:r w:rsidR="000F66F7" w:rsidRPr="00221F71">
        <w:t xml:space="preserve">, </w:t>
      </w:r>
      <w:r w:rsidR="00537E35" w:rsidRPr="00221F71">
        <w:t>and</w:t>
      </w:r>
      <w:r w:rsidR="00DF1863" w:rsidRPr="00221F71">
        <w:t xml:space="preserve"> allow to</w:t>
      </w:r>
      <w:r w:rsidR="00537E35" w:rsidRPr="00221F71">
        <w:t xml:space="preserve"> put ‘the core of the system configuration as such into question’ </w:t>
      </w:r>
      <w:r w:rsidR="00537E35" w:rsidRPr="00221F71">
        <w:fldChar w:fldCharType="begin"/>
      </w:r>
      <w:r w:rsidR="00537E35" w:rsidRPr="00221F71">
        <w:instrText xml:space="preserve"> ADDIN EN.CITE &lt;EndNote&gt;&lt;Cite&gt;&lt;Author&gt;Solecki&lt;/Author&gt;&lt;Year&gt;2017&lt;/Year&gt;&lt;RecNum&gt;3264&lt;/RecNum&gt;&lt;DisplayText&gt;(Solecki et al., 2017)&lt;/DisplayText&gt;&lt;record&gt;&lt;rec-number&gt;3264&lt;/rec-number&gt;&lt;foreign-keys&gt;&lt;key app="EN" db-id="tzzxrfax45edtser2xkv9fans5vatxd0aa92" timestamp="1602086423"&gt;3264&lt;/key&gt;&lt;/foreign-keys&gt;&lt;ref-type name="Journal Article"&gt;17&lt;/ref-type&gt;&lt;contributors&gt;&lt;authors&gt;&lt;author&gt;Solecki, W.&lt;/author&gt;&lt;author&gt;Pelling, M.&lt;/author&gt;&lt;author&gt;Garschagen, M.&lt;/author&gt;&lt;/authors&gt;&lt;/contributors&gt;&lt;auth-address&gt;City University of New York-Hunter College, United States&amp;#xD;King’s College London, United Kingdom&amp;#xD;United Nations University, Institute for Environment and Human Security, Bonn, Germany&lt;/auth-address&gt;&lt;titles&gt;&lt;title&gt;Transitions between risk management regimes in cities&lt;/title&gt;&lt;secondary-title&gt;Ecology and Society&lt;/secondary-title&gt;&lt;/titles&gt;&lt;periodical&gt;&lt;full-title&gt;Ecology and Society&lt;/full-title&gt;&lt;/periodical&gt;&lt;volume&gt;22&lt;/volume&gt;&lt;number&gt;2&lt;/number&gt;&lt;keywords&gt;&lt;keyword&gt;Resiliency&lt;/keyword&gt;&lt;keyword&gt;Risk management&lt;/keyword&gt;&lt;keyword&gt;Transformation&lt;/keyword&gt;&lt;keyword&gt;Transitions&lt;/keyword&gt;&lt;keyword&gt;Urban coasts&lt;/keyword&gt;&lt;/keywords&gt;&lt;dates&gt;&lt;year&gt;2017&lt;/year&gt;&lt;/dates&gt;&lt;work-type&gt;Article&lt;/work-type&gt;&lt;urls&gt;&lt;related-urls&gt;&lt;url&gt;https://www.scopus.com/inward/record.uri?eid=2-s2.0-85021789875&amp;amp;doi=10.5751%2fES-09102-220238&amp;amp;partnerID=40&amp;amp;md5=36f60da47fc42546202fafda2c881ea7&lt;/url&gt;&lt;/related-urls&gt;&lt;/urls&gt;&lt;custom7&gt;38&lt;/custom7&gt;&lt;electronic-resource-num&gt;10.5751/ES-09102-220238&lt;/electronic-resource-num&gt;&lt;remote-database-name&gt;Scopus&lt;/remote-database-name&gt;&lt;/record&gt;&lt;/Cite&gt;&lt;/EndNote&gt;</w:instrText>
      </w:r>
      <w:r w:rsidR="00537E35" w:rsidRPr="00221F71">
        <w:fldChar w:fldCharType="separate"/>
      </w:r>
      <w:r w:rsidR="00537E35" w:rsidRPr="00221F71">
        <w:t>(Solecki et al., 2017)</w:t>
      </w:r>
      <w:r w:rsidR="00537E35" w:rsidRPr="00221F71">
        <w:fldChar w:fldCharType="end"/>
      </w:r>
      <w:r w:rsidR="00537E35" w:rsidRPr="00221F71">
        <w:t>.</w:t>
      </w:r>
      <w:r w:rsidR="00DF1863" w:rsidRPr="00221F71">
        <w:t xml:space="preserve"> </w:t>
      </w:r>
      <w:r w:rsidR="00B43273" w:rsidRPr="00221F71">
        <w:t xml:space="preserve">Resilience is the ability to </w:t>
      </w:r>
      <w:r w:rsidR="00EC629E" w:rsidRPr="00221F71">
        <w:t xml:space="preserve">learn, </w:t>
      </w:r>
      <w:r w:rsidR="00B43273" w:rsidRPr="00221F71">
        <w:t>adapt and change</w:t>
      </w:r>
      <w:r w:rsidR="00EC629E" w:rsidRPr="00221F71">
        <w:t xml:space="preserve"> </w:t>
      </w:r>
      <w:r w:rsidR="00B43273" w:rsidRPr="00221F71">
        <w:t>whi</w:t>
      </w:r>
      <w:r w:rsidR="00EC629E" w:rsidRPr="00221F71">
        <w:t>le coping with disturbance, which includes and may require transformation</w:t>
      </w:r>
      <w:r w:rsidR="00B43273" w:rsidRPr="00221F71">
        <w:t xml:space="preserve">. </w:t>
      </w:r>
      <w:r w:rsidR="00EC629E" w:rsidRPr="00221F71">
        <w:t>Resilience also draws attention to working across scales. If the changes required to adapt are so great that it overwhelms the adaptive capacity of a system at a particular time and scale, transformation into a new system based on other resources will hav</w:t>
      </w:r>
      <w:r w:rsidR="00784CD9" w:rsidRPr="00221F71">
        <w:t>e to happen</w:t>
      </w:r>
      <w:r w:rsidR="00823F1E" w:rsidRPr="00221F71">
        <w:t xml:space="preserve"> </w:t>
      </w:r>
      <w:r w:rsidR="00823F1E" w:rsidRPr="00221F71">
        <w:fldChar w:fldCharType="begin"/>
      </w:r>
      <w:r w:rsidR="00823F1E" w:rsidRPr="00221F71">
        <w:instrText xml:space="preserve"> ADDIN EN.CITE &lt;EndNote&gt;&lt;Cite&gt;&lt;Author&gt;Douxchamps&lt;/Author&gt;&lt;Year&gt;2017&lt;/Year&gt;&lt;RecNum&gt;3247&lt;/RecNum&gt;&lt;DisplayText&gt;(Douxchamps et al., 2017)&lt;/DisplayText&gt;&lt;record&gt;&lt;rec-number&gt;3247&lt;/rec-number&gt;&lt;foreign-keys&gt;&lt;key app="EN" db-id="tzzxrfax45edtser2xkv9fans5vatxd0aa92" timestamp="1602085064"&gt;3247&lt;/key&gt;&lt;/foreign-keys&gt;&lt;ref-type name="Journal Article"&gt;17&lt;/ref-type&gt;&lt;contributors&gt;&lt;authors&gt;&lt;author&gt;Douxchamps, S.&lt;/author&gt;&lt;author&gt;Debevec, L.&lt;/author&gt;&lt;author&gt;Giordano, M.&lt;/author&gt;&lt;author&gt;Barron, J.&lt;/author&gt;&lt;/authors&gt;&lt;/contributors&gt;&lt;auth-address&gt;Independent Consultant, 06 B.P. 10773, Ouagadougou, 06, Burkina Faso&amp;#xD;International Water Management Institute (IWMI), P.O. Box 5689, Addis Abeba, Ethiopia&amp;#xD;International Water Management Institute (IWMI), P.O. Box 2075, Colombo, Sri Lanka&lt;/auth-address&gt;&lt;titles&gt;&lt;title&gt;Monitoring and evaluation of climate resilience for agricultural development – A review of currently available tools&lt;/title&gt;&lt;secondary-title&gt;World Development Perspectives&lt;/secondary-title&gt;&lt;/titles&gt;&lt;periodical&gt;&lt;full-title&gt;World Development Perspectives&lt;/full-title&gt;&lt;/periodical&gt;&lt;pages&gt;10-23&lt;/pages&gt;&lt;volume&gt;5&lt;/volume&gt;&lt;keywords&gt;&lt;keyword&gt;Adaptation&lt;/keyword&gt;&lt;keyword&gt;Agricultural systems&lt;/keyword&gt;&lt;keyword&gt;Development&lt;/keyword&gt;&lt;keyword&gt;Resilience indicators&lt;/keyword&gt;&lt;keyword&gt;Tools&lt;/keyword&gt;&lt;keyword&gt;Transformation&lt;/keyword&gt;&lt;/keywords&gt;&lt;dates&gt;&lt;year&gt;2017&lt;/year&gt;&lt;/dates&gt;&lt;work-type&gt;Article&lt;/work-type&gt;&lt;urls&gt;&lt;related-urls&gt;&lt;url&gt;https://www.scopus.com/inward/record.uri?eid=2-s2.0-85017460920&amp;amp;doi=10.1016%2fj.wdp.2017.02.001&amp;amp;partnerID=40&amp;amp;md5=c2e5e82f92c5c56a7246ed41ccf0db70&lt;/url&gt;&lt;/related-urls&gt;&lt;/urls&gt;&lt;electronic-resource-num&gt;10.1016/j.wdp.2017.02.001&lt;/electronic-resource-num&gt;&lt;remote-database-name&gt;Scopus&lt;/remote-database-name&gt;&lt;/record&gt;&lt;/Cite&gt;&lt;/EndNote&gt;</w:instrText>
      </w:r>
      <w:r w:rsidR="00823F1E" w:rsidRPr="00221F71">
        <w:fldChar w:fldCharType="separate"/>
      </w:r>
      <w:r w:rsidR="00823F1E" w:rsidRPr="00221F71">
        <w:t>(Douxchamps et al., 2017)</w:t>
      </w:r>
      <w:r w:rsidR="00823F1E" w:rsidRPr="00221F71">
        <w:fldChar w:fldCharType="end"/>
      </w:r>
      <w:r w:rsidR="00784CD9" w:rsidRPr="00221F71">
        <w:t xml:space="preserve">. But this </w:t>
      </w:r>
      <w:r w:rsidR="00EC629E" w:rsidRPr="00221F71">
        <w:t xml:space="preserve">transformation from one system into another might be embedded in a common higher scale system that builds resilience over time on a certain development pathway </w:t>
      </w:r>
      <w:r w:rsidR="00EC629E" w:rsidRPr="00221F71">
        <w:fldChar w:fldCharType="begin">
          <w:fldData xml:space="preserve">PEVuZE5vdGU+PENpdGU+PEF1dGhvcj5XYWxrZXI8L0F1dGhvcj48WWVhcj4yMDIwPC9ZZWFyPjxS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=
</w:fldData>
        </w:fldChar>
      </w:r>
      <w:r w:rsidR="002E0FC4" w:rsidRPr="00221F71">
        <w:instrText xml:space="preserve"> ADDIN EN.CITE </w:instrText>
      </w:r>
      <w:r w:rsidR="002E0FC4" w:rsidRPr="00221F71">
        <w:fldChar w:fldCharType="begin">
          <w:fldData xml:space="preserve">PEVuZE5vdGU+PENpdGU+PEF1dGhvcj5XYWxrZXI8L0F1dGhvcj48WWVhcj4yMDIwPC9ZZWFyPjxS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=
</w:fldData>
        </w:fldChar>
      </w:r>
      <w:r w:rsidR="002E0FC4" w:rsidRPr="00221F71">
        <w:instrText xml:space="preserve"> ADDIN EN.CITE.DATA </w:instrText>
      </w:r>
      <w:r w:rsidR="002E0FC4" w:rsidRPr="00221F71">
        <w:fldChar w:fldCharType="end"/>
      </w:r>
      <w:r w:rsidR="00EC629E" w:rsidRPr="00221F71">
        <w:fldChar w:fldCharType="separate"/>
      </w:r>
      <w:r w:rsidR="002E0FC4" w:rsidRPr="00221F71">
        <w:t>(cf. Walker, 2020)</w:t>
      </w:r>
      <w:r w:rsidR="00EC629E" w:rsidRPr="00221F71">
        <w:fldChar w:fldCharType="end"/>
      </w:r>
      <w:r w:rsidR="00D453E5" w:rsidRPr="00221F71">
        <w:t>.</w:t>
      </w:r>
      <w:r w:rsidR="00B43273" w:rsidRPr="00221F71">
        <w:t xml:space="preserve"> </w:t>
      </w:r>
      <w:r w:rsidR="00EC629E" w:rsidRPr="00221F71">
        <w:t>Thus, working across scales</w:t>
      </w:r>
      <w:r w:rsidR="00784CD9" w:rsidRPr="00221F71">
        <w:t xml:space="preserve">, considering values and reciprocity, </w:t>
      </w:r>
      <w:r w:rsidR="00EC629E" w:rsidRPr="00221F71">
        <w:t xml:space="preserve">is critical for climate resilient development pathways. </w:t>
      </w:r>
      <w:r w:rsidR="009E4131" w:rsidRPr="00221F71">
        <w:t>F</w:t>
      </w:r>
      <w:r w:rsidR="000F66F7" w:rsidRPr="00221F71">
        <w:t xml:space="preserve">urthermore, </w:t>
      </w:r>
      <w:r w:rsidR="008555A1" w:rsidRPr="00221F71">
        <w:t>as resilience is dynamic</w:t>
      </w:r>
      <w:r w:rsidR="00490955" w:rsidRPr="00221F71">
        <w:t xml:space="preserve"> and not inherently normative</w:t>
      </w:r>
      <w:r w:rsidR="008555A1" w:rsidRPr="00221F71">
        <w:t xml:space="preserve">, it also </w:t>
      </w:r>
      <w:r w:rsidR="00FF2489" w:rsidRPr="00221F71">
        <w:t>demonstrates</w:t>
      </w:r>
      <w:r w:rsidR="008A134E" w:rsidRPr="00221F71">
        <w:t xml:space="preserve"> the </w:t>
      </w:r>
      <w:r w:rsidR="00FF2489" w:rsidRPr="00221F71">
        <w:t>persistence</w:t>
      </w:r>
      <w:r w:rsidR="008A134E" w:rsidRPr="00221F71">
        <w:t xml:space="preserve"> of a system, therefore</w:t>
      </w:r>
      <w:r w:rsidR="009E4131" w:rsidRPr="00221F71">
        <w:t xml:space="preserve">, </w:t>
      </w:r>
      <w:r w:rsidR="00D453E5" w:rsidRPr="00221F71">
        <w:t>‘</w:t>
      </w:r>
      <w:r w:rsidR="00FF2489" w:rsidRPr="00221F71">
        <w:t xml:space="preserve">positive </w:t>
      </w:r>
      <w:r w:rsidR="009E4131" w:rsidRPr="00221F71">
        <w:t>resilience</w:t>
      </w:r>
      <w:r w:rsidR="00D453E5" w:rsidRPr="00221F71">
        <w:t>’</w:t>
      </w:r>
      <w:r w:rsidR="001D6E30" w:rsidRPr="00221F71">
        <w:t xml:space="preserve">, and its unwanted counterpart </w:t>
      </w:r>
      <w:r w:rsidR="009E4131" w:rsidRPr="00221F71">
        <w:t xml:space="preserve">can become apparent </w:t>
      </w:r>
      <w:r w:rsidR="008A134E" w:rsidRPr="00221F71">
        <w:t>depending on framing</w:t>
      </w:r>
      <w:r w:rsidR="009E4131" w:rsidRPr="00221F71">
        <w:t xml:space="preserve"> and decision contex</w:t>
      </w:r>
      <w:r w:rsidR="00324E80" w:rsidRPr="00221F71">
        <w:t>t</w:t>
      </w:r>
      <w:r w:rsidR="00DC10AF" w:rsidRPr="00221F71">
        <w:t>s</w:t>
      </w:r>
      <w:r w:rsidR="00324E80" w:rsidRPr="00221F71">
        <w:t xml:space="preserve"> </w:t>
      </w:r>
      <w:r w:rsidR="00324E80" w:rsidRPr="00221F71">
        <w:fldChar w:fldCharType="begin"/>
      </w:r>
      <w:r w:rsidR="008A16A4" w:rsidRPr="00221F71">
        <w:instrText xml:space="preserve"> ADDIN EN.CITE &lt;EndNote&gt;&lt;Cite&gt;&lt;Author&gt;Chelleri&lt;/Author&gt;&lt;Year&gt;2016&lt;/Year&gt;&lt;RecNum&gt;3021&lt;/RecNum&gt;&lt;DisplayText&gt;(Chelleri et al., 2016)&lt;/DisplayText&gt;&lt;record&gt;&lt;rec-number&gt;3021&lt;/rec-number&gt;&lt;foreign-keys&gt;&lt;key app="EN" db-id="tzzxrfax45edtser2xkv9fans5vatxd0aa92" timestamp="0"&gt;3021&lt;/key&gt;&lt;/foreign-keys&gt;&lt;ref-type name="Journal Article"&gt;17&lt;/ref-type&gt;&lt;contributors&gt;&lt;authors&gt;&lt;author&gt;Chelleri, L.&lt;/author&gt;&lt;author&gt;Minucci, G.&lt;/author&gt;&lt;author&gt;Skrimizea, E.&lt;/author&gt;&lt;/authors&gt;&lt;/contributors&gt;&lt;auth-address&gt;Gran Sasso Science Institute, GSSI Social Sciences, viale Francesco Crispi 7, L’Aquila, 67100, Italy&amp;#xD;Architecture and Urban Studies Department, Politecnico di Milano, Milan, Italy&lt;/auth-address&gt;&lt;titles&gt;&lt;title&gt;Does community resilience decrease social–ecological vulnerability? Adaptation pathways trade-off in the Bolivian Altiplano&lt;/title&gt;&lt;secondary-title&gt;Regional Environmental Change&lt;/secondary-title&gt;&lt;/titles&gt;&lt;periodical&gt;&lt;full-title&gt;Regional Environmental Change&lt;/full-title&gt;&lt;/periodical&gt;&lt;pages&gt;2229-2241&lt;/pages&gt;&lt;volume&gt;16&lt;/volume&gt;&lt;number&gt;8&lt;/number&gt;&lt;keywords&gt;&lt;keyword&gt;Adaptation pathway&lt;/keyword&gt;&lt;keyword&gt;Andean communities&lt;/keyword&gt;&lt;keyword&gt;Climate change adaptation&lt;/keyword&gt;&lt;keyword&gt;Community resilience&lt;/keyword&gt;&lt;keyword&gt;Maladaptation&lt;/keyword&gt;&lt;keyword&gt;Positive adaptation&lt;/keyword&gt;&lt;keyword&gt;Quinoa&lt;/keyword&gt;&lt;keyword&gt;Regional sustainability&lt;/keyword&gt;&lt;keyword&gt;Vulnerability trade-offs&lt;/keyword&gt;&lt;/keywords&gt;&lt;dates&gt;&lt;year&gt;2016&lt;/year&gt;&lt;/dates&gt;&lt;urls&gt;&lt;related-urls&gt;&lt;url&gt;https://www.scopus.com/inward/record.uri?eid=2-s2.0-84988428081&amp;amp;doi=10.1007%2fs10113-016-1046-8&amp;amp;partnerID=40&amp;amp;md5=6bb53409ec639c0e4302fa2abe1557d8&lt;/url&gt;&lt;/related-urls&gt;&lt;/urls&gt;&lt;electronic-resource-num&gt;10.1007/s10113-016-1046-8&lt;/electronic-resource-num&gt;&lt;remote-database-name&gt;Scopus&lt;/remote-database-name&gt;&lt;/record&gt;&lt;/Cite&gt;&lt;/EndNote&gt;</w:instrText>
      </w:r>
      <w:r w:rsidR="00324E80" w:rsidRPr="00221F71">
        <w:fldChar w:fldCharType="separate"/>
      </w:r>
      <w:r w:rsidR="008A16A4" w:rsidRPr="00221F71">
        <w:t>(Chelleri et al., 2016)</w:t>
      </w:r>
      <w:r w:rsidR="00324E80" w:rsidRPr="00221F71">
        <w:fldChar w:fldCharType="end"/>
      </w:r>
      <w:r w:rsidR="00324E80" w:rsidRPr="00221F71">
        <w:t xml:space="preserve">. </w:t>
      </w:r>
    </w:p>
    <w:p w14:paraId="22C0A114" w14:textId="77777777" w:rsidR="008E4D7B" w:rsidRPr="00221F71" w:rsidRDefault="008E4D7B" w:rsidP="00230605"/>
    <w:p w14:paraId="7D30A251" w14:textId="1475B5F8" w:rsidR="003607D2" w:rsidRPr="00221F71" w:rsidRDefault="00232086" w:rsidP="007C15A6">
      <w:r w:rsidRPr="00221F71">
        <w:t>Fourth</w:t>
      </w:r>
      <w:r w:rsidR="001B5055" w:rsidRPr="00221F71">
        <w:t>, p</w:t>
      </w:r>
      <w:r w:rsidR="00A94BC4" w:rsidRPr="00221F71">
        <w:t xml:space="preserve">athways </w:t>
      </w:r>
      <w:r w:rsidR="00DC0F82" w:rsidRPr="00221F71">
        <w:t>are to be recognised in the practice</w:t>
      </w:r>
      <w:r w:rsidR="00B90C8C" w:rsidRPr="00221F71">
        <w:t xml:space="preserve"> </w:t>
      </w:r>
      <w:r w:rsidR="00A80A2B" w:rsidRPr="00221F71">
        <w:t xml:space="preserve">of </w:t>
      </w:r>
      <w:r w:rsidR="00B90C8C" w:rsidRPr="00221F71">
        <w:t>climate resilien</w:t>
      </w:r>
      <w:r w:rsidR="00887DA0" w:rsidRPr="00221F71">
        <w:t>t</w:t>
      </w:r>
      <w:r w:rsidR="00B90C8C" w:rsidRPr="00221F71">
        <w:t xml:space="preserve"> development pathways </w:t>
      </w:r>
      <w:r w:rsidR="00A80A2B" w:rsidRPr="00221F71">
        <w:t xml:space="preserve">as </w:t>
      </w:r>
      <w:r w:rsidR="001B5055" w:rsidRPr="00221F71">
        <w:t xml:space="preserve">a planning approach that </w:t>
      </w:r>
      <w:r w:rsidR="001D6E30" w:rsidRPr="00221F71">
        <w:t>considers</w:t>
      </w:r>
      <w:r w:rsidR="001B5055" w:rsidRPr="00221F71">
        <w:t xml:space="preserve"> a</w:t>
      </w:r>
      <w:r w:rsidR="00A94BC4" w:rsidRPr="00221F71">
        <w:t xml:space="preserve">mbiguity and uncertainty, which are inherent in </w:t>
      </w:r>
      <w:r w:rsidR="001B5055" w:rsidRPr="00221F71">
        <w:t>climate, resilience and development contexts.</w:t>
      </w:r>
      <w:r w:rsidR="00B42487" w:rsidRPr="00221F71">
        <w:t xml:space="preserve"> </w:t>
      </w:r>
      <w:r w:rsidR="00CE0C35" w:rsidRPr="00221F71">
        <w:rPr>
          <w:rFonts w:cstheme="minorHAnsi"/>
        </w:rPr>
        <w:t>Specific long-term goals</w:t>
      </w:r>
      <w:r w:rsidR="00E10C8A" w:rsidRPr="00221F71">
        <w:rPr>
          <w:rFonts w:cstheme="minorHAnsi"/>
        </w:rPr>
        <w:t xml:space="preserve"> </w:t>
      </w:r>
      <w:r w:rsidR="00CE0C35" w:rsidRPr="00221F71">
        <w:rPr>
          <w:rFonts w:cstheme="minorHAnsi"/>
        </w:rPr>
        <w:t>should be set with caution due to uncertainty</w:t>
      </w:r>
      <w:r w:rsidR="00372C54" w:rsidRPr="00221F71">
        <w:rPr>
          <w:rFonts w:cstheme="minorHAnsi"/>
        </w:rPr>
        <w:t>, complexity and feedback loops</w:t>
      </w:r>
      <w:r w:rsidR="00CF1BFD" w:rsidRPr="00221F71">
        <w:rPr>
          <w:rFonts w:cstheme="minorHAnsi"/>
        </w:rPr>
        <w:t xml:space="preserve"> </w:t>
      </w:r>
      <w:r w:rsidR="00CF1BFD" w:rsidRPr="00221F71">
        <w:rPr>
          <w:rFonts w:cstheme="minorHAnsi"/>
        </w:rPr>
        <w:fldChar w:fldCharType="begin"/>
      </w:r>
      <w:r w:rsidR="002E0FC4" w:rsidRPr="00221F71">
        <w:rPr>
          <w:rFonts w:cstheme="minorHAnsi"/>
        </w:rPr>
        <w:instrText xml:space="preserve"> ADDIN EN.CITE &lt;EndNote&gt;&lt;Cite&gt;&lt;Author&gt;Rammel&lt;/Author&gt;&lt;Year&gt;2007&lt;/Year&gt;&lt;RecNum&gt;3338&lt;/RecNum&gt;&lt;Prefix&gt;cf. &lt;/Prefix&gt;&lt;DisplayText&gt;(cf. Rammel et al., 2007)&lt;/DisplayText&gt;&lt;record&gt;&lt;rec-number&gt;3338&lt;/rec-number&gt;&lt;foreign-keys&gt;&lt;key app="EN" db-id="tzzxrfax45edtser2xkv9fans5vatxd0aa92" timestamp="1623978862"&gt;3338&lt;/key&gt;&lt;/foreign-keys&gt;&lt;ref-type name="Journal Article"&gt;17&lt;/ref-type&gt;&lt;contributors&gt;&lt;authors&gt;&lt;author&gt;Rammel, Christian&lt;/author&gt;&lt;author&gt;Stagl, Sigrid&lt;/author&gt;&lt;author&gt;Wilfing, Harald&lt;/author&gt;&lt;/authors&gt;&lt;/contributors&gt;&lt;titles&gt;&lt;title&gt;Managing complex adaptive systems — A co-evolutionary perspective on natural resource management&lt;/title&gt;&lt;secondary-title&gt;Ecological Economics&lt;/secondary-title&gt;&lt;/titles&gt;&lt;periodical&gt;&lt;full-title&gt;Ecological Economics&lt;/full-title&gt;&lt;/periodical&gt;&lt;pages&gt;9-21&lt;/pages&gt;&lt;volume&gt;63&lt;/volume&gt;&lt;number&gt;1&lt;/number&gt;&lt;keywords&gt;&lt;keyword&gt;Co-evolution&lt;/keyword&gt;&lt;keyword&gt;Complex adaptive systems&lt;/keyword&gt;&lt;keyword&gt;Social institutions&lt;/keyword&gt;&lt;keyword&gt;Natural resource management&lt;/keyword&gt;&lt;keyword&gt;Evolutionary theory&lt;/keyword&gt;&lt;keyword&gt;Sustainable development&lt;/keyword&gt;&lt;/keywords&gt;&lt;dates&gt;&lt;year&gt;2007&lt;/year&gt;&lt;pub-dates&gt;&lt;date&gt;2007/06/15/&lt;/date&gt;&lt;/pub-dates&gt;&lt;/dates&gt;&lt;isbn&gt;0921-8009&lt;/isbn&gt;&lt;urls&gt;&lt;related-urls&gt;&lt;url&gt;https://www.sciencedirect.com/science/article/pii/S092180090700002X&lt;/url&gt;&lt;/related-urls&gt;&lt;/urls&gt;&lt;electronic-resource-num&gt;https://doi.org/10.1016/j.ecolecon.2006.12.014&lt;/electronic-resource-num&gt;&lt;/record&gt;&lt;/Cite&gt;&lt;/EndNote&gt;</w:instrText>
      </w:r>
      <w:r w:rsidR="00CF1BFD" w:rsidRPr="00221F71">
        <w:rPr>
          <w:rFonts w:cstheme="minorHAnsi"/>
        </w:rPr>
        <w:fldChar w:fldCharType="separate"/>
      </w:r>
      <w:r w:rsidR="002E0FC4" w:rsidRPr="00221F71">
        <w:rPr>
          <w:rFonts w:cstheme="minorHAnsi"/>
        </w:rPr>
        <w:t>(cf. Rammel et al., 2007)</w:t>
      </w:r>
      <w:r w:rsidR="00CF1BFD" w:rsidRPr="00221F71">
        <w:rPr>
          <w:rFonts w:cstheme="minorHAnsi"/>
        </w:rPr>
        <w:fldChar w:fldCharType="end"/>
      </w:r>
      <w:r w:rsidR="00B64A61" w:rsidRPr="00221F71">
        <w:rPr>
          <w:rFonts w:cstheme="minorHAnsi"/>
        </w:rPr>
        <w:t>. However</w:t>
      </w:r>
      <w:r w:rsidR="00CE0C35" w:rsidRPr="00221F71">
        <w:rPr>
          <w:rFonts w:cstheme="minorHAnsi"/>
        </w:rPr>
        <w:t xml:space="preserve">, </w:t>
      </w:r>
      <w:r w:rsidR="00CE0C35" w:rsidRPr="00221F71">
        <w:t>a</w:t>
      </w:r>
      <w:r w:rsidR="00E65885" w:rsidRPr="00221F71">
        <w:t xml:space="preserve"> structured pathways approach can offer tools </w:t>
      </w:r>
      <w:r w:rsidR="0080206F" w:rsidRPr="00221F71">
        <w:t xml:space="preserve">to </w:t>
      </w:r>
      <w:r w:rsidR="00E8015F" w:rsidRPr="00221F71">
        <w:t xml:space="preserve">discuss and </w:t>
      </w:r>
      <w:r w:rsidR="002134AE" w:rsidRPr="00221F71">
        <w:t xml:space="preserve">operationalise </w:t>
      </w:r>
      <w:r w:rsidR="0080206F" w:rsidRPr="00221F71">
        <w:t xml:space="preserve">what is needed at different scales and levels to respond </w:t>
      </w:r>
      <w:r w:rsidR="0080206F" w:rsidRPr="00221F71">
        <w:rPr>
          <w:i/>
          <w:iCs/>
        </w:rPr>
        <w:t xml:space="preserve">with flexibility </w:t>
      </w:r>
      <w:r w:rsidR="0080206F" w:rsidRPr="00221F71">
        <w:t>to climate change</w:t>
      </w:r>
      <w:r w:rsidR="00E65885" w:rsidRPr="00221F71">
        <w:t xml:space="preserve"> </w:t>
      </w:r>
      <w:r w:rsidR="007843EF" w:rsidRPr="00221F71">
        <w:t>and other future dynamics, including changes in values and understanding</w:t>
      </w:r>
      <w:r w:rsidR="0080206F" w:rsidRPr="00221F71">
        <w:t xml:space="preserve">. </w:t>
      </w:r>
      <w:r w:rsidR="00E8015F" w:rsidRPr="00221F71">
        <w:t xml:space="preserve">We underline that preparing for uncertainty by co-creating and enacting plural alternative pathways is different from an approach that aims to identify the pathway towards the ‘most resilient’ future. </w:t>
      </w:r>
      <w:r w:rsidR="00CF1BFD" w:rsidRPr="00221F71">
        <w:t>Framing pathways through questions such as “to whom</w:t>
      </w:r>
      <w:r w:rsidR="00CD7A2F" w:rsidRPr="00221F71">
        <w:t>, in what context,</w:t>
      </w:r>
      <w:r w:rsidR="00CF1BFD" w:rsidRPr="00221F71">
        <w:t xml:space="preserve"> or to what is climate action positive” and “which trade-off should be accepted, and why” can serve as a tool for sustainable development, while avoiding lock-ins </w:t>
      </w:r>
      <w:r w:rsidR="00CF1BFD" w:rsidRPr="00221F71">
        <w:fldChar w:fldCharType="begin"/>
      </w:r>
      <w:r w:rsidR="00C55BB4" w:rsidRPr="00221F71">
        <w:instrText xml:space="preserve"> ADDIN EN.CITE &lt;EndNote&gt;&lt;Cite&gt;&lt;Author&gt;Chelleri&lt;/Author&gt;&lt;Year&gt;2016&lt;/Year&gt;&lt;RecNum&gt;3021&lt;/RecNum&gt;&lt;Suffix&gt;: 2229&lt;/Suffix&gt;&lt;DisplayText&gt;(Chelleri et al., 2016: 2229)&lt;/DisplayText&gt;&lt;record&gt;&lt;rec-number&gt;3021&lt;/rec-number&gt;&lt;foreign-keys&gt;&lt;key app="EN" db-id="tzzxrfax45edtser2xkv9fans5vatxd0aa92" timestamp="0"&gt;3021&lt;/key&gt;&lt;/foreign-keys&gt;&lt;ref-type name="Journal Article"&gt;17&lt;/ref-type&gt;&lt;contributors&gt;&lt;authors&gt;&lt;author&gt;Chelleri, L.&lt;/author&gt;&lt;author&gt;Minucci, G.&lt;/author&gt;&lt;author&gt;Skrimizea, E.&lt;/author&gt;&lt;/authors&gt;&lt;/contributors&gt;&lt;auth-address&gt;Gran Sasso Science Institute, GSSI Social Sciences, viale Francesco Crispi 7, L’Aquila, 67100, Italy&amp;#xD;Architecture and Urban Studies Department, Politecnico di Milano, Milan, Italy&lt;/auth-address&gt;&lt;titles&gt;&lt;title&gt;Does community resilience decrease social–ecological vulnerability? Adaptation pathways trade-off in the Bolivian Altiplano&lt;/title&gt;&lt;secondary-title&gt;Regional Environmental Change&lt;/secondary-title&gt;&lt;/titles&gt;&lt;periodical&gt;&lt;full-title&gt;Regional Environmental Change&lt;/full-title&gt;&lt;/periodical&gt;&lt;pages&gt;2229-2241&lt;/pages&gt;&lt;volume&gt;16&lt;/volume&gt;&lt;number&gt;8&lt;/number&gt;&lt;keywords&gt;&lt;keyword&gt;Adaptation pathway&lt;/keyword&gt;&lt;keyword&gt;Andean communities&lt;/keyword&gt;&lt;keyword&gt;Climate change adaptation&lt;/keyword&gt;&lt;keyword&gt;Community resilience&lt;/keyword&gt;&lt;keyword&gt;Maladaptation&lt;/keyword&gt;&lt;keyword&gt;Positive adaptation&lt;/keyword&gt;&lt;keyword&gt;Quinoa&lt;/keyword&gt;&lt;keyword&gt;Regional sustainability&lt;/keyword&gt;&lt;keyword&gt;Vulnerability trade-offs&lt;/keyword&gt;&lt;/keywords&gt;&lt;dates&gt;&lt;year&gt;2016&lt;/year&gt;&lt;/dates&gt;&lt;urls&gt;&lt;related-urls&gt;&lt;url&gt;https://www.scopus.com/inward/record.uri?eid=2-s2.0-84988428081&amp;amp;doi=10.1007%2fs10113-016-1046-8&amp;amp;partnerID=40&amp;amp;md5=6bb53409ec639c0e4302fa2abe1557d8&lt;/url&gt;&lt;/related-urls&gt;&lt;/urls&gt;&lt;electronic-resource-num&gt;10.1007/s10113-016-1046-8&lt;/electronic-resource-num&gt;&lt;remote-database-name&gt;Scopus&lt;/remote-database-name&gt;&lt;/record&gt;&lt;/Cite&gt;&lt;/EndNote&gt;</w:instrText>
      </w:r>
      <w:r w:rsidR="00CF1BFD" w:rsidRPr="00221F71">
        <w:fldChar w:fldCharType="separate"/>
      </w:r>
      <w:r w:rsidR="00C55BB4" w:rsidRPr="00221F71">
        <w:t>(Chelleri et al., 2016: 2229)</w:t>
      </w:r>
      <w:r w:rsidR="00CF1BFD" w:rsidRPr="00221F71">
        <w:fldChar w:fldCharType="end"/>
      </w:r>
      <w:r w:rsidR="00CF1BFD" w:rsidRPr="00221F71">
        <w:t xml:space="preserve">. </w:t>
      </w:r>
      <w:r w:rsidR="006768CB" w:rsidRPr="00221F71">
        <w:t>We note that there is a tension between the pathways concept, which is long term</w:t>
      </w:r>
      <w:r w:rsidR="008F5079" w:rsidRPr="00221F71">
        <w:t xml:space="preserve">, </w:t>
      </w:r>
      <w:r w:rsidR="006768CB" w:rsidRPr="00221F71">
        <w:t xml:space="preserve">has no defined </w:t>
      </w:r>
      <w:r w:rsidR="008F5079" w:rsidRPr="00221F71">
        <w:t>end</w:t>
      </w:r>
      <w:r w:rsidR="006768CB" w:rsidRPr="00221F71">
        <w:t>, and may require a built-in revenue-earning component to sustain it, and the development project concept which has a defined end date and budget. To overcome these contrasting ways of thinking about social-ecological change, long-term perspectives should aim at setting priorities and defining the milestones that facilitate pathways towards sustainable development, which could be framed a desirable future. The disaggregation of long-term goals into a series of short-term development actions is critical, with continuous monitoring and evaluation, to assess whether the set of actions are on track for reaching desired future goals. This reflexive process offers room for all actors involved, from communities to international governance organisation, to readjust and accommodate for uncertainties</w:t>
      </w:r>
      <w:r w:rsidR="00FB2612" w:rsidRPr="00221F71">
        <w:t xml:space="preserve"> and changing values</w:t>
      </w:r>
      <w:r w:rsidR="006768CB" w:rsidRPr="00221F71">
        <w:t xml:space="preserve">. To gauge if </w:t>
      </w:r>
      <w:r w:rsidR="00B65039" w:rsidRPr="00221F71">
        <w:t>actions</w:t>
      </w:r>
      <w:r w:rsidR="006768CB" w:rsidRPr="00221F71">
        <w:t xml:space="preserve"> are on track to reach desired futures, outcome mapping developed by Earl et al </w:t>
      </w:r>
      <w:r w:rsidR="006768CB" w:rsidRPr="00221F71">
        <w:fldChar w:fldCharType="begin"/>
      </w:r>
      <w:r w:rsidR="006768CB" w:rsidRPr="00221F71">
        <w:instrText xml:space="preserve"> ADDIN EN.CITE &lt;EndNote&gt;&lt;Cite ExcludeAuth="1"&gt;&lt;Author&gt;Earl&lt;/Author&gt;&lt;Year&gt;2001&lt;/Year&gt;&lt;RecNum&gt;3342&lt;/RecNum&gt;&lt;DisplayText&gt;(2001)&lt;/DisplayText&gt;&lt;record&gt;&lt;rec-number&gt;3342&lt;/rec-number&gt;&lt;foreign-keys&gt;&lt;key app="EN" db-id="tzzxrfax45edtser2xkv9fans5vatxd0aa92" timestamp="1624055594"&gt;3342&lt;/key&gt;&lt;/foreign-keys&gt;&lt;ref-type name="Report"&gt;27&lt;/ref-type&gt;&lt;contributors&gt;&lt;authors&gt;&lt;author&gt;Earl, S.&lt;/author&gt;&lt;author&gt;Carden, F.&lt;/author&gt;&lt;author&gt;Smutylo, T. &lt;/author&gt;&lt;/authors&gt;&lt;/contributors&gt;&lt;titles&gt;&lt;title&gt;Outcome Mapping: Building Learning and Reflection into Development Programs. Ottawa: International Development Research Centre&lt;/title&gt;&lt;/titles&gt;&lt;pages&gt;154&lt;/pages&gt;&lt;dates&gt;&lt;year&gt;2001&lt;/year&gt;&lt;/dates&gt;&lt;pub-location&gt;Ottawa, Canada&lt;/pub-location&gt;&lt;publisher&gt;International Development Research Centre&lt;/publisher&gt;&lt;urls&gt;&lt;/urls&gt;&lt;electronic-resource-num&gt;ISBN 0889369593&lt;/electronic-resource-num&gt;&lt;/record&gt;&lt;/Cite&gt;&lt;/EndNote&gt;</w:instrText>
      </w:r>
      <w:r w:rsidR="006768CB" w:rsidRPr="00221F71">
        <w:fldChar w:fldCharType="separate"/>
      </w:r>
      <w:r w:rsidR="006768CB" w:rsidRPr="00221F71">
        <w:t>(2001)</w:t>
      </w:r>
      <w:r w:rsidR="006768CB" w:rsidRPr="00221F71">
        <w:fldChar w:fldCharType="end"/>
      </w:r>
      <w:r w:rsidR="006768CB" w:rsidRPr="00221F71">
        <w:t xml:space="preserve"> can be useful. This process moves away from more traditional indicators and aims to monitor and evaluate change in behaviours and relationships of stakeholders based on changes in their surroundings. </w:t>
      </w:r>
    </w:p>
    <w:p w14:paraId="3B874DEB" w14:textId="2DB28E03" w:rsidR="003607D2" w:rsidRPr="00221F71" w:rsidRDefault="003607D2" w:rsidP="007C15A6"/>
    <w:p w14:paraId="35FEC4A9" w14:textId="0DFA0E4B" w:rsidR="007D3EAF" w:rsidRPr="00221F71" w:rsidRDefault="007D3EAF" w:rsidP="007C15A6">
      <w:r w:rsidRPr="00221F71">
        <w:rPr>
          <w:noProof/>
          <w:lang w:val="de-DE" w:eastAsia="de-DE"/>
        </w:rPr>
        <w:lastRenderedPageBreak/>
        <w:drawing>
          <wp:inline distT="0" distB="0" distL="0" distR="0" wp14:anchorId="4D030C0B" wp14:editId="19BCF5EF">
            <wp:extent cx="5733415" cy="465137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DP_lessons.jpg"/>
                    <pic:cNvPicPr/>
                  </pic:nvPicPr>
                  <pic:blipFill>
                    <a:blip r:embed="rId8">
                      <a:extLst>
                        <a:ext uri="{28A0092B-C50C-407E-A947-70E740481C1C}">
                          <a14:useLocalDpi xmlns:a14="http://schemas.microsoft.com/office/drawing/2010/main" val="0"/>
                        </a:ext>
                      </a:extLst>
                    </a:blip>
                    <a:stretch>
                      <a:fillRect/>
                    </a:stretch>
                  </pic:blipFill>
                  <pic:spPr>
                    <a:xfrm>
                      <a:off x="0" y="0"/>
                      <a:ext cx="5733415" cy="4651375"/>
                    </a:xfrm>
                    <a:prstGeom prst="rect">
                      <a:avLst/>
                    </a:prstGeom>
                  </pic:spPr>
                </pic:pic>
              </a:graphicData>
            </a:graphic>
          </wp:inline>
        </w:drawing>
      </w:r>
    </w:p>
    <w:p w14:paraId="187973D4" w14:textId="43DAFD14" w:rsidR="005E1ED1" w:rsidRPr="00221F71" w:rsidRDefault="005E1ED1" w:rsidP="005E1ED1">
      <w:pPr>
        <w:pStyle w:val="Caption"/>
        <w:spacing w:after="120"/>
      </w:pPr>
      <w:r w:rsidRPr="00221F71">
        <w:t xml:space="preserve">Figure </w:t>
      </w:r>
      <w:r w:rsidRPr="00221F71">
        <w:fldChar w:fldCharType="begin"/>
      </w:r>
      <w:r w:rsidRPr="00221F71">
        <w:instrText xml:space="preserve"> SEQ Figure \* ARABIC </w:instrText>
      </w:r>
      <w:r w:rsidRPr="00221F71">
        <w:fldChar w:fldCharType="separate"/>
      </w:r>
      <w:r w:rsidR="00D75BB9" w:rsidRPr="00221F71">
        <w:t>1</w:t>
      </w:r>
      <w:r w:rsidRPr="00221F71">
        <w:fldChar w:fldCharType="end"/>
      </w:r>
      <w:r w:rsidRPr="00221F71">
        <w:t xml:space="preserve">: Lessons from four domains for the </w:t>
      </w:r>
      <w:r w:rsidR="001C4ED7" w:rsidRPr="00221F71">
        <w:t>practice of</w:t>
      </w:r>
      <w:r w:rsidR="00C44817" w:rsidRPr="00221F71">
        <w:t xml:space="preserve"> climate </w:t>
      </w:r>
      <w:r w:rsidRPr="00221F71">
        <w:t>resilient development pathways</w:t>
      </w:r>
      <w:r w:rsidR="00DF73BD" w:rsidRPr="00221F71">
        <w:t xml:space="preserve"> that consolidate climate action and development decisions towards long-term sustainable development</w:t>
      </w:r>
    </w:p>
    <w:p w14:paraId="7AE429C2" w14:textId="0E30FBE3" w:rsidR="003A0B2E" w:rsidRPr="00221F71" w:rsidRDefault="00AD1348" w:rsidP="00CE45C4">
      <w:pPr>
        <w:pStyle w:val="Heading2"/>
      </w:pPr>
      <w:r w:rsidRPr="00221F71">
        <w:t>A research agenda</w:t>
      </w:r>
      <w:r w:rsidR="003A0B2E" w:rsidRPr="00221F71">
        <w:t xml:space="preserve"> for conceptual </w:t>
      </w:r>
      <w:r w:rsidR="000946B2" w:rsidRPr="00221F71">
        <w:t xml:space="preserve">and empirical </w:t>
      </w:r>
      <w:r w:rsidR="003A0B2E" w:rsidRPr="00221F71">
        <w:t>advances</w:t>
      </w:r>
    </w:p>
    <w:p w14:paraId="58E61D2F" w14:textId="66A76D2D" w:rsidR="009E283A" w:rsidRPr="00221F71" w:rsidRDefault="00D75BB9" w:rsidP="009E283A">
      <w:r w:rsidRPr="00221F71">
        <w:t>O</w:t>
      </w:r>
      <w:r w:rsidR="005F4D72" w:rsidRPr="00221F71">
        <w:t xml:space="preserve">ur review </w:t>
      </w:r>
      <w:r w:rsidR="0035446A" w:rsidRPr="00221F71">
        <w:t xml:space="preserve">and reflexive workshops </w:t>
      </w:r>
      <w:r w:rsidR="00903315" w:rsidRPr="00221F71">
        <w:t>identified scope for</w:t>
      </w:r>
      <w:r w:rsidR="005F4D72" w:rsidRPr="00221F71">
        <w:t xml:space="preserve"> </w:t>
      </w:r>
      <w:r w:rsidR="0035446A" w:rsidRPr="00221F71">
        <w:t xml:space="preserve">conceptual </w:t>
      </w:r>
      <w:r w:rsidR="007C4D3E" w:rsidRPr="00221F71">
        <w:t xml:space="preserve">and empirical </w:t>
      </w:r>
      <w:r w:rsidR="005F4D72" w:rsidRPr="00221F71">
        <w:t>advancement</w:t>
      </w:r>
      <w:r w:rsidR="0035446A" w:rsidRPr="00221F71">
        <w:t xml:space="preserve"> of </w:t>
      </w:r>
      <w:r w:rsidR="005F4D72" w:rsidRPr="00221F71">
        <w:t>climate resilient development pathways</w:t>
      </w:r>
      <w:r w:rsidR="00121C16" w:rsidRPr="00221F71">
        <w:t>.</w:t>
      </w:r>
      <w:r w:rsidR="0035446A" w:rsidRPr="00221F71">
        <w:t xml:space="preserve"> As </w:t>
      </w:r>
      <w:r w:rsidR="00121C16" w:rsidRPr="00221F71">
        <w:t>they</w:t>
      </w:r>
      <w:r w:rsidR="0035446A" w:rsidRPr="00221F71">
        <w:t xml:space="preserve"> become more widely deployed, some</w:t>
      </w:r>
      <w:r w:rsidR="00121C16" w:rsidRPr="00221F71">
        <w:t xml:space="preserve"> of</w:t>
      </w:r>
      <w:r w:rsidR="0035446A" w:rsidRPr="00221F71">
        <w:t xml:space="preserve"> ambiguities</w:t>
      </w:r>
      <w:r w:rsidR="00121C16" w:rsidRPr="00221F71">
        <w:t xml:space="preserve"> presented in this paper</w:t>
      </w:r>
      <w:r w:rsidR="0035446A" w:rsidRPr="00221F71">
        <w:t xml:space="preserve"> may resolve themselves in </w:t>
      </w:r>
      <w:r w:rsidRPr="00221F71">
        <w:t xml:space="preserve">the </w:t>
      </w:r>
      <w:r w:rsidR="0035446A" w:rsidRPr="00221F71">
        <w:t>light of real-world constraints.</w:t>
      </w:r>
      <w:r w:rsidR="00121C16" w:rsidRPr="00221F71">
        <w:t xml:space="preserve"> </w:t>
      </w:r>
      <w:r w:rsidR="000946B2" w:rsidRPr="00221F71">
        <w:t>An objective of conceptual framing is to guide policy actions</w:t>
      </w:r>
      <w:r w:rsidR="007C4D3E" w:rsidRPr="00221F71">
        <w:t xml:space="preserve"> for empirical cases, specifically</w:t>
      </w:r>
      <w:r w:rsidR="000946B2" w:rsidRPr="00221F71">
        <w:t xml:space="preserve">, supporting actors in making informed decisions that can be sustainable in climate change and development contexts. </w:t>
      </w:r>
      <w:r w:rsidR="00880EAB" w:rsidRPr="00221F71">
        <w:t>C</w:t>
      </w:r>
      <w:r w:rsidR="004134E5" w:rsidRPr="00221F71">
        <w:t>limate resilient development pathways would benefit from further conceptuali</w:t>
      </w:r>
      <w:r w:rsidR="005709C0" w:rsidRPr="00221F71">
        <w:t>s</w:t>
      </w:r>
      <w:r w:rsidR="004134E5" w:rsidRPr="00221F71">
        <w:t xml:space="preserve">ation through </w:t>
      </w:r>
      <w:r w:rsidR="00C53F09" w:rsidRPr="00221F71">
        <w:t xml:space="preserve">the </w:t>
      </w:r>
      <w:r w:rsidR="004134E5" w:rsidRPr="00221F71">
        <w:t xml:space="preserve">following </w:t>
      </w:r>
      <w:r w:rsidR="00AD1348" w:rsidRPr="00221F71">
        <w:t>research questions</w:t>
      </w:r>
      <w:r w:rsidR="004134E5" w:rsidRPr="00221F71">
        <w:t>:</w:t>
      </w:r>
    </w:p>
    <w:p w14:paraId="77A067DC" w14:textId="3779122B" w:rsidR="009E283A" w:rsidRPr="00221F71" w:rsidRDefault="009E283A" w:rsidP="009E283A"/>
    <w:p w14:paraId="5E010EBC" w14:textId="10B5F937" w:rsidR="000946B2" w:rsidRPr="00221F71" w:rsidRDefault="00784CD9" w:rsidP="005A56DB">
      <w:pPr>
        <w:numPr>
          <w:ilvl w:val="0"/>
          <w:numId w:val="9"/>
        </w:numPr>
        <w:ind w:left="360"/>
        <w:rPr>
          <w:i/>
        </w:rPr>
      </w:pPr>
      <w:r w:rsidRPr="00221F71">
        <w:rPr>
          <w:i/>
        </w:rPr>
        <w:t xml:space="preserve">How concepts such as equity, environmental justice, social vulnerability and well-being intersect with climate action and sustainable development? </w:t>
      </w:r>
    </w:p>
    <w:p w14:paraId="6099B33E" w14:textId="551390E7" w:rsidR="000946B2" w:rsidRPr="00221F71" w:rsidRDefault="000946B2" w:rsidP="000946B2">
      <w:r w:rsidRPr="00221F71">
        <w:t>An outstanding and central ambiguity of climate resilient development pathways concerns the</w:t>
      </w:r>
      <w:r w:rsidR="00784CD9" w:rsidRPr="00221F71">
        <w:t>ir</w:t>
      </w:r>
      <w:r w:rsidRPr="00221F71">
        <w:t xml:space="preserve"> </w:t>
      </w:r>
      <w:r w:rsidR="00784CD9" w:rsidRPr="00221F71">
        <w:t>orientation</w:t>
      </w:r>
      <w:r w:rsidR="00903315" w:rsidRPr="00221F71">
        <w:t xml:space="preserve"> or ‘</w:t>
      </w:r>
      <w:r w:rsidRPr="00221F71">
        <w:t>goal</w:t>
      </w:r>
      <w:r w:rsidR="00903315" w:rsidRPr="00221F71">
        <w:t>’</w:t>
      </w:r>
      <w:r w:rsidRPr="00221F71">
        <w:t xml:space="preserve">. This ambiguity provides both opportunity and risk. The opportunity lies in the potential to create deliberative spaces, in which the recognition of the complexity of social systems and plural knowledge can occur. In so doing, climate resilient development pathways can accommodate multiple, diverse visions and consider the deep uncertainty that exists when exploring possible futures </w:t>
      </w:r>
      <w:r w:rsidRPr="00221F71">
        <w:fldChar w:fldCharType="begin">
          <w:fldData xml:space="preserve">PEVuZE5vdGU+PENpdGU+PEF1dGhvcj5FbGxpczwvQXV0aG9yPjxZZWFyPjIwMTk8L1llYXI+PFJl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</w:fldData>
        </w:fldChar>
      </w:r>
      <w:r w:rsidRPr="00221F71">
        <w:instrText xml:space="preserve"> ADDIN EN.CITE </w:instrText>
      </w:r>
      <w:r w:rsidRPr="00221F71">
        <w:fldChar w:fldCharType="begin">
          <w:fldData xml:space="preserve">PEVuZE5vdGU+PENpdGU+PEF1dGhvcj5FbGxpczwvQXV0aG9yPjxZZWFyPjIwMTk8L1llYXI+PFJl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</w:fldData>
        </w:fldChar>
      </w:r>
      <w:r w:rsidRPr="00221F71">
        <w:instrText xml:space="preserve"> ADDIN EN.CITE.DATA </w:instrText>
      </w:r>
      <w:r w:rsidRPr="00221F71">
        <w:fldChar w:fldCharType="end"/>
      </w:r>
      <w:r w:rsidRPr="00221F71">
        <w:fldChar w:fldCharType="separate"/>
      </w:r>
      <w:r w:rsidRPr="00221F71">
        <w:t>(Ellis and Tschakert, 2019; Ranger et al., 2013)</w:t>
      </w:r>
      <w:r w:rsidRPr="00221F71">
        <w:fldChar w:fldCharType="end"/>
      </w:r>
      <w:r w:rsidRPr="00221F71">
        <w:t xml:space="preserve">. The risk with an ambiguous and open-ended approach is that in situations where priorities are ill-defined and contested, the dominant ideas of influential actors may perpetuate that impacts fall on less powerful and more vulnerable groups </w:t>
      </w:r>
      <w:r w:rsidRPr="00221F71">
        <w:fldChar w:fldCharType="begin"/>
      </w:r>
      <w:r w:rsidRPr="00221F71">
        <w:instrText xml:space="preserve"> ADDIN EN.CITE &lt;EndNote&gt;&lt;Cite&gt;&lt;Author&gt;Few&lt;/Author&gt;&lt;Year&gt;2021&lt;/Year&gt;&lt;RecNum&gt;3339&lt;/RecNum&gt;&lt;DisplayText&gt;(Few et al., 2021)&lt;/DisplayText&gt;&lt;record&gt;&lt;rec-number&gt;3339&lt;/rec-number&gt;&lt;foreign-keys&gt;&lt;key app="EN" db-id="tzzxrfax45edtser2xkv9fans5vatxd0aa92" timestamp="1624031485"&gt;3339&lt;/key&gt;&lt;/foreign-keys&gt;&lt;ref-type name="Report"&gt;27&lt;/ref-type&gt;&lt;contributors&gt;&lt;authors&gt;&lt;author&gt;Roger Few&lt;/author&gt;&lt;author&gt;Chandni Singh&lt;/author&gt;&lt;author&gt;Vasudha Chhotray&lt;/author&gt;&lt;author&gt;Nihal Ranjit&lt;/author&gt;&lt;author&gt;Garima Jain&lt;/author&gt;&lt;author&gt;Mark Tebboth&lt;/author&gt;&lt;author&gt;Hazel Marsh&lt;/author&gt;&lt;author&gt;Mythili Madhavan&lt;/author&gt;&lt;/authors&gt;&lt;/contributors&gt;&lt;titles&gt;&lt;title&gt;Why representation matters in disaster recovery&lt;/title&gt;&lt;secondary-title&gt;GCRF Policy Briefings&lt;/secondary-title&gt;&lt;/titles&gt;&lt;pages&gt;17&lt;/pages&gt;&lt;dates&gt;&lt;year&gt;2021&lt;/year&gt;&lt;/dates&gt;&lt;pub-location&gt;London, UK&lt;/pub-location&gt;&lt;publisher&gt;The British Academy&lt;/publisher&gt;&lt;urls&gt;&lt;/urls&gt;&lt;/record&gt;&lt;/Cite&gt;&lt;/EndNote&gt;</w:instrText>
      </w:r>
      <w:r w:rsidRPr="00221F71">
        <w:fldChar w:fldCharType="separate"/>
      </w:r>
      <w:r w:rsidRPr="00221F71">
        <w:t>(Few et al., 2021)</w:t>
      </w:r>
      <w:r w:rsidRPr="00221F71">
        <w:fldChar w:fldCharType="end"/>
      </w:r>
      <w:r w:rsidRPr="00221F71">
        <w:t xml:space="preserve">. This agrees with Eriksen et al (2021), who show that adaptation interventions can and do reinforce, redistribute, or create new vulnerabilities rather than effectively respond to risks </w:t>
      </w:r>
      <w:r w:rsidRPr="00221F71">
        <w:lastRenderedPageBreak/>
        <w:t xml:space="preserve">linked to climate change. </w:t>
      </w:r>
      <w:r w:rsidR="00B64A61" w:rsidRPr="00221F71">
        <w:t xml:space="preserve">Practical guidance and research is needed on how to orient climate resilient development pathways and </w:t>
      </w:r>
      <w:r w:rsidR="00B65039" w:rsidRPr="00221F71">
        <w:t>evaluate whether actions are ‘on track’.</w:t>
      </w:r>
    </w:p>
    <w:p w14:paraId="037E290B" w14:textId="77777777" w:rsidR="000946B2" w:rsidRPr="00221F71" w:rsidRDefault="000946B2" w:rsidP="000946B2"/>
    <w:p w14:paraId="3BC6E5EC" w14:textId="1768ADFF" w:rsidR="00BD2951" w:rsidRPr="00221F71" w:rsidRDefault="005A56DB" w:rsidP="005A56DB">
      <w:pPr>
        <w:numPr>
          <w:ilvl w:val="0"/>
          <w:numId w:val="9"/>
        </w:numPr>
        <w:ind w:left="360"/>
      </w:pPr>
      <w:r w:rsidRPr="00221F71">
        <w:rPr>
          <w:i/>
        </w:rPr>
        <w:t>How to connect future pathways with past and current trajectories and narratives?</w:t>
      </w:r>
      <w:r w:rsidRPr="00221F71">
        <w:t xml:space="preserve"> </w:t>
      </w:r>
    </w:p>
    <w:p w14:paraId="5137D21A" w14:textId="0B70E039" w:rsidR="005A56DB" w:rsidRPr="00221F71" w:rsidRDefault="005A56DB" w:rsidP="005A56DB">
      <w:r w:rsidRPr="00221F71">
        <w:t xml:space="preserve">By making this link, more insight could be given as to how complex path-dependency from past decisions may influence future trajectories. These path-dependency can inform new narratives. </w:t>
      </w:r>
      <w:r w:rsidR="00060C4B" w:rsidRPr="00221F71">
        <w:t xml:space="preserve">This also raises the question how deliberative, participatory and anticipatory learning can be </w:t>
      </w:r>
      <w:r w:rsidR="00314C4C" w:rsidRPr="00221F71">
        <w:t xml:space="preserve">operationalised </w:t>
      </w:r>
      <w:r w:rsidR="00060C4B" w:rsidRPr="00221F71">
        <w:t xml:space="preserve">in climate resilient development pathways approaches, </w:t>
      </w:r>
      <w:r w:rsidR="00314C4C" w:rsidRPr="00221F71">
        <w:t xml:space="preserve">recognising </w:t>
      </w:r>
      <w:r w:rsidR="00060C4B" w:rsidRPr="00221F71">
        <w:t>the diversity of knowledge types</w:t>
      </w:r>
      <w:r w:rsidR="00314C4C" w:rsidRPr="00221F71">
        <w:t xml:space="preserve"> and</w:t>
      </w:r>
      <w:r w:rsidR="00060C4B" w:rsidRPr="00221F71">
        <w:t xml:space="preserve"> governance </w:t>
      </w:r>
      <w:r w:rsidR="00314C4C" w:rsidRPr="00221F71">
        <w:t>systems</w:t>
      </w:r>
      <w:r w:rsidR="00B85328" w:rsidRPr="00221F71">
        <w:t xml:space="preserve"> </w:t>
      </w:r>
      <w:r w:rsidR="00B85328" w:rsidRPr="00221F71">
        <w:fldChar w:fldCharType="begin"/>
      </w:r>
      <w:r w:rsidR="002E0FC4" w:rsidRPr="00221F71">
        <w:instrText xml:space="preserve"> ADDIN EN.CITE &lt;EndNote&gt;&lt;Cite&gt;&lt;Author&gt;Werners&lt;/Author&gt;&lt;Year&gt;2021&lt;/Year&gt;&lt;RecNum&gt;2956&lt;/RecNum&gt;&lt;Prefix&gt;cf. &lt;/Prefix&gt;&lt;DisplayText&gt;(cf. Werners et al., 2021)&lt;/DisplayText&gt;&lt;record&gt;&lt;rec-number&gt;2956&lt;/rec-number&gt;&lt;foreign-keys&gt;&lt;key app="EN" db-id="tzzxrfax45edtser2xkv9fans5vatxd0aa92" timestamp="0"&gt;2956&lt;/key&gt;&lt;/foreign-keys&gt;&lt;ref-type name="Journal Article"&gt;17&lt;/ref-type&gt;&lt;contributors&gt;&lt;authors&gt;&lt;author&gt;Werners, Saskia E.&lt;/author&gt;&lt;author&gt;Wise, Russell M.&lt;/author&gt;&lt;author&gt;Butler, James R. A.&lt;/author&gt;&lt;author&gt;Totin, Edmond&lt;/author&gt;&lt;author&gt;Vincent, Katharine&lt;/author&gt;&lt;/authors&gt;&lt;/contributors&gt;&lt;titles&gt;&lt;title&gt;Adaptation pathways: a review of approaches and a learning framework&lt;/title&gt;&lt;secondary-title&gt;Environmental Science &amp;amp; Policy&lt;/secondary-title&gt;&lt;/titles&gt;&lt;periodical&gt;&lt;full-title&gt;Environmental Science &amp;amp; Policy&lt;/full-title&gt;&lt;/periodical&gt;&lt;pages&gt;266-275&lt;/pages&gt;&lt;volume&gt;116&lt;/volume&gt;&lt;keywords&gt;&lt;keyword&gt;Adaptation&lt;/keyword&gt;&lt;keyword&gt;Uncertainty&lt;/keyword&gt;&lt;keyword&gt;Decision-making&lt;/keyword&gt;&lt;keyword&gt;Climate change&lt;/keyword&gt;&lt;keyword&gt;Adaptation pathways&lt;/keyword&gt;&lt;keyword&gt;Learning framework&lt;/keyword&gt;&lt;keyword&gt;wernerspaper&lt;/keyword&gt;&lt;/keywords&gt;&lt;dates&gt;&lt;year&gt;2021&lt;/year&gt;&lt;pub-dates&gt;&lt;date&gt;2021/02/01&lt;/date&gt;&lt;/pub-dates&gt;&lt;/dates&gt;&lt;isbn&gt;1462-9011&lt;/isbn&gt;&lt;urls&gt;&lt;related-urls&gt;&lt;url&gt;http://www.sciencedirect.com/science/article/pii/S1462901120313836&lt;/url&gt;&lt;/related-urls&gt;&lt;/urls&gt;&lt;electronic-resource-num&gt;https://doi.org/10.1016/j.envsci.2020.11.003&lt;/electronic-resource-num&gt;&lt;/record&gt;&lt;/Cite&gt;&lt;/EndNote&gt;</w:instrText>
      </w:r>
      <w:r w:rsidR="00B85328" w:rsidRPr="00221F71">
        <w:fldChar w:fldCharType="separate"/>
      </w:r>
      <w:r w:rsidR="002E0FC4" w:rsidRPr="00221F71">
        <w:t>(cf. Werners et al., 2021)</w:t>
      </w:r>
      <w:r w:rsidR="00B85328" w:rsidRPr="00221F71">
        <w:fldChar w:fldCharType="end"/>
      </w:r>
      <w:r w:rsidR="00060C4B" w:rsidRPr="00221F71">
        <w:t xml:space="preserve">. </w:t>
      </w:r>
      <w:r w:rsidRPr="00221F71">
        <w:t>Much of the current literature remains strongly grounded in western scientific philosophies, which differ substantially from those of traditional and Indigeno</w:t>
      </w:r>
      <w:r w:rsidR="00F34683" w:rsidRPr="00221F71">
        <w:t xml:space="preserve">us approaches (see e.g. Bates </w:t>
      </w:r>
      <w:r w:rsidR="00F34683" w:rsidRPr="00221F71">
        <w:fldChar w:fldCharType="begin"/>
      </w:r>
      <w:r w:rsidR="00F34683" w:rsidRPr="00221F71">
        <w:instrText xml:space="preserve"> ADDIN EN.CITE &lt;EndNote&gt;&lt;Cite ExcludeAuth="1"&gt;&lt;Author&gt;Bates&lt;/Author&gt;&lt;Year&gt;2007&lt;/Year&gt;&lt;RecNum&gt;3343&lt;/RecNum&gt;&lt;DisplayText&gt;(2007)&lt;/DisplayText&gt;&lt;record&gt;&lt;rec-number&gt;3343&lt;/rec-number&gt;&lt;foreign-keys&gt;&lt;key app="EN" db-id="tzzxrfax45edtser2xkv9fans5vatxd0aa92" timestamp="1624055956"&gt;3343&lt;/key&gt;&lt;/foreign-keys&gt;&lt;ref-type name="Journal Article"&gt;17&lt;/ref-type&gt;&lt;contributors&gt;&lt;authors&gt;&lt;author&gt;Bates, Peter&lt;/author&gt;&lt;/authors&gt;&lt;/contributors&gt;&lt;titles&gt;&lt;title&gt;Inuit and Scientific Philosophies about Planning, Prediction, and Uncertainty&lt;/title&gt;&lt;secondary-title&gt;Arctic Anthropology&lt;/secondary-title&gt;&lt;/titles&gt;&lt;periodical&gt;&lt;full-title&gt;Arctic Anthropology&lt;/full-title&gt;&lt;/periodical&gt;&lt;pages&gt;87-100&lt;/pages&gt;&lt;volume&gt;44&lt;/volume&gt;&lt;number&gt;2&lt;/number&gt;&lt;dates&gt;&lt;year&gt;2007&lt;/year&gt;&lt;/dates&gt;&lt;publisher&gt;University of Wisconsin Press&lt;/publisher&gt;&lt;isbn&gt;00666939&lt;/isbn&gt;&lt;urls&gt;&lt;related-urls&gt;&lt;url&gt;http://www.jstor.org/stable/40316694&lt;/url&gt;&lt;/related-urls&gt;&lt;/urls&gt;&lt;custom1&gt;Full publication date: 2007&lt;/custom1&gt;&lt;remote-database-name&gt;JSTOR&lt;/remote-database-name&gt;&lt;access-date&gt;2021/06/18/&lt;/access-date&gt;&lt;/record&gt;&lt;/Cite&gt;&lt;/EndNote&gt;</w:instrText>
      </w:r>
      <w:r w:rsidR="00F34683" w:rsidRPr="00221F71">
        <w:fldChar w:fldCharType="separate"/>
      </w:r>
      <w:r w:rsidR="00F34683" w:rsidRPr="00221F71">
        <w:t>(2007)</w:t>
      </w:r>
      <w:r w:rsidR="00F34683" w:rsidRPr="00221F71">
        <w:fldChar w:fldCharType="end"/>
      </w:r>
      <w:r w:rsidR="00F34683" w:rsidRPr="00221F71">
        <w:t xml:space="preserve"> </w:t>
      </w:r>
      <w:r w:rsidRPr="00221F71">
        <w:t xml:space="preserve">for consideration of Inuit views on time and future planning). </w:t>
      </w:r>
      <w:r w:rsidR="00561965" w:rsidRPr="00221F71">
        <w:t>More work is needed on</w:t>
      </w:r>
      <w:r w:rsidRPr="00221F71">
        <w:t xml:space="preserve"> how Indigenous and local perspectives may be better incorporated into pathways concepts, or indeed, whether social-learning and participation-oriented approaches involving indigenous and local knowledge could offer alternative ways towards climate resilient development.</w:t>
      </w:r>
      <w:r w:rsidR="00060C4B" w:rsidRPr="00221F71">
        <w:t xml:space="preserve"> </w:t>
      </w:r>
    </w:p>
    <w:p w14:paraId="20BE4BD6" w14:textId="68CC9298" w:rsidR="00060C4B" w:rsidRPr="00221F71" w:rsidRDefault="00060C4B" w:rsidP="005A56DB"/>
    <w:p w14:paraId="2FDA04F7" w14:textId="08B800E9" w:rsidR="00BD2951" w:rsidRPr="00221F71" w:rsidRDefault="002E1F05" w:rsidP="002E1F05">
      <w:pPr>
        <w:numPr>
          <w:ilvl w:val="0"/>
          <w:numId w:val="9"/>
        </w:numPr>
        <w:ind w:left="360"/>
      </w:pPr>
      <w:r w:rsidRPr="00221F71">
        <w:rPr>
          <w:i/>
        </w:rPr>
        <w:t>How can the full scale of trade-offs and feedback loops be accounted for in climate resilient development pathways</w:t>
      </w:r>
      <w:bookmarkStart w:id="17" w:name="_Hlk72151474"/>
      <w:r w:rsidRPr="00221F71">
        <w:rPr>
          <w:i/>
        </w:rPr>
        <w:t>?</w:t>
      </w:r>
      <w:r w:rsidRPr="00221F71">
        <w:t xml:space="preserve"> </w:t>
      </w:r>
      <w:bookmarkEnd w:id="17"/>
    </w:p>
    <w:p w14:paraId="6A985B9B" w14:textId="1A7DF4BF" w:rsidR="002E1F05" w:rsidRPr="00221F71" w:rsidRDefault="002E1F05" w:rsidP="002E1F05">
      <w:r w:rsidRPr="00221F71">
        <w:t xml:space="preserve">Abel et al. </w:t>
      </w:r>
      <w:r w:rsidRPr="00221F71">
        <w:fldChar w:fldCharType="begin">
          <w:fldData xml:space="preserve">PEVuZE5vdGU+PENpdGUgRXhjbHVkZUF1dGg9IjEiPjxBdXRob3I+QWJlbDwvQXV0aG9yPjxZZWFy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</w:fldData>
        </w:fldChar>
      </w:r>
      <w:r w:rsidRPr="00221F71">
        <w:instrText xml:space="preserve"> ADDIN EN.CITE </w:instrText>
      </w:r>
      <w:r w:rsidRPr="00221F71">
        <w:fldChar w:fldCharType="begin">
          <w:fldData xml:space="preserve">PEVuZE5vdGU+PENpdGUgRXhjbHVkZUF1dGg9IjEiPjxBdXRob3I+QWJlbDwvQXV0aG9yPjxZZWFy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</w:fldData>
        </w:fldChar>
      </w:r>
      <w:r w:rsidRPr="00221F71">
        <w:instrText xml:space="preserve"> ADDIN EN.CITE.DATA </w:instrText>
      </w:r>
      <w:r w:rsidRPr="00221F71">
        <w:fldChar w:fldCharType="end"/>
      </w:r>
      <w:r w:rsidRPr="00221F71">
        <w:fldChar w:fldCharType="separate"/>
      </w:r>
      <w:r w:rsidRPr="00221F71">
        <w:t>(2016)</w:t>
      </w:r>
      <w:r w:rsidRPr="00221F71">
        <w:fldChar w:fldCharType="end"/>
      </w:r>
      <w:r w:rsidRPr="00221F71">
        <w:t xml:space="preserve"> discuss the dangers and contradictions of trying to maintain the resilience of all social-ecological systems at all scales, and the consequent need for triage. In consideration of increasing systemic risks and complexity</w:t>
      </w:r>
      <w:r w:rsidR="00BD2951" w:rsidRPr="00221F71">
        <w:t>,</w:t>
      </w:r>
      <w:r w:rsidRPr="00221F71">
        <w:t xml:space="preserve"> full comprehension of how to identify and measure these trade-offs and feedback loops are an important question </w:t>
      </w:r>
      <w:r w:rsidRPr="00221F71">
        <w:fldChar w:fldCharType="begin"/>
      </w:r>
      <w:r w:rsidRPr="00221F71">
        <w:instrText xml:space="preserve"> ADDIN EN.CITE &lt;EndNote&gt;&lt;Cite&gt;&lt;Author&gt;Ellis&lt;/Author&gt;&lt;Year&gt;2019&lt;/Year&gt;&lt;RecNum&gt;3222&lt;/RecNum&gt;&lt;DisplayText&gt;(Ellis and Tschakert, 2019)&lt;/DisplayText&gt;&lt;record&gt;&lt;rec-number&gt;3222&lt;/rec-number&gt;&lt;foreign-keys&gt;&lt;key app="EN" db-id="tzzxrfax45edtser2xkv9fans5vatxd0aa92" timestamp="1602084715"&gt;3222&lt;/key&gt;&lt;/foreign-keys&gt;&lt;ref-type name="Journal Article"&gt;17&lt;/ref-type&gt;&lt;contributors&gt;&lt;authors&gt;&lt;author&gt;Ellis, N. R.&lt;/author&gt;&lt;author&gt;Tschakert, P.&lt;/author&gt;&lt;/authors&gt;&lt;/contributors&gt;&lt;auth-address&gt;UWA School of Agriculture and Environment, University of Western Australia, 35 Stirling Hwy, Crawley, Perth, Western Australia 6009, Australia&lt;/auth-address&gt;&lt;titles&gt;&lt;title&gt;Triple-wins as pathways to transformation? A critical review&lt;/title&gt;&lt;secondary-title&gt;Geoforum&lt;/secondary-title&gt;&lt;/titles&gt;&lt;periodical&gt;&lt;full-title&gt;Geoforum&lt;/full-title&gt;&lt;/periodical&gt;&lt;pages&gt;167-170&lt;/pages&gt;&lt;volume&gt;103&lt;/volume&gt;&lt;keywords&gt;&lt;keyword&gt;Climate compatible development&lt;/keyword&gt;&lt;keyword&gt;Climate-resilient futures&lt;/keyword&gt;&lt;keyword&gt;Climate-smart agriculture&lt;/keyword&gt;&lt;keyword&gt;Pathways&lt;/keyword&gt;&lt;keyword&gt;Transformation&lt;/keyword&gt;&lt;keyword&gt;Triple-win&lt;/keyword&gt;&lt;/keywords&gt;&lt;dates&gt;&lt;year&gt;2019&lt;/year&gt;&lt;/dates&gt;&lt;work-type&gt;Review&lt;/work-type&gt;&lt;urls&gt;&lt;related-urls&gt;&lt;url&gt;https://www.scopus.com/inward/record.uri?eid=2-s2.0-85058811423&amp;amp;doi=10.1016%2fj.geoforum.2018.12.006&amp;amp;partnerID=40&amp;amp;md5=b90f0b80b4db8f4f1694fd429870095b&lt;/url&gt;&lt;/related-urls&gt;&lt;/urls&gt;&lt;electronic-resource-num&gt;10.1016/j.geoforum.2018.12.006&lt;/electronic-resource-num&gt;&lt;remote-database-name&gt;Scopus&lt;/remote-database-name&gt;&lt;/record&gt;&lt;/Cite&gt;&lt;/EndNote&gt;</w:instrText>
      </w:r>
      <w:r w:rsidRPr="00221F71">
        <w:fldChar w:fldCharType="separate"/>
      </w:r>
      <w:r w:rsidRPr="00221F71">
        <w:t>(Ellis and Tschakert, 2019)</w:t>
      </w:r>
      <w:r w:rsidRPr="00221F71">
        <w:fldChar w:fldCharType="end"/>
      </w:r>
      <w:r w:rsidRPr="00221F71">
        <w:t>. The dependency between different spatial, temporal and social scales during co-evolutionary dynamic processes has been recognized quite some time ago</w:t>
      </w:r>
      <w:r w:rsidR="00784CD9" w:rsidRPr="00221F71">
        <w:t xml:space="preserve"> </w:t>
      </w:r>
      <w:r w:rsidR="00784CD9" w:rsidRPr="00221F71">
        <w:fldChar w:fldCharType="begin"/>
      </w:r>
      <w:r w:rsidR="00784CD9" w:rsidRPr="00221F71">
        <w:instrText xml:space="preserve"> ADDIN EN.CITE &lt;EndNote&gt;&lt;Cite&gt;&lt;Author&gt;Hartvigsen&lt;/Author&gt;&lt;Year&gt;1998&lt;/Year&gt;&lt;RecNum&gt;3345&lt;/RecNum&gt;&lt;Prefix&gt;e.g. &lt;/Prefix&gt;&lt;DisplayText&gt;(e.g. Hartvigsen et al., 1998)&lt;/DisplayText&gt;&lt;record&gt;&lt;rec-number&gt;3345&lt;/rec-number&gt;&lt;foreign-keys&gt;&lt;key app="EN" db-id="tzzxrfax45edtser2xkv9fans5vatxd0aa92" timestamp="1624056480"&gt;3345&lt;/key&gt;&lt;/foreign-keys&gt;&lt;ref-type name="Journal Article"&gt;17&lt;/ref-type&gt;&lt;contributors&gt;&lt;authors&gt;&lt;author&gt;Hartvigsen, Gregg&lt;/author&gt;&lt;author&gt;Kinzig, Ann&lt;/author&gt;&lt;author&gt;Peterson, Garry&lt;/author&gt;&lt;/authors&gt;&lt;/contributors&gt;&lt;titles&gt;&lt;title&gt;Complex Adaptive Systems: Use and Analysis of Complex Adaptive Systems in Ecosystem Science: Overview of Special Section&lt;/title&gt;&lt;secondary-title&gt;Ecosystems&lt;/secondary-title&gt;&lt;/titles&gt;&lt;periodical&gt;&lt;full-title&gt;Ecosystems&lt;/full-title&gt;&lt;/periodical&gt;&lt;pages&gt;427-430&lt;/pages&gt;&lt;volume&gt;1&lt;/volume&gt;&lt;dates&gt;&lt;year&gt;1998&lt;/year&gt;&lt;pub-dates&gt;&lt;date&gt;09/01&lt;/date&gt;&lt;/pub-dates&gt;&lt;/dates&gt;&lt;urls&gt;&lt;/urls&gt;&lt;electronic-resource-num&gt;10.1007/s100219900036&lt;/electronic-resource-num&gt;&lt;/record&gt;&lt;/Cite&gt;&lt;/EndNote&gt;</w:instrText>
      </w:r>
      <w:r w:rsidR="00784CD9" w:rsidRPr="00221F71">
        <w:fldChar w:fldCharType="separate"/>
      </w:r>
      <w:r w:rsidR="00784CD9" w:rsidRPr="00221F71">
        <w:t>(e.g. Hartvigsen et al., 1998)</w:t>
      </w:r>
      <w:r w:rsidR="00784CD9" w:rsidRPr="00221F71">
        <w:fldChar w:fldCharType="end"/>
      </w:r>
      <w:r w:rsidRPr="00221F71">
        <w:t>, but bridging scales in decision making needs more research.</w:t>
      </w:r>
    </w:p>
    <w:p w14:paraId="6FD0CC4D" w14:textId="2F387D02" w:rsidR="002E1F05" w:rsidRPr="00221F71" w:rsidRDefault="002E1F05" w:rsidP="002E1F05"/>
    <w:p w14:paraId="4B190E32" w14:textId="2F942EBC" w:rsidR="00BD2951" w:rsidRPr="00221F71" w:rsidRDefault="009E283A" w:rsidP="009E283A">
      <w:pPr>
        <w:numPr>
          <w:ilvl w:val="0"/>
          <w:numId w:val="9"/>
        </w:numPr>
        <w:ind w:left="360"/>
      </w:pPr>
      <w:r w:rsidRPr="00221F71">
        <w:rPr>
          <w:i/>
        </w:rPr>
        <w:t>How can</w:t>
      </w:r>
      <w:r w:rsidR="009606A3" w:rsidRPr="00221F71">
        <w:rPr>
          <w:i/>
        </w:rPr>
        <w:t xml:space="preserve"> resilience</w:t>
      </w:r>
      <w:r w:rsidRPr="00221F71">
        <w:rPr>
          <w:i/>
        </w:rPr>
        <w:t xml:space="preserve"> be appraised under dynamic, diverse and unexpected drivers and shocks</w:t>
      </w:r>
      <w:r w:rsidR="009606A3" w:rsidRPr="00221F71">
        <w:rPr>
          <w:i/>
        </w:rPr>
        <w:t>?</w:t>
      </w:r>
      <w:r w:rsidR="007927CC" w:rsidRPr="00221F71">
        <w:t xml:space="preserve"> </w:t>
      </w:r>
    </w:p>
    <w:p w14:paraId="7D3BE74D" w14:textId="3EFF745A" w:rsidR="009E283A" w:rsidRPr="00221F71" w:rsidRDefault="007927CC" w:rsidP="009E283A">
      <w:r w:rsidRPr="00221F71">
        <w:t>Douxchamps et al</w:t>
      </w:r>
      <w:r w:rsidR="00314C4C" w:rsidRPr="00221F71">
        <w:t>.</w:t>
      </w:r>
      <w:r w:rsidRPr="00221F71">
        <w:t xml:space="preserve"> </w:t>
      </w:r>
      <w:r w:rsidRPr="00221F71">
        <w:fldChar w:fldCharType="begin"/>
      </w:r>
      <w:r w:rsidR="00314C4C" w:rsidRPr="00221F71">
        <w:instrText xml:space="preserve"> ADDIN EN.CITE &lt;EndNote&gt;&lt;Cite ExcludeAuth="1"&gt;&lt;Author&gt;Douxchamps&lt;/Author&gt;&lt;Year&gt;2017&lt;/Year&gt;&lt;RecNum&gt;3247&lt;/RecNum&gt;&lt;Suffix&gt;: 10&lt;/Suffix&gt;&lt;DisplayText&gt;(2017: 10)&lt;/DisplayText&gt;&lt;record&gt;&lt;rec-number&gt;3247&lt;/rec-number&gt;&lt;foreign-keys&gt;&lt;key app="EN" db-id="tzzxrfax45edtser2xkv9fans5vatxd0aa92" timestamp="1602085064"&gt;3247&lt;/key&gt;&lt;/foreign-keys&gt;&lt;ref-type name="Journal Article"&gt;17&lt;/ref-type&gt;&lt;contributors&gt;&lt;authors&gt;&lt;author&gt;Douxchamps, S.&lt;/author&gt;&lt;author&gt;Debevec, L.&lt;/author&gt;&lt;author&gt;Giordano, M.&lt;/author&gt;&lt;author&gt;Barron, J.&lt;/author&gt;&lt;/authors&gt;&lt;/contributors&gt;&lt;auth-address&gt;Independent Consultant, 06 B.P. 10773, Ouagadougou, 06, Burkina Faso&amp;#xD;International Water Management Institute (IWMI), P.O. Box 5689, Addis Abeba, Ethiopia&amp;#xD;International Water Management Institute (IWMI), P.O. Box 2075, Colombo, Sri Lanka&lt;/auth-address&gt;&lt;titles&gt;&lt;title&gt;Monitoring and evaluation of climate resilience for agricultural development – A review of currently available tools&lt;/title&gt;&lt;secondary-title&gt;World Development Perspectives&lt;/secondary-title&gt;&lt;/titles&gt;&lt;periodical&gt;&lt;full-title&gt;World Development Perspectives&lt;/full-title&gt;&lt;/periodical&gt;&lt;pages&gt;10-23&lt;/pages&gt;&lt;volume&gt;5&lt;/volume&gt;&lt;keywords&gt;&lt;keyword&gt;Adaptation&lt;/keyword&gt;&lt;keyword&gt;Agricultural systems&lt;/keyword&gt;&lt;keyword&gt;Development&lt;/keyword&gt;&lt;keyword&gt;Resilience indicators&lt;/keyword&gt;&lt;keyword&gt;Tools&lt;/keyword&gt;&lt;keyword&gt;Transformation&lt;/keyword&gt;&lt;/keywords&gt;&lt;dates&gt;&lt;year&gt;2017&lt;/year&gt;&lt;/dates&gt;&lt;work-type&gt;Article&lt;/work-type&gt;&lt;urls&gt;&lt;related-urls&gt;&lt;url&gt;https://www.scopus.com/inward/record.uri?eid=2-s2.0-85017460920&amp;amp;doi=10.1016%2fj.wdp.2017.02.001&amp;amp;partnerID=40&amp;amp;md5=c2e5e82f92c5c56a7246ed41ccf0db70&lt;/url&gt;&lt;/related-urls&gt;&lt;/urls&gt;&lt;electronic-resource-num&gt;10.1016/j.wdp.2017.02.001&lt;/electronic-resource-num&gt;&lt;remote-database-name&gt;Scopus&lt;/remote-database-name&gt;&lt;/record&gt;&lt;/Cite&gt;&lt;/EndNote&gt;</w:instrText>
      </w:r>
      <w:r w:rsidRPr="00221F71">
        <w:fldChar w:fldCharType="separate"/>
      </w:r>
      <w:r w:rsidR="00314C4C" w:rsidRPr="00221F71">
        <w:t>(2017: 10)</w:t>
      </w:r>
      <w:r w:rsidRPr="00221F71">
        <w:fldChar w:fldCharType="end"/>
      </w:r>
      <w:r w:rsidRPr="00221F71">
        <w:t xml:space="preserve"> </w:t>
      </w:r>
      <w:r w:rsidR="00314C4C" w:rsidRPr="00221F71">
        <w:t xml:space="preserve">in a </w:t>
      </w:r>
      <w:r w:rsidRPr="00221F71">
        <w:t>comprehensive review of resilience assessment tools</w:t>
      </w:r>
      <w:r w:rsidR="00314C4C" w:rsidRPr="00221F71">
        <w:t>,</w:t>
      </w:r>
      <w:r w:rsidRPr="00221F71">
        <w:t xml:space="preserve"> find</w:t>
      </w:r>
      <w:r w:rsidR="00A22180" w:rsidRPr="00221F71">
        <w:t>s</w:t>
      </w:r>
      <w:r w:rsidRPr="00221F71">
        <w:rPr>
          <w:color w:val="2E2E2E"/>
        </w:rPr>
        <w:t xml:space="preserve"> </w:t>
      </w:r>
      <w:r w:rsidR="00314C4C" w:rsidRPr="00221F71">
        <w:rPr>
          <w:color w:val="2E2E2E"/>
        </w:rPr>
        <w:t xml:space="preserve">that “a </w:t>
      </w:r>
      <w:r w:rsidRPr="00221F71">
        <w:rPr>
          <w:color w:val="2E2E2E"/>
        </w:rPr>
        <w:t>major challenge is to ensure that simple and operational tools can address complexity</w:t>
      </w:r>
      <w:r w:rsidR="00314C4C" w:rsidRPr="00221F71">
        <w:rPr>
          <w:color w:val="2E2E2E"/>
        </w:rPr>
        <w:t>”</w:t>
      </w:r>
      <w:r w:rsidRPr="00221F71">
        <w:rPr>
          <w:color w:val="2E2E2E"/>
        </w:rPr>
        <w:t>.</w:t>
      </w:r>
      <w:r w:rsidRPr="00221F71">
        <w:t xml:space="preserve"> </w:t>
      </w:r>
      <w:r w:rsidR="00D946E6" w:rsidRPr="00221F71">
        <w:t>A</w:t>
      </w:r>
      <w:r w:rsidR="00665877" w:rsidRPr="00221F71">
        <w:t>ppraisal of attributes in complex systems, such as feedbacks</w:t>
      </w:r>
      <w:r w:rsidR="00D946E6" w:rsidRPr="00221F71">
        <w:t>, leadership</w:t>
      </w:r>
      <w:r w:rsidR="00665877" w:rsidRPr="00221F71">
        <w:t xml:space="preserve"> and trust, is difficult</w:t>
      </w:r>
      <w:r w:rsidRPr="00221F71">
        <w:t xml:space="preserve"> and needs </w:t>
      </w:r>
      <w:r w:rsidR="00D946E6" w:rsidRPr="00221F71">
        <w:t>further</w:t>
      </w:r>
      <w:r w:rsidRPr="00221F71">
        <w:t xml:space="preserve"> attention.</w:t>
      </w:r>
      <w:r w:rsidR="009E283A" w:rsidRPr="00221F71">
        <w:t xml:space="preserve"> </w:t>
      </w:r>
    </w:p>
    <w:p w14:paraId="478BFBF2" w14:textId="77777777" w:rsidR="00880EAB" w:rsidRPr="00221F71" w:rsidRDefault="00880EAB" w:rsidP="009E283A"/>
    <w:p w14:paraId="795EAC8E" w14:textId="4F1FB348" w:rsidR="00784CD9" w:rsidRPr="00221F71" w:rsidRDefault="00784CD9" w:rsidP="009E283A">
      <w:pPr>
        <w:numPr>
          <w:ilvl w:val="0"/>
          <w:numId w:val="9"/>
        </w:numPr>
        <w:ind w:left="360"/>
        <w:rPr>
          <w:i/>
        </w:rPr>
      </w:pPr>
      <w:r w:rsidRPr="00221F71">
        <w:rPr>
          <w:i/>
        </w:rPr>
        <w:t>How transformation and its utility to climate resilient development can be understood</w:t>
      </w:r>
      <w:r w:rsidR="00060C4B" w:rsidRPr="00221F71">
        <w:rPr>
          <w:i/>
        </w:rPr>
        <w:t xml:space="preserve"> and h</w:t>
      </w:r>
      <w:r w:rsidR="00A20A99" w:rsidRPr="00221F71">
        <w:rPr>
          <w:i/>
        </w:rPr>
        <w:t>ow governa</w:t>
      </w:r>
      <w:r w:rsidR="00060C4B" w:rsidRPr="00221F71">
        <w:rPr>
          <w:i/>
        </w:rPr>
        <w:t xml:space="preserve">nce regimes can be conducive to </w:t>
      </w:r>
      <w:r w:rsidR="00A20A99" w:rsidRPr="00221F71">
        <w:rPr>
          <w:i/>
        </w:rPr>
        <w:t>climate</w:t>
      </w:r>
      <w:r w:rsidR="00C44817" w:rsidRPr="00221F71">
        <w:rPr>
          <w:i/>
        </w:rPr>
        <w:t xml:space="preserve"> </w:t>
      </w:r>
      <w:r w:rsidR="00A20A99" w:rsidRPr="00221F71">
        <w:rPr>
          <w:i/>
        </w:rPr>
        <w:t>resilient development pathways</w:t>
      </w:r>
      <w:r w:rsidR="000E32E4" w:rsidRPr="00221F71">
        <w:rPr>
          <w:i/>
        </w:rPr>
        <w:t>?</w:t>
      </w:r>
      <w:r w:rsidR="006B402C" w:rsidRPr="00221F71">
        <w:rPr>
          <w:i/>
        </w:rPr>
        <w:t xml:space="preserve"> </w:t>
      </w:r>
    </w:p>
    <w:p w14:paraId="1C75B6B9" w14:textId="27DDF729" w:rsidR="00425430" w:rsidRPr="00221F71" w:rsidRDefault="00784CD9" w:rsidP="00060C4B">
      <w:r w:rsidRPr="00221F71">
        <w:t xml:space="preserve">Operationalizing climate resilient development pathways will require transformation with appropriate institutional arrangements and inclusive dialogue, as well as a monitoring and evaluation framework embedding values and goals of all social groups, especially for the most vulnerable. </w:t>
      </w:r>
      <w:r w:rsidR="00EC6177" w:rsidRPr="00221F71">
        <w:t>We note that lessons from social psychology</w:t>
      </w:r>
      <w:r w:rsidR="00561965" w:rsidRPr="00221F71">
        <w:t xml:space="preserve"> suggest that</w:t>
      </w:r>
      <w:r w:rsidR="00EC6177" w:rsidRPr="00221F71">
        <w:t xml:space="preserve"> participation</w:t>
      </w:r>
      <w:r w:rsidR="00F05DFB" w:rsidRPr="00221F71">
        <w:t xml:space="preserve">, tangible </w:t>
      </w:r>
      <w:r w:rsidR="00B65039" w:rsidRPr="00221F71">
        <w:t>short-term</w:t>
      </w:r>
      <w:r w:rsidR="00F05DFB" w:rsidRPr="00221F71">
        <w:t xml:space="preserve"> goals</w:t>
      </w:r>
      <w:r w:rsidR="00EC6177" w:rsidRPr="00221F71">
        <w:t xml:space="preserve"> and the use of skilled facilitation agents can engage stakeholders and governance actors. However, </w:t>
      </w:r>
      <w:r w:rsidR="00F05DFB" w:rsidRPr="00221F71">
        <w:t xml:space="preserve">enacting governance regimes onto long term climate resilient development pathways </w:t>
      </w:r>
      <w:r w:rsidR="00EC6177" w:rsidRPr="00221F71">
        <w:t>will require more</w:t>
      </w:r>
      <w:r w:rsidR="00F05DFB" w:rsidRPr="00221F71">
        <w:t xml:space="preserve"> than this.</w:t>
      </w:r>
      <w:r w:rsidR="0002772C" w:rsidRPr="00221F71">
        <w:t xml:space="preserve"> </w:t>
      </w:r>
      <w:proofErr w:type="spellStart"/>
      <w:r w:rsidR="00561965" w:rsidRPr="00221F71">
        <w:t>Scoones</w:t>
      </w:r>
      <w:proofErr w:type="spellEnd"/>
      <w:r w:rsidR="00561965" w:rsidRPr="00221F71">
        <w:t xml:space="preserve"> et al. </w:t>
      </w:r>
      <w:r w:rsidR="00561965" w:rsidRPr="00221F71">
        <w:fldChar w:fldCharType="begin"/>
      </w:r>
      <w:r w:rsidR="00561965" w:rsidRPr="00221F71">
        <w:instrText xml:space="preserve"> ADDIN EN.CITE &lt;EndNote&gt;&lt;Cite ExcludeAuth="1"&gt;&lt;Author&gt;Scoones&lt;/Author&gt;&lt;Year&gt;2020&lt;/Year&gt;&lt;RecNum&gt;3173&lt;/RecNum&gt;&lt;DisplayText&gt;(2020)&lt;/DisplayText&gt;&lt;record&gt;&lt;rec-number&gt;3173&lt;/rec-number&gt;&lt;foreign-keys&gt;&lt;key app="EN" db-id="tzzxrfax45edtser2xkv9fans5vatxd0aa92" timestamp="1594556453"&gt;3173&lt;/key&gt;&lt;/foreign-keys&gt;&lt;ref-type name="Journal Article"&gt;17&lt;/ref-type&gt;&lt;contributors&gt;&lt;authors&gt;&lt;author&gt;Scoones, Ian&lt;/author&gt;&lt;author&gt;Stirling, Andrew&lt;/author&gt;&lt;author&gt;Abrol, Dinesh&lt;/author&gt;&lt;author&gt;Atela, Joanes&lt;/author&gt;&lt;author&gt;Charli-Joseph, Lakshmi&lt;/author&gt;&lt;author&gt;Eakin, Hallie&lt;/author&gt;&lt;author&gt;Ely, Adrian&lt;/author&gt;&lt;author&gt;Olsson, Per&lt;/author&gt;&lt;author&gt;Pereira, Laura&lt;/author&gt;&lt;author&gt;Priya, Ritu&lt;/author&gt;&lt;author&gt;van Zwanenberg, Patrick&lt;/author&gt;&lt;author&gt;Yang, Lichao&lt;/author&gt;&lt;/authors&gt;&lt;/contributors&gt;&lt;titles&gt;&lt;title&gt;Transformations to sustainability: combining structural, systemic and enabling approaches&lt;/title&gt;&lt;secondary-title&gt;Current Opinion in Environmental Sustainability&lt;/secondary-title&gt;&lt;/titles&gt;&lt;periodical&gt;&lt;full-title&gt;Current Opinion in Environmental Sustainability&lt;/full-title&gt;&lt;/periodical&gt;&lt;pages&gt;65-75&lt;/pages&gt;&lt;volume&gt;42&lt;/volume&gt;&lt;dates&gt;&lt;year&gt;2020&lt;/year&gt;&lt;pub-dates&gt;&lt;date&gt;2020/02/01/&lt;/date&gt;&lt;/pub-dates&gt;&lt;/dates&gt;&lt;isbn&gt;1877-3435&lt;/isbn&gt;&lt;urls&gt;&lt;related-urls&gt;&lt;url&gt;http://www.sciencedirect.com/science/article/pii/S1877343519300909&lt;/url&gt;&lt;/related-urls&gt;&lt;/urls&gt;&lt;electronic-resource-num&gt;https://doi.org/10.1016/j.cosust.2019.12.004&lt;/electronic-resource-num&gt;&lt;/record&gt;&lt;/Cite&gt;&lt;/EndNote&gt;</w:instrText>
      </w:r>
      <w:r w:rsidR="00561965" w:rsidRPr="00221F71">
        <w:fldChar w:fldCharType="separate"/>
      </w:r>
      <w:r w:rsidR="00561965" w:rsidRPr="00221F71">
        <w:t>(2020)</w:t>
      </w:r>
      <w:r w:rsidR="00561965" w:rsidRPr="00221F71">
        <w:fldChar w:fldCharType="end"/>
      </w:r>
      <w:r w:rsidR="00561965" w:rsidRPr="00221F71">
        <w:t xml:space="preserve"> </w:t>
      </w:r>
      <w:r w:rsidR="006B402C" w:rsidRPr="00221F71">
        <w:t>present three approaches (structural, systemic and enabling) that may offer principles for exploring the role of transformation in climate resilient development pathways. In doing this, addressing simultaneous questions regarding how transformation intersects with resilience will also be useful.</w:t>
      </w:r>
      <w:r w:rsidR="00060C4B" w:rsidRPr="00221F71">
        <w:t xml:space="preserve"> The practice of climate resilient development pathways will </w:t>
      </w:r>
      <w:r w:rsidR="00286CA6" w:rsidRPr="00221F71">
        <w:t>furthermore</w:t>
      </w:r>
      <w:r w:rsidR="00561965" w:rsidRPr="00221F71">
        <w:t xml:space="preserve"> </w:t>
      </w:r>
      <w:r w:rsidR="00060C4B" w:rsidRPr="00221F71">
        <w:t xml:space="preserve">benefit from </w:t>
      </w:r>
      <w:r w:rsidR="00425430" w:rsidRPr="00221F71">
        <w:t>research on the relationship between incremental changes and significant transformations regarding sustainable development</w:t>
      </w:r>
      <w:r w:rsidR="00060C4B" w:rsidRPr="00221F71">
        <w:t>.</w:t>
      </w:r>
    </w:p>
    <w:p w14:paraId="72A482C5" w14:textId="70CCB994" w:rsidR="007A16EF" w:rsidRPr="00221F71" w:rsidRDefault="004134E5" w:rsidP="001E22C9">
      <w:pPr>
        <w:pStyle w:val="Heading1"/>
      </w:pPr>
      <w:r w:rsidRPr="00221F71">
        <w:lastRenderedPageBreak/>
        <w:t>Conclusion</w:t>
      </w:r>
    </w:p>
    <w:p w14:paraId="058740A2" w14:textId="3F467BAB" w:rsidR="00CB4E53" w:rsidRPr="00221F71" w:rsidRDefault="006B4CDD" w:rsidP="00CB4E53">
      <w:bookmarkStart w:id="18" w:name="_30j0zll"/>
      <w:bookmarkEnd w:id="18"/>
      <w:r w:rsidRPr="00221F71">
        <w:t xml:space="preserve">This paper reviewed conceptual and empirical advances on </w:t>
      </w:r>
      <w:r w:rsidR="00C44817" w:rsidRPr="00221F71">
        <w:t>climate resilient</w:t>
      </w:r>
      <w:r w:rsidRPr="00221F71">
        <w:t xml:space="preserve"> development pathways since the fifth assessment report. </w:t>
      </w:r>
      <w:bookmarkStart w:id="19" w:name="_Hlk55178377"/>
      <w:r w:rsidR="00CB4E53" w:rsidRPr="00221F71">
        <w:t xml:space="preserve">Although the concept has received modest attention in the domains of climate action, development, resilience and pathways, we find little evidence of dedicated concept development and empirical examples. Our analysis points towards the following developments. Conceptually, there has been a shift from identifying ‘sustainable’ climate action and avoiding mal-adaptation to mainstreaming of climate action into development decisions. Here the pathways construct permits embedding the ‘climate challenge’ within the overall social-ecological ‘development challenge’ (e.g. </w:t>
      </w:r>
      <w:proofErr w:type="spellStart"/>
      <w:r w:rsidR="00CB4E53" w:rsidRPr="00221F71">
        <w:t>Skrimizea</w:t>
      </w:r>
      <w:proofErr w:type="spellEnd"/>
      <w:r w:rsidR="00CB4E53" w:rsidRPr="00221F71">
        <w:t xml:space="preserve"> and Parra, 2020). Methodologically, we observe a cautious shift from approaches of either retrospective analysis OR future planning towards approaches that recognise path-dependency and that connect past decision pathways to future development pathways (e.g. Abel et al., 2016). On case context, we note a shift from resource management to complex social-ecological systems </w:t>
      </w:r>
      <w:r w:rsidR="00CB4E53" w:rsidRPr="00221F71">
        <w:fldChar w:fldCharType="begin"/>
      </w:r>
      <w:r w:rsidR="00CB4E53" w:rsidRPr="00221F71">
        <w:instrText xml:space="preserve"> ADDIN EN.CITE &lt;EndNote&gt;&lt;Cite&gt;&lt;Author&gt;Chelleri&lt;/Author&gt;&lt;Year&gt;2016&lt;/Year&gt;&lt;RecNum&gt;3021&lt;/RecNum&gt;&lt;Prefix&gt;e.g. &lt;/Prefix&gt;&lt;DisplayText&gt;(e.g. Chelleri et al., 2016)&lt;/DisplayText&gt;&lt;record&gt;&lt;rec-number&gt;3021&lt;/rec-number&gt;&lt;foreign-keys&gt;&lt;key app="EN" db-id="tzzxrfax45edtser2xkv9fans5vatxd0aa92" timestamp="0"&gt;3021&lt;/key&gt;&lt;/foreign-keys&gt;&lt;ref-type name="Journal Article"&gt;17&lt;/ref-type&gt;&lt;contributors&gt;&lt;authors&gt;&lt;author&gt;Chelleri, L.&lt;/author&gt;&lt;author&gt;Minucci, G.&lt;/author&gt;&lt;author&gt;Skrimizea, E.&lt;/author&gt;&lt;/authors&gt;&lt;/contributors&gt;&lt;auth-address&gt;Gran Sasso Science Institute, GSSI Social Sciences, viale Francesco Crispi 7, L’Aquila, 67100, Italy&amp;#xD;Architecture and Urban Studies Department, Politecnico di Milano, Milan, Italy&lt;/auth-address&gt;&lt;titles&gt;&lt;title&gt;Does community resilience decrease social–ecological vulnerability? Adaptation pathways trade-off in the Bolivian Altiplano&lt;/title&gt;&lt;secondary-title&gt;Regional Environmental Change&lt;/secondary-title&gt;&lt;/titles&gt;&lt;periodical&gt;&lt;full-title&gt;Regional Environmental Change&lt;/full-title&gt;&lt;/periodical&gt;&lt;pages&gt;2229-2241&lt;/pages&gt;&lt;volume&gt;16&lt;/volume&gt;&lt;number&gt;8&lt;/number&gt;&lt;keywords&gt;&lt;keyword&gt;Adaptation pathway&lt;/keyword&gt;&lt;keyword&gt;Andean communities&lt;/keyword&gt;&lt;keyword&gt;Climate change adaptation&lt;/keyword&gt;&lt;keyword&gt;Community resilience&lt;/keyword&gt;&lt;keyword&gt;Maladaptation&lt;/keyword&gt;&lt;keyword&gt;Positive adaptation&lt;/keyword&gt;&lt;keyword&gt;Quinoa&lt;/keyword&gt;&lt;keyword&gt;Regional sustainability&lt;/keyword&gt;&lt;keyword&gt;Vulnerability trade-offs&lt;/keyword&gt;&lt;/keywords&gt;&lt;dates&gt;&lt;year&gt;2016&lt;/year&gt;&lt;/dates&gt;&lt;urls&gt;&lt;related-urls&gt;&lt;url&gt;https://www.scopus.com/inward/record.uri?eid=2-s2.0-84988428081&amp;amp;doi=10.1007%2fs10113-016-1046-8&amp;amp;partnerID=40&amp;amp;md5=6bb53409ec639c0e4302fa2abe1557d8&lt;/url&gt;&lt;/related-urls&gt;&lt;/urls&gt;&lt;electronic-resource-num&gt;10.1007/s10113-016-1046-8&lt;/electronic-resource-num&gt;&lt;remote-database-name&gt;Scopus&lt;/remote-database-name&gt;&lt;/record&gt;&lt;/Cite&gt;&lt;/EndNote&gt;</w:instrText>
      </w:r>
      <w:r w:rsidR="00CB4E53" w:rsidRPr="00221F71">
        <w:fldChar w:fldCharType="separate"/>
      </w:r>
      <w:r w:rsidR="00CB4E53" w:rsidRPr="00221F71">
        <w:t>(e.g. Chelleri et al., 2016)</w:t>
      </w:r>
      <w:r w:rsidR="00CB4E53" w:rsidRPr="00221F71">
        <w:fldChar w:fldCharType="end"/>
      </w:r>
      <w:r w:rsidR="00CB4E53" w:rsidRPr="00221F71">
        <w:t xml:space="preserve">. In cases from low to low-middle income countries, there is more emphasis on vulnerability and poverty reduction and co-benefits for the poor (e.g. Butler et al., 2014), in middle to high income countries, there is more emphasis on mainstreaming and reaching climate targets </w:t>
      </w:r>
      <w:r w:rsidR="00CB4E53" w:rsidRPr="00221F71">
        <w:fldChar w:fldCharType="begin">
          <w:fldData xml:space="preserve">PEVuZE5vdGU+PENpdGU+PEF1dGhvcj5Eb3ZpZTwvQXV0aG9yPjxZZWFyPjIwMjA8L1llYXI+PFJl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</w:fldData>
        </w:fldChar>
      </w:r>
      <w:r w:rsidR="00CB4E53" w:rsidRPr="00221F71">
        <w:instrText xml:space="preserve"> ADDIN EN.CITE </w:instrText>
      </w:r>
      <w:r w:rsidR="00CB4E53" w:rsidRPr="00221F71">
        <w:fldChar w:fldCharType="begin">
          <w:fldData xml:space="preserve">PEVuZE5vdGU+PENpdGU+PEF1dGhvcj5Eb3ZpZTwvQXV0aG9yPjxZZWFyPjIwMjA8L1llYXI+PFJl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</w:fldData>
        </w:fldChar>
      </w:r>
      <w:r w:rsidR="00CB4E53" w:rsidRPr="00221F71">
        <w:instrText xml:space="preserve"> ADDIN EN.CITE.DATA </w:instrText>
      </w:r>
      <w:r w:rsidR="00CB4E53" w:rsidRPr="00221F71">
        <w:fldChar w:fldCharType="end"/>
      </w:r>
      <w:r w:rsidR="00CB4E53" w:rsidRPr="00221F71">
        <w:fldChar w:fldCharType="separate"/>
      </w:r>
      <w:r w:rsidR="00CB4E53" w:rsidRPr="00221F71">
        <w:t>(e.g. Dovie et al., 2020)</w:t>
      </w:r>
      <w:r w:rsidR="00CB4E53" w:rsidRPr="00221F71">
        <w:fldChar w:fldCharType="end"/>
      </w:r>
      <w:r w:rsidR="00CB4E53" w:rsidRPr="00221F71">
        <w:t>.</w:t>
      </w:r>
    </w:p>
    <w:p w14:paraId="55E1443D" w14:textId="77777777" w:rsidR="00CB4E53" w:rsidRPr="00221F71" w:rsidRDefault="00CB4E53" w:rsidP="007C47FE"/>
    <w:p w14:paraId="72FA5D06" w14:textId="33815376" w:rsidR="00A4613B" w:rsidRPr="00221F71" w:rsidRDefault="00A4613B" w:rsidP="007C47FE">
      <w:r w:rsidRPr="00221F71">
        <w:t>Analysis of literature found four non-exclusive clusters of approaches</w:t>
      </w:r>
      <w:r w:rsidR="00B85328" w:rsidRPr="00221F71">
        <w:t xml:space="preserve">, which we </w:t>
      </w:r>
      <w:r w:rsidR="000822EC" w:rsidRPr="00221F71">
        <w:t>labelled</w:t>
      </w:r>
      <w:r w:rsidR="00B85328" w:rsidRPr="00221F71">
        <w:t xml:space="preserve"> building on Werners et al. (2021)</w:t>
      </w:r>
      <w:r w:rsidRPr="00221F71">
        <w:t xml:space="preserve">: (a) climate action oriented, (b) mainstreaming oriented, (c) social-learning and co-creation oriented, and (d) transformation oriented. These approaches broadly correspond to four desired outcomes of </w:t>
      </w:r>
      <w:r w:rsidR="00C44817" w:rsidRPr="00221F71">
        <w:t>climate resilient</w:t>
      </w:r>
      <w:r w:rsidRPr="00221F71">
        <w:t xml:space="preserve"> pathways development: (</w:t>
      </w:r>
      <w:proofErr w:type="spellStart"/>
      <w:r w:rsidRPr="00221F71">
        <w:t>i</w:t>
      </w:r>
      <w:proofErr w:type="spellEnd"/>
      <w:r w:rsidRPr="00221F71">
        <w:t>) undertaking specific climate actions for meeting sustainable development goals, (ii) mainstreaming climate action and development, including synergies/co-benefits and trade-offs, (iii) promoting collaborative learning, adaptive decision-making and adaptive capacity, (iv) accounting for multiple drivers (such as root causes of vulnerability, injustice and poverty), path dependency and long-term change, including a potential need for transformation towards long-term sustainable development.</w:t>
      </w:r>
    </w:p>
    <w:p w14:paraId="17450185" w14:textId="5725495F" w:rsidR="00FD1A8E" w:rsidRPr="00221F71" w:rsidRDefault="00FD1A8E" w:rsidP="007C47FE"/>
    <w:bookmarkEnd w:id="19"/>
    <w:p w14:paraId="26ED9CE6" w14:textId="744E820B" w:rsidR="003F0CC9" w:rsidRPr="00221F71" w:rsidRDefault="007C47FE" w:rsidP="00FD1A8E">
      <w:r w:rsidRPr="00221F71">
        <w:t>T</w:t>
      </w:r>
      <w:r w:rsidR="008D2DA2" w:rsidRPr="00221F71">
        <w:t xml:space="preserve">he emergence of </w:t>
      </w:r>
      <w:r w:rsidR="00831779" w:rsidRPr="00221F71">
        <w:t>climate resilient development pathways</w:t>
      </w:r>
      <w:r w:rsidR="008D2DA2" w:rsidRPr="00221F71">
        <w:t xml:space="preserve"> is illustrative of shifting climate policy from a focus on defending against</w:t>
      </w:r>
      <w:r w:rsidR="00821181" w:rsidRPr="00221F71">
        <w:t xml:space="preserve"> and coping with</w:t>
      </w:r>
      <w:r w:rsidR="008D2DA2" w:rsidRPr="00221F71">
        <w:t xml:space="preserve"> </w:t>
      </w:r>
      <w:r w:rsidR="00F265FC" w:rsidRPr="00221F71">
        <w:t xml:space="preserve">climate </w:t>
      </w:r>
      <w:r w:rsidR="008D2DA2" w:rsidRPr="00221F71">
        <w:t xml:space="preserve">impacts to a narrative of </w:t>
      </w:r>
      <w:r w:rsidR="007543DB" w:rsidRPr="00221F71">
        <w:t xml:space="preserve">sustainable </w:t>
      </w:r>
      <w:r w:rsidR="008D2DA2" w:rsidRPr="00221F71">
        <w:t>development, opportunity and change</w:t>
      </w:r>
      <w:r w:rsidR="00671111" w:rsidRPr="00221F71">
        <w:t xml:space="preserve">. </w:t>
      </w:r>
      <w:r w:rsidR="00F265FC" w:rsidRPr="00221F71">
        <w:t xml:space="preserve">It also </w:t>
      </w:r>
      <w:r w:rsidR="009342AC" w:rsidRPr="00221F71">
        <w:t xml:space="preserve">signifies changing development in its orientation towards growth. </w:t>
      </w:r>
      <w:r w:rsidR="008D2DA2" w:rsidRPr="00221F71">
        <w:t xml:space="preserve">Development and transformation along climate resilient pathways mean that trade-offs </w:t>
      </w:r>
      <w:r w:rsidR="00CB4E53" w:rsidRPr="00221F71">
        <w:t>must</w:t>
      </w:r>
      <w:r w:rsidR="008D2DA2" w:rsidRPr="00221F71">
        <w:t xml:space="preserve"> be negotiated. These trade-offs have different environmental, economic, </w:t>
      </w:r>
      <w:r w:rsidR="009342AC" w:rsidRPr="00221F71">
        <w:t xml:space="preserve">and </w:t>
      </w:r>
      <w:r w:rsidR="008D2DA2" w:rsidRPr="00221F71">
        <w:t>equity effects over scale</w:t>
      </w:r>
      <w:r w:rsidR="00FB2612" w:rsidRPr="00221F71">
        <w:t>s</w:t>
      </w:r>
      <w:r w:rsidR="008D2DA2" w:rsidRPr="00221F71">
        <w:t xml:space="preserve"> </w:t>
      </w:r>
      <w:r w:rsidR="009342AC" w:rsidRPr="00221F71">
        <w:t xml:space="preserve">and </w:t>
      </w:r>
      <w:r w:rsidR="008D2DA2" w:rsidRPr="00221F71">
        <w:t xml:space="preserve">society. Deeply embedded in </w:t>
      </w:r>
      <w:r w:rsidR="00CB4E53" w:rsidRPr="00221F71">
        <w:t>climate resilient development pathways</w:t>
      </w:r>
      <w:r w:rsidR="0003085E" w:rsidRPr="00221F71">
        <w:t xml:space="preserve"> is a set of justice questions regarding </w:t>
      </w:r>
      <w:r w:rsidR="008D2DA2" w:rsidRPr="00221F71">
        <w:t>how on</w:t>
      </w:r>
      <w:r w:rsidR="00671111" w:rsidRPr="00221F71">
        <w:t>going and future climate actions</w:t>
      </w:r>
      <w:r w:rsidR="008D2DA2" w:rsidRPr="00221F71">
        <w:t xml:space="preserve"> and coupled development </w:t>
      </w:r>
      <w:r w:rsidR="0003085E" w:rsidRPr="00221F71">
        <w:t>should</w:t>
      </w:r>
      <w:r w:rsidR="008D2DA2" w:rsidRPr="00221F71">
        <w:t xml:space="preserve"> be structured. Understood this way, climate resilient development pathways will involve debate and struggle, resulting in winners and losers. </w:t>
      </w:r>
      <w:r w:rsidR="003F0CC9" w:rsidRPr="00221F71">
        <w:t xml:space="preserve">Therefore, a multi-dimensional understanding that includes traditional concern for fairness in representation and respect for diverse rights, cultures and knowledge systems is crucial. </w:t>
      </w:r>
    </w:p>
    <w:p w14:paraId="5EAB172E" w14:textId="77777777" w:rsidR="00421685" w:rsidRPr="00221F71" w:rsidRDefault="00421685" w:rsidP="00FD1A8E"/>
    <w:p w14:paraId="32F96590" w14:textId="4F125C0C" w:rsidR="007C47FE" w:rsidRPr="00221F71" w:rsidRDefault="00671111" w:rsidP="00FD1A8E">
      <w:pPr>
        <w:spacing w:after="240"/>
      </w:pPr>
      <w:r w:rsidRPr="00221F71">
        <w:t xml:space="preserve">In </w:t>
      </w:r>
      <w:r w:rsidR="00423F6D" w:rsidRPr="00221F71">
        <w:t>sum</w:t>
      </w:r>
      <w:r w:rsidR="008D2DA2" w:rsidRPr="00221F71">
        <w:t xml:space="preserve">, the concept </w:t>
      </w:r>
      <w:r w:rsidR="00831779" w:rsidRPr="00221F71">
        <w:t>‘climate resilient development pathways’</w:t>
      </w:r>
      <w:r w:rsidR="008D2DA2" w:rsidRPr="00221F71">
        <w:t xml:space="preserve"> reorients the climate challenge from delivering on climate targets to facilitating long-term sustainable development. In this context, </w:t>
      </w:r>
      <w:r w:rsidR="00961564" w:rsidRPr="00221F71">
        <w:t xml:space="preserve">resilience, </w:t>
      </w:r>
      <w:r w:rsidR="008D2DA2" w:rsidRPr="00221F71">
        <w:t xml:space="preserve">pathways, </w:t>
      </w:r>
      <w:r w:rsidR="00961564" w:rsidRPr="00221F71">
        <w:t xml:space="preserve">and transformation </w:t>
      </w:r>
      <w:r w:rsidR="008D2DA2" w:rsidRPr="00221F71">
        <w:t xml:space="preserve">can be understood as boundary </w:t>
      </w:r>
      <w:r w:rsidR="009342AC" w:rsidRPr="00221F71">
        <w:t>concepts</w:t>
      </w:r>
      <w:r w:rsidR="008D2DA2" w:rsidRPr="00221F71">
        <w:t xml:space="preserve"> to </w:t>
      </w:r>
      <w:r w:rsidR="007E35E0" w:rsidRPr="00221F71">
        <w:t>consolidate</w:t>
      </w:r>
      <w:r w:rsidR="008D2DA2" w:rsidRPr="00221F71">
        <w:t xml:space="preserve"> </w:t>
      </w:r>
      <w:r w:rsidR="00F654BC" w:rsidRPr="00221F71">
        <w:t>climate action and development decisions towards long-term sustainable development</w:t>
      </w:r>
      <w:r w:rsidR="008D2DA2" w:rsidRPr="00221F71">
        <w:t xml:space="preserve">. </w:t>
      </w:r>
      <w:r w:rsidR="009342AC" w:rsidRPr="00221F71">
        <w:t>L</w:t>
      </w:r>
      <w:r w:rsidR="00F265FC" w:rsidRPr="00221F71">
        <w:t xml:space="preserve">essons from these concepts </w:t>
      </w:r>
      <w:r w:rsidR="009342AC" w:rsidRPr="00221F71">
        <w:t xml:space="preserve">include engagement with justice and equity issues and imbedding </w:t>
      </w:r>
      <w:r w:rsidR="00F265FC" w:rsidRPr="00221F71">
        <w:t xml:space="preserve">flexibility, anticipation and learning in </w:t>
      </w:r>
      <w:r w:rsidR="009342AC" w:rsidRPr="00221F71">
        <w:t>decision-making</w:t>
      </w:r>
      <w:r w:rsidR="00F265FC" w:rsidRPr="00221F71">
        <w:t xml:space="preserve">. </w:t>
      </w:r>
      <w:r w:rsidR="008D2DA2" w:rsidRPr="00221F71">
        <w:t>D</w:t>
      </w:r>
      <w:r w:rsidR="00EC48DA" w:rsidRPr="00221F71">
        <w:t xml:space="preserve">eveloping the concept of </w:t>
      </w:r>
      <w:r w:rsidR="00831779" w:rsidRPr="00221F71">
        <w:t>climate resilient development pathways</w:t>
      </w:r>
      <w:r w:rsidR="00EC48DA" w:rsidRPr="00221F71">
        <w:t xml:space="preserve"> has the potential to bridge climat</w:t>
      </w:r>
      <w:r w:rsidR="00AD1348" w:rsidRPr="00221F71">
        <w:t>e and development perspectives</w:t>
      </w:r>
      <w:r w:rsidR="00EC48DA" w:rsidRPr="00221F71">
        <w:t xml:space="preserve">, which otherwise remain too often artificially separated in current development and climate change debates, and their scientific analysis. </w:t>
      </w:r>
    </w:p>
    <w:p w14:paraId="19BFC524" w14:textId="77777777" w:rsidR="00044A7C" w:rsidRPr="00221F71" w:rsidRDefault="00044A7C" w:rsidP="00044A7C">
      <w:pPr>
        <w:pStyle w:val="Heading1"/>
      </w:pPr>
      <w:r w:rsidRPr="00221F71">
        <w:lastRenderedPageBreak/>
        <w:t>Acknowledgement</w:t>
      </w:r>
    </w:p>
    <w:p w14:paraId="6CFAB0BF" w14:textId="77777777" w:rsidR="00494AFE" w:rsidRPr="00221F71" w:rsidRDefault="00044A7C" w:rsidP="00044A7C">
      <w:r w:rsidRPr="00221F71">
        <w:t xml:space="preserve">Work on this paper has been kindly supported by </w:t>
      </w:r>
      <w:r w:rsidRPr="00221F71">
        <w:rPr>
          <w:iCs/>
        </w:rPr>
        <w:t xml:space="preserve">the Collaborative Adaptation Research Initiative in Africa and Asia (CARIAA) programme and the </w:t>
      </w:r>
      <w:proofErr w:type="spellStart"/>
      <w:r w:rsidRPr="00221F71">
        <w:rPr>
          <w:iCs/>
        </w:rPr>
        <w:t>CLimate</w:t>
      </w:r>
      <w:proofErr w:type="spellEnd"/>
      <w:r w:rsidRPr="00221F71">
        <w:rPr>
          <w:iCs/>
        </w:rPr>
        <w:t xml:space="preserve"> </w:t>
      </w:r>
      <w:proofErr w:type="gramStart"/>
      <w:r w:rsidRPr="00221F71">
        <w:rPr>
          <w:iCs/>
        </w:rPr>
        <w:t>And</w:t>
      </w:r>
      <w:proofErr w:type="gramEnd"/>
      <w:r w:rsidRPr="00221F71">
        <w:rPr>
          <w:iCs/>
        </w:rPr>
        <w:t xml:space="preserve"> </w:t>
      </w:r>
      <w:proofErr w:type="spellStart"/>
      <w:r w:rsidRPr="00221F71">
        <w:rPr>
          <w:iCs/>
        </w:rPr>
        <w:t>REsilience</w:t>
      </w:r>
      <w:proofErr w:type="spellEnd"/>
      <w:r w:rsidRPr="00221F71">
        <w:rPr>
          <w:iCs/>
        </w:rPr>
        <w:t xml:space="preserve"> research framework programme (CLARE) with financial support from the UK Government's Department for international Development (DFID) and the International Development Research Centre (IDRC), Canada. The views expressed in this work are those of the creators and do not necessarily represent those of DFID and IDRC or its Boards of Governors</w:t>
      </w:r>
      <w:r w:rsidRPr="00221F71">
        <w:t xml:space="preserve">. </w:t>
      </w:r>
    </w:p>
    <w:p w14:paraId="685B71D7" w14:textId="54A9B6BD" w:rsidR="007A16EF" w:rsidRPr="00221F71" w:rsidRDefault="004134E5" w:rsidP="001E22C9">
      <w:pPr>
        <w:pStyle w:val="Heading1"/>
      </w:pPr>
      <w:r w:rsidRPr="00221F71">
        <w:t>References</w:t>
      </w:r>
    </w:p>
    <w:p w14:paraId="095120B3" w14:textId="77777777" w:rsidR="00714124" w:rsidRPr="00221F71" w:rsidRDefault="008A16A4" w:rsidP="00714124">
      <w:pPr>
        <w:pStyle w:val="EndNoteBibliography"/>
        <w:ind w:left="440" w:hanging="440"/>
      </w:pPr>
      <w:r w:rsidRPr="00221F71">
        <w:rPr>
          <w:rFonts w:ascii="Calibri" w:hAnsi="Calibri" w:cs="Calibri"/>
          <w:noProof w:val="0"/>
        </w:rPr>
        <w:fldChar w:fldCharType="begin"/>
      </w:r>
      <w:r w:rsidRPr="00221F71">
        <w:rPr>
          <w:noProof w:val="0"/>
        </w:rPr>
        <w:instrText xml:space="preserve"> ADDIN EN.REFLIST </w:instrText>
      </w:r>
      <w:r w:rsidRPr="00221F71">
        <w:rPr>
          <w:rFonts w:ascii="Calibri" w:hAnsi="Calibri" w:cs="Calibri"/>
          <w:noProof w:val="0"/>
        </w:rPr>
        <w:fldChar w:fldCharType="separate"/>
      </w:r>
      <w:r w:rsidR="00714124" w:rsidRPr="00221F71">
        <w:t>Abel, N., Wise, R.M., Colloff, M.J., Walker, B.H., Butler, J.R.A., Ryan, P., Norman, C., Langston, A., Anderies, J.M., Gorddard, R., Dunlop, M., O’connell, D., 2016. Building resilient pathways to transformation when “no one is in charge”: Insights from Australia’s murray-darling basin. Ecology and Society 21, 2.</w:t>
      </w:r>
    </w:p>
    <w:p w14:paraId="2F1D0B04" w14:textId="77777777" w:rsidR="00714124" w:rsidRPr="00221F71" w:rsidRDefault="00714124" w:rsidP="00714124">
      <w:pPr>
        <w:pStyle w:val="EndNoteBibliography"/>
        <w:ind w:left="440" w:hanging="440"/>
      </w:pPr>
      <w:r w:rsidRPr="00221F71">
        <w:t>Artur, L., António, C., Bata, O., Afonso, F., Muai, G., 2018. Embedding adaptation into development planning and decision making process at the municipal levels in mozambique, In: Alves, F., Filho, W.L., Azeiteiro, U. (Eds.), Theory and Practice of Climate Adaptation. Springer, Cham, Switzerland, pp. 151-174.</w:t>
      </w:r>
    </w:p>
    <w:p w14:paraId="0DD7A883" w14:textId="77777777" w:rsidR="00714124" w:rsidRPr="00221F71" w:rsidRDefault="00714124" w:rsidP="00714124">
      <w:pPr>
        <w:pStyle w:val="EndNoteBibliography"/>
        <w:ind w:left="440" w:hanging="440"/>
      </w:pPr>
      <w:r w:rsidRPr="00221F71">
        <w:t>Bates, P., 2007. Inuit and Scientific Philosophies about Planning, Prediction, and Uncertainty. Arctic Anthropology 44, 2, 87-100.</w:t>
      </w:r>
    </w:p>
    <w:p w14:paraId="1B543324" w14:textId="77777777" w:rsidR="00714124" w:rsidRPr="00221F71" w:rsidRDefault="00714124" w:rsidP="00714124">
      <w:pPr>
        <w:pStyle w:val="EndNoteBibliography"/>
        <w:ind w:left="440" w:hanging="440"/>
      </w:pPr>
      <w:r w:rsidRPr="00221F71">
        <w:t>Berrang-Ford, L., Pearce, T., Ford, J., 2015. Systematic review approaches for climate change adaptation research. Regional Environmental Change 15, 5, 755-769.</w:t>
      </w:r>
    </w:p>
    <w:p w14:paraId="70221EDB" w14:textId="77777777" w:rsidR="00714124" w:rsidRPr="00221F71" w:rsidRDefault="00714124" w:rsidP="00714124">
      <w:pPr>
        <w:pStyle w:val="EndNoteBibliography"/>
        <w:ind w:left="440" w:hanging="440"/>
      </w:pPr>
      <w:r w:rsidRPr="00221F71">
        <w:t>Burch, S., Shaw, A., Dale, A., Robinson, J., 2014. Triggering transformative change: A development path approach to climate change response in communities. Climate Policy 14, 4, 467-487.</w:t>
      </w:r>
    </w:p>
    <w:p w14:paraId="2F79BE54" w14:textId="77777777" w:rsidR="00714124" w:rsidRPr="00221F71" w:rsidRDefault="00714124" w:rsidP="00714124">
      <w:pPr>
        <w:pStyle w:val="EndNoteBibliography"/>
        <w:ind w:left="440" w:hanging="440"/>
      </w:pPr>
      <w:r w:rsidRPr="00221F71">
        <w:t>Butler, J.R.A., Suadnya, W., Puspadi, K., Sutaryono, Y., Wise, R.M., Skewes, T.D., Kirono, D., Bohensky, E.L., Handayani, T., Habibi, P., Kisman, M., Suharto, I., Hanartani, Supartarningsih, S., Ripaldi, A., Fachry, A., Yanuartati, Y., Abbas, G., Duggan, K., Ash, A., 2014. Framing the application of adaptation pathways for rural livelihoods and global change in eastern Indonesian islands. Global Environmental Change 28, 368-382.</w:t>
      </w:r>
    </w:p>
    <w:p w14:paraId="21534F93" w14:textId="77777777" w:rsidR="00714124" w:rsidRPr="00221F71" w:rsidRDefault="00714124" w:rsidP="00714124">
      <w:pPr>
        <w:pStyle w:val="EndNoteBibliography"/>
        <w:ind w:left="440" w:hanging="440"/>
      </w:pPr>
      <w:r w:rsidRPr="00221F71">
        <w:t>Chelleri, L., Minucci, G., Skrimizea, E., 2016. Does community resilience decrease social–ecological vulnerability? Adaptation pathways trade-off in the Bolivian Altiplano. Regional Environmental Change 16, 8, 2229-2241.</w:t>
      </w:r>
    </w:p>
    <w:p w14:paraId="50C16351" w14:textId="77777777" w:rsidR="00714124" w:rsidRPr="00221F71" w:rsidRDefault="00714124" w:rsidP="00714124">
      <w:pPr>
        <w:pStyle w:val="EndNoteBibliography"/>
        <w:ind w:left="440" w:hanging="440"/>
      </w:pPr>
      <w:r w:rsidRPr="00221F71">
        <w:t>Chesterman, S., Neely, C.N., Thornton, P., Pereira, L., 2020. Climate-Resilient Development Pathways. SADC Futures: Developing Foresight Capacity for Climate Resilient Agricultural Development Knowledge Series, CCAFS Report. CGIAR Research Program on Climate Change, Agriculture and Food Security (CCAFS), Wageningen, the Netherlands.</w:t>
      </w:r>
    </w:p>
    <w:p w14:paraId="67E48EE4" w14:textId="77777777" w:rsidR="00714124" w:rsidRPr="00221F71" w:rsidRDefault="00714124" w:rsidP="00714124">
      <w:pPr>
        <w:pStyle w:val="EndNoteBibliography"/>
        <w:ind w:left="440" w:hanging="440"/>
      </w:pPr>
      <w:r w:rsidRPr="00221F71">
        <w:t>Collier, Z.A., Connelly, E.B., Polmateer, T.L., Lambert, J.H., 2017. Value chain for next-generation biofuels: resilience and sustainability of the product life cycle. Environment Systems and Decisions 37, 1, 22-33.</w:t>
      </w:r>
    </w:p>
    <w:p w14:paraId="313732F3" w14:textId="77777777" w:rsidR="00714124" w:rsidRPr="00221F71" w:rsidRDefault="00714124" w:rsidP="00714124">
      <w:pPr>
        <w:pStyle w:val="EndNoteBibliography"/>
        <w:ind w:left="440" w:hanging="440"/>
      </w:pPr>
      <w:r w:rsidRPr="00221F71">
        <w:t>Denton, F., T.J.Wilbanks, Abeysinghe, A.C., Burton, I., Gao, Q., Lemos, M.C., Masui, T., O’Brien, K.L., Warner, K., 2014. Climate-resilient pathways: adaptation, mitigation, and sustainable development, In: Field, C.B., Barros, V.R., Dokken, D.J., Mach, K.J., Mastrandrea, M.D., Bilir, T.E., Chatterjee, M., Ebi, K.L., Estrada, Y.O., Genova, R.C., Girma, B., Kissel, E.S., Levy, A.N., MacCracken, S., Mastrandrea, P.R., L.L.White (Eds.), Climate Change 2014: Impacts, Adaptation, and Vulnerability. Part A: Global and Sectoral Aspects. Contribution of Working Group II to the Fifth Assessment Report of the Intergovernmental Panel on Climate Change. Cambridge University Press, Cambridge, United Kingdom and New York, NY, USA, pp. 1101-1131.</w:t>
      </w:r>
    </w:p>
    <w:p w14:paraId="42340B52" w14:textId="77777777" w:rsidR="00714124" w:rsidRPr="00221F71" w:rsidRDefault="00714124" w:rsidP="00714124">
      <w:pPr>
        <w:pStyle w:val="EndNoteBibliography"/>
        <w:ind w:left="440" w:hanging="440"/>
      </w:pPr>
      <w:r w:rsidRPr="00C731EB">
        <w:rPr>
          <w:lang w:val="de-DE"/>
        </w:rPr>
        <w:t xml:space="preserve">Derissen, S., Quaas, M.F., Baumgärtner, S., 2011. </w:t>
      </w:r>
      <w:r w:rsidRPr="00221F71">
        <w:t>The relationship between resilience and sustainability of ecological-economic systems. Ecological Economics 70, 6, 1121-1128.</w:t>
      </w:r>
    </w:p>
    <w:p w14:paraId="01E9BF7B" w14:textId="77777777" w:rsidR="00714124" w:rsidRPr="00221F71" w:rsidRDefault="00714124" w:rsidP="00714124">
      <w:pPr>
        <w:pStyle w:val="EndNoteBibliography"/>
        <w:ind w:left="440" w:hanging="440"/>
      </w:pPr>
      <w:r w:rsidRPr="00221F71">
        <w:t>Douxchamps, S., Debevec, L., Giordano, M., Barron, J., 2017. Monitoring and evaluation of climate resilience for agricultural development – A review of currently available tools. World Development Perspectives 5, 10-23.</w:t>
      </w:r>
    </w:p>
    <w:p w14:paraId="1DF44AF8" w14:textId="77777777" w:rsidR="00714124" w:rsidRPr="00221F71" w:rsidRDefault="00714124" w:rsidP="00714124">
      <w:pPr>
        <w:pStyle w:val="EndNoteBibliography"/>
        <w:ind w:left="440" w:hanging="440"/>
      </w:pPr>
      <w:r w:rsidRPr="00221F71">
        <w:t>Dovie, D.B.K., Dzodzomenyo, M., Dodor, D.E., Amoah, A.B., Twerefou, D.K., Codjoe, S.N.A., Kasei, R.A., 2020. Multi-vector approach to cities' transition to low-carbon emission developments. Sustainability (Switzerland) 12, 13.</w:t>
      </w:r>
    </w:p>
    <w:p w14:paraId="56C2F727" w14:textId="77777777" w:rsidR="00714124" w:rsidRPr="00221F71" w:rsidRDefault="00714124" w:rsidP="00714124">
      <w:pPr>
        <w:pStyle w:val="EndNoteBibliography"/>
        <w:ind w:left="440" w:hanging="440"/>
      </w:pPr>
      <w:r w:rsidRPr="00221F71">
        <w:t>Earl, S., Carden, F., Smutylo, T., 2001. Outcome Mapping: Building Learning and Reflection into Development Programs. Ottawa: International Development Research Centre. International Development Research Centre, Ottawa, Canada.</w:t>
      </w:r>
    </w:p>
    <w:p w14:paraId="122B1AF3" w14:textId="77777777" w:rsidR="00714124" w:rsidRPr="00221F71" w:rsidRDefault="00714124" w:rsidP="00714124">
      <w:pPr>
        <w:pStyle w:val="EndNoteBibliography"/>
        <w:ind w:left="440" w:hanging="440"/>
      </w:pPr>
      <w:r w:rsidRPr="0034687A">
        <w:rPr>
          <w:lang w:val="de-DE"/>
        </w:rPr>
        <w:lastRenderedPageBreak/>
        <w:t xml:space="preserve">Ellis, N.R., Tschakert, P., 2019. </w:t>
      </w:r>
      <w:r w:rsidRPr="00221F71">
        <w:t>Triple-wins as pathways to transformation? A critical review. Geoforum 103, 167-170.</w:t>
      </w:r>
    </w:p>
    <w:p w14:paraId="145BD747" w14:textId="77777777" w:rsidR="00714124" w:rsidRPr="00221F71" w:rsidRDefault="00714124" w:rsidP="00714124">
      <w:pPr>
        <w:pStyle w:val="EndNoteBibliography"/>
        <w:ind w:left="440" w:hanging="440"/>
      </w:pPr>
      <w:r w:rsidRPr="00221F71">
        <w:t>Eriksen, S., Schipper, E.L.F., Scoville-Simonds, M., Vincent, K., Adam, H.N., Brooks, N., Harding, B., Khatri, D., Lenaerts, L., Liverman, D., Mills-Novoa, M., Mosberg, M., Movik, S., Muok, B., Nightingale, A., Ojha, H., Sygna, L., Taylor, M., Vogel, C., West, J.J., 2021. Adaptation interventions and their effect on vulnerability in developing countries: Help, hindrance or irrelevance? World Development 141, 105383.</w:t>
      </w:r>
    </w:p>
    <w:p w14:paraId="48607E34" w14:textId="77777777" w:rsidR="00714124" w:rsidRPr="00221F71" w:rsidRDefault="00714124" w:rsidP="00714124">
      <w:pPr>
        <w:pStyle w:val="EndNoteBibliography"/>
        <w:ind w:left="440" w:hanging="440"/>
      </w:pPr>
      <w:r w:rsidRPr="00221F71">
        <w:t>Ferreira Costa, C.G., 2020. Disaster risk management as a process to forge climate-resilient pathways: Lessons learned from Cabo Verde. Desenvolvimento e Meio Ambiente 53, 250-275.</w:t>
      </w:r>
    </w:p>
    <w:p w14:paraId="16A96403" w14:textId="77777777" w:rsidR="00714124" w:rsidRPr="00221F71" w:rsidRDefault="00714124" w:rsidP="00714124">
      <w:pPr>
        <w:pStyle w:val="EndNoteBibliography"/>
        <w:ind w:left="440" w:hanging="440"/>
      </w:pPr>
      <w:r w:rsidRPr="00221F71">
        <w:t>Few, R., Singh, C., Chhotray, V., Ranjit, N., Jain, G., Tebboth, M., Marsh, H., Madhavan, M., 2021. Why representation matters in disaster recovery. GCRF Policy Briefings. The British Academy, London, UK.</w:t>
      </w:r>
    </w:p>
    <w:p w14:paraId="5C1F2D10" w14:textId="77777777" w:rsidR="00714124" w:rsidRPr="00221F71" w:rsidRDefault="00714124" w:rsidP="00714124">
      <w:pPr>
        <w:pStyle w:val="EndNoteBibliography"/>
        <w:ind w:left="440" w:hanging="440"/>
      </w:pPr>
      <w:r w:rsidRPr="00221F71">
        <w:t>Fisher, S., Rai, N. (Eds.), 2016. The Political Economy of Low Carbon Resilient Development: Planning and implementation (1st ed.), Routledge.</w:t>
      </w:r>
    </w:p>
    <w:p w14:paraId="797CC21B" w14:textId="77777777" w:rsidR="00714124" w:rsidRPr="00221F71" w:rsidRDefault="00714124" w:rsidP="00714124">
      <w:pPr>
        <w:pStyle w:val="EndNoteBibliography"/>
        <w:ind w:left="440" w:hanging="440"/>
      </w:pPr>
      <w:r w:rsidRPr="00221F71">
        <w:t>Government of the Republic of Fiji, 2018. Republic of Fiji National Adaptation Plan. A pathway towards climate resilience. NAP Global Network Secretariat, Suva, Fiji.</w:t>
      </w:r>
    </w:p>
    <w:p w14:paraId="3041205C" w14:textId="77777777" w:rsidR="00714124" w:rsidRPr="00221F71" w:rsidRDefault="00714124" w:rsidP="00714124">
      <w:pPr>
        <w:pStyle w:val="EndNoteBibliography"/>
        <w:ind w:left="440" w:hanging="440"/>
      </w:pPr>
      <w:r w:rsidRPr="0034687A">
        <w:rPr>
          <w:lang w:val="de-DE"/>
        </w:rPr>
        <w:t xml:space="preserve">Hartvigsen, G., Kinzig, A., Peterson, G., 1998. </w:t>
      </w:r>
      <w:r w:rsidRPr="00221F71">
        <w:t>Complex Adaptive Systems: Use and Analysis of Complex Adaptive Systems in Ecosystem Science: Overview of Special Section. Ecosystems 1, 427-430.</w:t>
      </w:r>
    </w:p>
    <w:p w14:paraId="4EC69B13" w14:textId="77777777" w:rsidR="00714124" w:rsidRPr="00221F71" w:rsidRDefault="00714124" w:rsidP="00714124">
      <w:pPr>
        <w:pStyle w:val="EndNoteBibliography"/>
        <w:ind w:left="440" w:hanging="440"/>
      </w:pPr>
      <w:r w:rsidRPr="00221F71">
        <w: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Zhai, P., Pörtner, H.O., Roberts, D., Skea, J., Shukla, P.R., Pirani, A., Moufouma-Okia, W., Péan, C., Pidcock, R., Connors, S., Matthews, J.B.R., Chen, Y., Zhou, X., Gomis, M.I., Lonnoy, E., Maycock, T., Tignor, M., Waterfield, T., Intergovernmental Panel on Climate Change, Geneva, Switserland.</w:t>
      </w:r>
    </w:p>
    <w:p w14:paraId="70694A97" w14:textId="77777777" w:rsidR="00714124" w:rsidRPr="00221F71" w:rsidRDefault="00714124" w:rsidP="00714124">
      <w:pPr>
        <w:pStyle w:val="EndNoteBibliography"/>
        <w:ind w:left="440" w:hanging="440"/>
      </w:pPr>
      <w:r w:rsidRPr="00C731EB">
        <w:rPr>
          <w:lang w:val="de-DE"/>
        </w:rPr>
        <w:t xml:space="preserve">Kamei, M., Hanaki, K., Kurisu, K., 2016. </w:t>
      </w:r>
      <w:r w:rsidRPr="00221F71">
        <w:t>Tokyo's long-term socioeconomic pathways: Towards a sustainable future. Sustainable Cities and Society 27, 73-82.</w:t>
      </w:r>
    </w:p>
    <w:p w14:paraId="3381CB88" w14:textId="77777777" w:rsidR="00714124" w:rsidRPr="00221F71" w:rsidRDefault="00714124" w:rsidP="00714124">
      <w:pPr>
        <w:pStyle w:val="EndNoteBibliography"/>
        <w:ind w:left="440" w:hanging="440"/>
      </w:pPr>
      <w:r w:rsidRPr="00221F71">
        <w:t>Klein, J.A., Tucker, C.M., Nolin, A.W., Hopping, K.A., Reid, R.S., Steger, C., Gret-Regamey, A., Lavorel, S., Muller, B., Yeh, E.T., Boone, R.B., Bourgeron, P., Butsic, V., Castellanos, E., Chen, X., Dong, S.K., Greenwood, G., Keiler, M., Marchant, R., Seidl, R., Spies, T., Thorn, J., Yager, K., Abbott, M., Bowser, G., Carpenter, C., Cumming, G.S., Evangelista, P., Fernandez-Gimenez, M.E., Flint, C.G., Forbes, B.C., Gerkey, D., Ghate, R., Ghorbani, M., Haider, L.J., Karna, B., Leisz, S.J., Martin-Lopez, B., Nakileza, B.R., Price, M.F., Savchuk, D., Hribar, M.S., Sproles, E., Suryawanshi, K.R., Taber, A., Tappeiner, U., Tevzadze, G., Ueno, K., Mountain Sentinels, N., 2019. Catalyzing Transformations to Sustainability in the World's Mountains. Earths Future 7, 5, 547-557.</w:t>
      </w:r>
    </w:p>
    <w:p w14:paraId="1B566FB8" w14:textId="77777777" w:rsidR="00714124" w:rsidRPr="00221F71" w:rsidRDefault="00714124" w:rsidP="00714124">
      <w:pPr>
        <w:pStyle w:val="EndNoteBibliography"/>
        <w:ind w:left="440" w:hanging="440"/>
      </w:pPr>
      <w:r w:rsidRPr="00221F71">
        <w:t>Lauer, M., Albert, S., Aswani, S., Halpern, B.S., Campanella, L., La Rose, D., 2013. Globalization, Pacific Islands, and the paradox of resilience. Global Environmental Change 23, 1, 40-50.</w:t>
      </w:r>
    </w:p>
    <w:p w14:paraId="1EF849A5" w14:textId="77777777" w:rsidR="00714124" w:rsidRPr="00221F71" w:rsidRDefault="00714124" w:rsidP="00714124">
      <w:pPr>
        <w:pStyle w:val="EndNoteBibliography"/>
        <w:ind w:left="440" w:hanging="440"/>
      </w:pPr>
      <w:r w:rsidRPr="00221F71">
        <w:t>Lawrence, J., Haasnoot, M., 2017. What it took to catalyse uptake of dynamic adaptive pathways planning to address climate change uncertainty. Environmental Science and Policy 68, 47-57.</w:t>
      </w:r>
    </w:p>
    <w:p w14:paraId="737F4BB8" w14:textId="77777777" w:rsidR="00714124" w:rsidRPr="00221F71" w:rsidRDefault="00714124" w:rsidP="00714124">
      <w:pPr>
        <w:pStyle w:val="EndNoteBibliography"/>
        <w:ind w:left="440" w:hanging="440"/>
      </w:pPr>
      <w:r w:rsidRPr="00221F71">
        <w:t>Leal Filho, W., Stringer, L.C., Totin, E., Djalante, R., Pinho, P., Mach, K.J., Carril, L.R.F., Birkmann, J., Pandey, R., Wolf, F., 2021. Whose voices, whose choices? Pursuing climate resilient trajectories for the poor. Environmental Science &amp; Policy 121, 18-23.</w:t>
      </w:r>
    </w:p>
    <w:p w14:paraId="33F09855" w14:textId="77777777" w:rsidR="00714124" w:rsidRPr="00221F71" w:rsidRDefault="00714124" w:rsidP="00714124">
      <w:pPr>
        <w:pStyle w:val="EndNoteBibliography"/>
        <w:ind w:left="440" w:hanging="440"/>
      </w:pPr>
      <w:r w:rsidRPr="00221F71">
        <w:t>Lin, B.B., Capon, T., Langston, A., Taylor, B., Wise, R., Williams, R., Lazarow, N., 2017. Adaptation Pathways in Coastal Case Studies: Lessons Learned and Future Directions. Coastal Management 45, 5, 384-405.</w:t>
      </w:r>
    </w:p>
    <w:p w14:paraId="13CD0A9D" w14:textId="77777777" w:rsidR="00714124" w:rsidRPr="00221F71" w:rsidRDefault="00714124" w:rsidP="00714124">
      <w:pPr>
        <w:pStyle w:val="EndNoteBibliography"/>
        <w:ind w:left="440" w:hanging="440"/>
      </w:pPr>
      <w:r w:rsidRPr="00221F71">
        <w:t>Lo, A.Y., Liu, S., Cheung, L.T.O., Chan, F.K.S., 2020. Contested Transformations: Sustainable Economic Development and Capacity for Adapting to Climate Change. Annals of the American Association of Geographers 110, 1, 223-241.</w:t>
      </w:r>
    </w:p>
    <w:p w14:paraId="7FC6FE01" w14:textId="77777777" w:rsidR="00714124" w:rsidRPr="00221F71" w:rsidRDefault="00714124" w:rsidP="00714124">
      <w:pPr>
        <w:pStyle w:val="EndNoteBibliography"/>
        <w:ind w:left="440" w:hanging="440"/>
      </w:pPr>
      <w:r w:rsidRPr="00221F71">
        <w:t>Martin, A., Armijos, M.T., Coolsaet, B., Dawson, N., A. S. Edwards, G., Few, R., Gross-Camp, N., Rodriguez, I., Schroeder, H., G. L. Tebboth, M., White, C.S., 2020. Environmental Justice and Transformations to Sustainability. Environment: Science and Policy for Sustainable Development 62, 6, 19-30.</w:t>
      </w:r>
    </w:p>
    <w:p w14:paraId="5E1836D4" w14:textId="77777777" w:rsidR="00714124" w:rsidRPr="00221F71" w:rsidRDefault="00714124" w:rsidP="00714124">
      <w:pPr>
        <w:pStyle w:val="EndNoteBibliography"/>
        <w:ind w:left="440" w:hanging="440"/>
      </w:pPr>
      <w:r w:rsidRPr="00221F71">
        <w:t>Martin, E., Perine, C., Lee, V., Ratcliffe, J., 2018. Decentralized Governance and Climate Change Adaptation: Working Locally to Address Community Resilience Priorities, In: Alves, F., Filho, W.L., Azeiteiro, U. (Eds.), Theory and Practice of Climate Adaptation. Springer, Cham, Switzerland, p. 3.</w:t>
      </w:r>
    </w:p>
    <w:p w14:paraId="5AB727B1" w14:textId="77777777" w:rsidR="00714124" w:rsidRPr="00221F71" w:rsidRDefault="00714124" w:rsidP="00714124">
      <w:pPr>
        <w:pStyle w:val="EndNoteBibliography"/>
        <w:ind w:left="440" w:hanging="440"/>
      </w:pPr>
      <w:r w:rsidRPr="00221F71">
        <w:t xml:space="preserve">Moss, R.H., Avery, S., Baja, K., Burkett, M., Chischilly, A.M., Dell, J., Fleming, P.A., Geil, K., Jacobs, K., Jones, A., Knowlton, K., Koh, J., Lemos, M.C., Melillo, J., Pandya, R., Richmond, T.C., Scarlett, L., Snyder, J., Stults, M., Waple, A.M., Whitehead, J., Zarrilli, D., Ayyub, B.M., Fox, J., Ganguly, A., Joppa, L., Julius, S., Kirshen, P., Kreutter, R., McGovern, A., Meyer, R., Neumann, J., Solecki, W., Smith, J., Tissot, P., Yohe, G., Zimmerman, R., 2019. Evaluating knowledge to </w:t>
      </w:r>
      <w:r w:rsidRPr="00221F71">
        <w:lastRenderedPageBreak/>
        <w:t>support climate action: A framework for sustained assessment. Report of an independent advisory committee on applied climate assessment. Weather, Climate, and Society 11, 3, 465-487.</w:t>
      </w:r>
    </w:p>
    <w:p w14:paraId="60B50688" w14:textId="77777777" w:rsidR="00714124" w:rsidRPr="00221F71" w:rsidRDefault="00714124" w:rsidP="00714124">
      <w:pPr>
        <w:pStyle w:val="EndNoteBibliography"/>
        <w:ind w:left="440" w:hanging="440"/>
      </w:pPr>
      <w:r w:rsidRPr="00221F71">
        <w:t>Mulugetta, Y., Castán Broto, V., 2018. Harnessing deep mitigation opportunities of urbanisation patterns in LDCs. Current Opinion in Environmental Sustainability 30, 82-88.</w:t>
      </w:r>
    </w:p>
    <w:p w14:paraId="72972643" w14:textId="77777777" w:rsidR="00714124" w:rsidRPr="00221F71" w:rsidRDefault="00714124" w:rsidP="00714124">
      <w:pPr>
        <w:pStyle w:val="EndNoteBibliography"/>
        <w:ind w:left="440" w:hanging="440"/>
      </w:pPr>
      <w:r w:rsidRPr="00221F71">
        <w:t>Mycoo, M.A., 2018. Beyond 1.5 °C: vulnerabilities and adaptation strategies for Caribbean Small Island Developing States. Regional Environmental Change 18, 8, 2341-2353.</w:t>
      </w:r>
    </w:p>
    <w:p w14:paraId="62F5DDB1" w14:textId="77777777" w:rsidR="00714124" w:rsidRPr="00221F71" w:rsidRDefault="00714124" w:rsidP="00714124">
      <w:pPr>
        <w:pStyle w:val="EndNoteBibliography"/>
        <w:ind w:left="440" w:hanging="440"/>
      </w:pPr>
      <w:r w:rsidRPr="00221F71">
        <w:t>Nunan, F. (Ed.) 2017. Making Climate Compatible Development Happen Routledge, London, UK.</w:t>
      </w:r>
    </w:p>
    <w:p w14:paraId="6BBF5125" w14:textId="77777777" w:rsidR="00714124" w:rsidRPr="00221F71" w:rsidRDefault="00714124" w:rsidP="00714124">
      <w:pPr>
        <w:pStyle w:val="EndNoteBibliography"/>
        <w:ind w:left="440" w:hanging="440"/>
      </w:pPr>
      <w:r w:rsidRPr="0034687A">
        <w:rPr>
          <w:lang w:val="de-DE"/>
        </w:rPr>
        <w:t xml:space="preserve">Rammel, C., Stagl, S., Wilfing, H., 2007. </w:t>
      </w:r>
      <w:r w:rsidRPr="00221F71">
        <w:t>Managing complex adaptive systems — A co-evolutionary perspective on natural resource management. Ecological Economics 63, 1, 9-21.</w:t>
      </w:r>
    </w:p>
    <w:p w14:paraId="1B19BD38" w14:textId="77777777" w:rsidR="00714124" w:rsidRPr="00221F71" w:rsidRDefault="00714124" w:rsidP="00714124">
      <w:pPr>
        <w:pStyle w:val="EndNoteBibliography"/>
        <w:ind w:left="440" w:hanging="440"/>
      </w:pPr>
      <w:r w:rsidRPr="00221F71">
        <w:t>Ranger, N., Reeder, T., Lowe, J., 2013. Addressing "deep" uncertainty over long-term climate in major infrastructure projects: four innovations of the Thames Estuary 2100 Project. EURO Journal on Decision Processes 1, 3-4, 233-262.</w:t>
      </w:r>
    </w:p>
    <w:p w14:paraId="03213835" w14:textId="77777777" w:rsidR="00714124" w:rsidRPr="00221F71" w:rsidRDefault="00714124" w:rsidP="00714124">
      <w:pPr>
        <w:pStyle w:val="EndNoteBibliography"/>
        <w:ind w:left="440" w:hanging="440"/>
      </w:pPr>
      <w:r w:rsidRPr="00221F71">
        <w:t>Sánchez-Arcilla, A., García-León, M., Gracia, V., Devoy, R., Stanica, A., Gault, J., 2016. Managing coastal environments under climate change: Pathways to adaptation. Science of the Total Environment 572, 1336-1352.</w:t>
      </w:r>
    </w:p>
    <w:p w14:paraId="74DAA2D8" w14:textId="77777777" w:rsidR="00714124" w:rsidRPr="00221F71" w:rsidRDefault="00714124" w:rsidP="00714124">
      <w:pPr>
        <w:pStyle w:val="EndNoteBibliography"/>
        <w:ind w:left="440" w:hanging="440"/>
      </w:pPr>
      <w:r w:rsidRPr="00221F71">
        <w:t>Schipper, E.L.F., Eriksen, S.E., Fernandez Carril, L.R., Glavovic, B.C., Shawoo, Z., 2020. Turbulent transformation: abrupt societal disruption and climate resilient development. Climate and Development, 1-8.</w:t>
      </w:r>
    </w:p>
    <w:p w14:paraId="4B299BCC" w14:textId="77777777" w:rsidR="00714124" w:rsidRPr="00221F71" w:rsidRDefault="00714124" w:rsidP="00714124">
      <w:pPr>
        <w:pStyle w:val="EndNoteBibliography"/>
        <w:ind w:left="440" w:hanging="440"/>
      </w:pPr>
      <w:r w:rsidRPr="00221F71">
        <w:t>Scholz, G., Methner, N., 2020. A social learning and transition perspective on a climate change project in South Africa. Environmental Innovation and Societal Transitions 34, 322-335.</w:t>
      </w:r>
    </w:p>
    <w:p w14:paraId="01379F83" w14:textId="77777777" w:rsidR="00714124" w:rsidRPr="00221F71" w:rsidRDefault="00714124" w:rsidP="00714124">
      <w:pPr>
        <w:pStyle w:val="EndNoteBibliography"/>
        <w:ind w:left="440" w:hanging="440"/>
      </w:pPr>
      <w:r w:rsidRPr="00221F71">
        <w:t>Scoones, I., Stirling, A., Abrol, D., Atela, J., Charli-Joseph, L., Eakin, H., Ely, A., Olsson, P., Pereira, L., Priya, R., van Zwanenberg, P., Yang, L., 2020. Transformations to sustainability: combining structural, systemic and enabling approaches. Current Opinion in Environmental Sustainability 42, 65-75.</w:t>
      </w:r>
    </w:p>
    <w:p w14:paraId="657E783F" w14:textId="77777777" w:rsidR="00714124" w:rsidRPr="00221F71" w:rsidRDefault="00714124" w:rsidP="00714124">
      <w:pPr>
        <w:pStyle w:val="EndNoteBibliography"/>
        <w:ind w:left="440" w:hanging="440"/>
      </w:pPr>
      <w:r w:rsidRPr="00221F71">
        <w:t>Skrimizea, E., Parra, C., 2020. An adaptation pathways approach to water management and governance of tourist islands: the example of the Southern Aegean Region in Greece. Water International.</w:t>
      </w:r>
    </w:p>
    <w:p w14:paraId="1ACB4CB3" w14:textId="77777777" w:rsidR="00714124" w:rsidRPr="00221F71" w:rsidRDefault="00714124" w:rsidP="00714124">
      <w:pPr>
        <w:pStyle w:val="EndNoteBibliography"/>
        <w:ind w:left="440" w:hanging="440"/>
      </w:pPr>
      <w:r w:rsidRPr="00221F71">
        <w:t>Solecki, W., Pelling, M., Garschagen, M., 2017. Transitions between risk management regimes in cities. Ecology and Society 22, 2.</w:t>
      </w:r>
    </w:p>
    <w:p w14:paraId="0F4EB4F2" w14:textId="77777777" w:rsidR="00714124" w:rsidRPr="00221F71" w:rsidRDefault="00714124" w:rsidP="00714124">
      <w:pPr>
        <w:pStyle w:val="EndNoteBibliography"/>
        <w:ind w:left="440" w:hanging="440"/>
      </w:pPr>
      <w:r w:rsidRPr="00221F71">
        <w:t>Stringer, L.C., Dougill, A.J., Dyer, J.C., Vincent, K., Fritzsche, F., Leventon, J., Falcão, M.P., Manyakaidze, P., Syampungani, S., Powell, P., Kalaba, G., 2014. Advancing climate compatible development: lessons from southern Africa. Regional Environmental Change 14, 2, 713-725.</w:t>
      </w:r>
    </w:p>
    <w:p w14:paraId="0CCF283F" w14:textId="77777777" w:rsidR="00714124" w:rsidRPr="00221F71" w:rsidRDefault="00714124" w:rsidP="00714124">
      <w:pPr>
        <w:pStyle w:val="EndNoteBibliography"/>
        <w:ind w:left="440" w:hanging="440"/>
      </w:pPr>
      <w:r w:rsidRPr="00221F71">
        <w:t>Stringer, L.C., Fraser, E.D.G., Harris, D., Lyon, C., Pereira, L., Ward, C.F.M., Simelton, E., 2020. Adaptation and development pathways for different types of farmers. Environmental Science and Policy 104, 174-189.</w:t>
      </w:r>
    </w:p>
    <w:p w14:paraId="7C5A1B26" w14:textId="77777777" w:rsidR="00714124" w:rsidRPr="00221F71" w:rsidRDefault="00714124" w:rsidP="00714124">
      <w:pPr>
        <w:pStyle w:val="EndNoteBibliography"/>
        <w:ind w:left="440" w:hanging="440"/>
      </w:pPr>
      <w:r w:rsidRPr="00221F71">
        <w:t>Suckall, N., Stringer, L.C., Tompkins, E.L., 2015. Presenting Triple-Wins? Assessing Projects That Deliver Adaptation, Mitigation and Development Co-benefits in Rural Sub-Saharan Africa. Ambio 44, 1, 34-41.</w:t>
      </w:r>
    </w:p>
    <w:p w14:paraId="033D0F23" w14:textId="77777777" w:rsidR="00714124" w:rsidRPr="00221F71" w:rsidRDefault="00714124" w:rsidP="00714124">
      <w:pPr>
        <w:pStyle w:val="EndNoteBibliography"/>
        <w:ind w:left="440" w:hanging="440"/>
      </w:pPr>
      <w:r w:rsidRPr="00221F71">
        <w:t>Tanner, T., Zaman, R.U., Acharya, S., Gogoi, E., Bahadur, A., 2019. Influencing resilience: the role of policy entrepreneurs in mainstreaming climate adaptation. Disasters 43, S3, S388-S411.</w:t>
      </w:r>
    </w:p>
    <w:p w14:paraId="67A61BB6" w14:textId="77777777" w:rsidR="00714124" w:rsidRPr="00221F71" w:rsidRDefault="00714124" w:rsidP="00714124">
      <w:pPr>
        <w:pStyle w:val="EndNoteBibliography"/>
        <w:ind w:left="440" w:hanging="440"/>
      </w:pPr>
      <w:r w:rsidRPr="00221F71">
        <w:t>Thomalla, F., Boyland, M., Johnson, K., Ensor, J., Tuhkanen, H., Swartling, Å.G., Han, G., Forrester, J., Wahl, D., 2018. Transforming development and disaster risk. Sustainability (Switzerland) 10, 5.</w:t>
      </w:r>
    </w:p>
    <w:p w14:paraId="0890694F" w14:textId="77777777" w:rsidR="00714124" w:rsidRPr="00221F71" w:rsidRDefault="00714124" w:rsidP="00714124">
      <w:pPr>
        <w:pStyle w:val="EndNoteBibliography"/>
        <w:ind w:left="440" w:hanging="440"/>
      </w:pPr>
      <w:r w:rsidRPr="00221F71">
        <w:t>Trabacchi, C., Stadelmann, M., 2016. Making climate resilience a private sector business: Insights from the agricultural sector in Nepal, Climate Change Adaptation Strategies - An Upstream-downstream Perspective, pp. 213-238.</w:t>
      </w:r>
    </w:p>
    <w:p w14:paraId="4A9A3C77" w14:textId="77777777" w:rsidR="00714124" w:rsidRPr="00221F71" w:rsidRDefault="00714124" w:rsidP="00714124">
      <w:pPr>
        <w:pStyle w:val="EndNoteBibliography"/>
        <w:ind w:left="440" w:hanging="440"/>
      </w:pPr>
      <w:r w:rsidRPr="00221F71">
        <w:t>Tucker, J., Daoud, M., Oates, N., Few, R., Conway, D., Mtisi, S., Matheson, S., 2015. Social vulnerability in three high-poverty climate change hot spots: What does the climate change literature tell us? Regional Environmental Change 15, 5, 783-800.</w:t>
      </w:r>
    </w:p>
    <w:p w14:paraId="4DD7884A" w14:textId="77777777" w:rsidR="00714124" w:rsidRPr="00221F71" w:rsidRDefault="00714124" w:rsidP="00714124">
      <w:pPr>
        <w:pStyle w:val="EndNoteBibliography"/>
        <w:ind w:left="440" w:hanging="440"/>
      </w:pPr>
      <w:r w:rsidRPr="00221F71">
        <w:t>Walker, B., Salt, D., 2012. Resilience Practice: Building Capacity to Absorb Disturbance and Maintain Function. Island Press, Washington, DC.</w:t>
      </w:r>
    </w:p>
    <w:p w14:paraId="3647A0F1" w14:textId="77777777" w:rsidR="00714124" w:rsidRPr="00221F71" w:rsidRDefault="00714124" w:rsidP="00714124">
      <w:pPr>
        <w:pStyle w:val="EndNoteBibliography"/>
        <w:ind w:left="440" w:hanging="440"/>
      </w:pPr>
      <w:r w:rsidRPr="00221F71">
        <w:t>Walker, B.H., 2020. Resilience: what it is and is not. Ecology and Society 25, 2.</w:t>
      </w:r>
    </w:p>
    <w:p w14:paraId="582FCB57" w14:textId="77777777" w:rsidR="00714124" w:rsidRPr="00221F71" w:rsidRDefault="00714124" w:rsidP="00714124">
      <w:pPr>
        <w:pStyle w:val="EndNoteBibliography"/>
        <w:ind w:left="440" w:hanging="440"/>
      </w:pPr>
      <w:r w:rsidRPr="00221F71">
        <w:t>Wenger, C., 2017. The oak or the reed: How resilience theories are translated into disaster management policies. Ecology and Society 22, 3.</w:t>
      </w:r>
    </w:p>
    <w:p w14:paraId="4B00AE85" w14:textId="77777777" w:rsidR="00714124" w:rsidRPr="00221F71" w:rsidRDefault="00714124" w:rsidP="00714124">
      <w:pPr>
        <w:pStyle w:val="EndNoteBibliography"/>
        <w:ind w:left="440" w:hanging="440"/>
      </w:pPr>
      <w:r w:rsidRPr="00221F71">
        <w:t>Werners, S.E., Wise, R.M., Butler, J.R.A., Totin, E., Vincent, K., 2021. Adaptation pathways: a review of approaches and a learning framework. Environmental Science &amp; Policy 116, 266-275.</w:t>
      </w:r>
    </w:p>
    <w:p w14:paraId="5935BD1F" w14:textId="77777777" w:rsidR="00714124" w:rsidRPr="00221F71" w:rsidRDefault="00714124" w:rsidP="00714124">
      <w:pPr>
        <w:pStyle w:val="EndNoteBibliography"/>
        <w:ind w:left="440" w:hanging="440"/>
      </w:pPr>
      <w:r w:rsidRPr="00221F71">
        <w:t>Winkler, H., Dubash, N.K., 2016. Who determines transformational change in development and climate finance? Climate Policy 16, 6, 783-791.</w:t>
      </w:r>
    </w:p>
    <w:p w14:paraId="667921F5" w14:textId="0995F71D" w:rsidR="008A16A4" w:rsidRPr="00221F71" w:rsidRDefault="008A16A4" w:rsidP="008A16A4">
      <w:r w:rsidRPr="00221F71">
        <w:fldChar w:fldCharType="end"/>
      </w:r>
    </w:p>
    <w:p w14:paraId="71E06641" w14:textId="77777777" w:rsidR="008240F4" w:rsidRPr="00221F71" w:rsidRDefault="008240F4" w:rsidP="008A16A4"/>
    <w:p w14:paraId="4BB3942E" w14:textId="189E2A93" w:rsidR="008240F4" w:rsidRPr="00221F71" w:rsidRDefault="008240F4" w:rsidP="008A16A4"/>
    <w:sectPr w:rsidR="008240F4" w:rsidRPr="00221F71" w:rsidSect="009254E2">
      <w:footerReference w:type="default" r:id="rId9"/>
      <w:pgSz w:w="11909" w:h="16834"/>
      <w:pgMar w:top="1135" w:right="1440" w:bottom="915" w:left="1440" w:header="720" w:footer="720" w:gutter="0"/>
      <w:lnNumType w:countBy="1" w:restart="continuous"/>
      <w:pgNumType w:start="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7ED2DB" w14:textId="77777777" w:rsidR="0020457B" w:rsidRDefault="0020457B">
      <w:r>
        <w:separator/>
      </w:r>
    </w:p>
  </w:endnote>
  <w:endnote w:type="continuationSeparator" w:id="0">
    <w:p w14:paraId="23BD4431" w14:textId="77777777" w:rsidR="0020457B" w:rsidRDefault="0020457B">
      <w:r>
        <w:continuationSeparator/>
      </w:r>
    </w:p>
  </w:endnote>
  <w:endnote w:type="continuationNotice" w:id="1">
    <w:p w14:paraId="7453BB7E" w14:textId="77777777" w:rsidR="0020457B" w:rsidRDefault="002045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F04B3" w14:textId="77777777" w:rsidR="009B1124" w:rsidRDefault="009B1124">
    <w:pPr>
      <w:jc w:val="right"/>
    </w:pPr>
    <w:r>
      <w:fldChar w:fldCharType="begin"/>
    </w:r>
    <w:r>
      <w:instrText>PAGE</w:instrText>
    </w:r>
    <w:r>
      <w:fldChar w:fldCharType="separate"/>
    </w:r>
    <w:r w:rsidR="0034687A">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23F23E" w14:textId="77777777" w:rsidR="0020457B" w:rsidRDefault="0020457B">
      <w:r>
        <w:separator/>
      </w:r>
    </w:p>
  </w:footnote>
  <w:footnote w:type="continuationSeparator" w:id="0">
    <w:p w14:paraId="51A5D45A" w14:textId="77777777" w:rsidR="0020457B" w:rsidRDefault="0020457B">
      <w:r>
        <w:continuationSeparator/>
      </w:r>
    </w:p>
  </w:footnote>
  <w:footnote w:type="continuationNotice" w:id="1">
    <w:p w14:paraId="1389B049" w14:textId="77777777" w:rsidR="0020457B" w:rsidRDefault="0020457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00D9E"/>
    <w:multiLevelType w:val="multilevel"/>
    <w:tmpl w:val="4E3E0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2216588"/>
    <w:multiLevelType w:val="hybridMultilevel"/>
    <w:tmpl w:val="BB182D6C"/>
    <w:lvl w:ilvl="0" w:tplc="61B6F5A8">
      <w:start w:val="1"/>
      <w:numFmt w:val="bullet"/>
      <w:lvlText w:val="-"/>
      <w:lvlJc w:val="left"/>
      <w:pPr>
        <w:ind w:left="720" w:hanging="360"/>
      </w:pPr>
      <w:rPr>
        <w:rFonts w:ascii="Verdana" w:hAnsi="Verdana"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35B63D9"/>
    <w:multiLevelType w:val="multilevel"/>
    <w:tmpl w:val="7724FE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597298F"/>
    <w:multiLevelType w:val="multilevel"/>
    <w:tmpl w:val="08DE8D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A5806F4"/>
    <w:multiLevelType w:val="multilevel"/>
    <w:tmpl w:val="FBD604C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F1F5720"/>
    <w:multiLevelType w:val="hybridMultilevel"/>
    <w:tmpl w:val="52527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AA722C"/>
    <w:multiLevelType w:val="hybridMultilevel"/>
    <w:tmpl w:val="804C7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405CAA"/>
    <w:multiLevelType w:val="multilevel"/>
    <w:tmpl w:val="63FC424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16B56083"/>
    <w:multiLevelType w:val="multilevel"/>
    <w:tmpl w:val="99F4ADE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 w15:restartNumberingAfterBreak="0">
    <w:nsid w:val="18193D8A"/>
    <w:multiLevelType w:val="multilevel"/>
    <w:tmpl w:val="248427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AC64DFC"/>
    <w:multiLevelType w:val="multilevel"/>
    <w:tmpl w:val="F5F09570"/>
    <w:lvl w:ilvl="0">
      <w:start w:val="1"/>
      <w:numFmt w:val="decimal"/>
      <w:lvlText w:val="%1."/>
      <w:lvlJc w:val="left"/>
      <w:pPr>
        <w:ind w:left="720" w:hanging="36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453EF5"/>
    <w:multiLevelType w:val="multilevel"/>
    <w:tmpl w:val="EA1CC1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3CB6552"/>
    <w:multiLevelType w:val="multilevel"/>
    <w:tmpl w:val="0334412A"/>
    <w:lvl w:ilvl="0">
      <w:start w:val="1"/>
      <w:numFmt w:val="decimal"/>
      <w:pStyle w:val="Heading1"/>
      <w:lvlText w:val="%1"/>
      <w:lvlJc w:val="left"/>
      <w:pPr>
        <w:ind w:left="432" w:hanging="432"/>
      </w:pPr>
    </w:lvl>
    <w:lvl w:ilvl="1">
      <w:start w:val="1"/>
      <w:numFmt w:val="decimal"/>
      <w:pStyle w:val="Heading2"/>
      <w:lvlText w:val="%1.%2"/>
      <w:lvlJc w:val="left"/>
      <w:pPr>
        <w:ind w:left="156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4BB461E"/>
    <w:multiLevelType w:val="hybridMultilevel"/>
    <w:tmpl w:val="469C4180"/>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24DD5947"/>
    <w:multiLevelType w:val="multilevel"/>
    <w:tmpl w:val="740A455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5" w15:restartNumberingAfterBreak="0">
    <w:nsid w:val="26E25C5F"/>
    <w:multiLevelType w:val="multilevel"/>
    <w:tmpl w:val="740A455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6" w15:restartNumberingAfterBreak="0">
    <w:nsid w:val="27BC1CB0"/>
    <w:multiLevelType w:val="multilevel"/>
    <w:tmpl w:val="77B4D032"/>
    <w:lvl w:ilvl="0">
      <w:start w:val="2"/>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3D70D82"/>
    <w:multiLevelType w:val="multilevel"/>
    <w:tmpl w:val="BF64DD84"/>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8" w15:restartNumberingAfterBreak="0">
    <w:nsid w:val="342372C8"/>
    <w:multiLevelType w:val="multilevel"/>
    <w:tmpl w:val="4E3A5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5CB62C9"/>
    <w:multiLevelType w:val="hybridMultilevel"/>
    <w:tmpl w:val="2BB051F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37656972"/>
    <w:multiLevelType w:val="multilevel"/>
    <w:tmpl w:val="16DE93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91A4A1A"/>
    <w:multiLevelType w:val="hybridMultilevel"/>
    <w:tmpl w:val="2EEA28D0"/>
    <w:lvl w:ilvl="0" w:tplc="04130011">
      <w:start w:val="1"/>
      <w:numFmt w:val="decimal"/>
      <w:lvlText w:val="%1)"/>
      <w:lvlJc w:val="left"/>
      <w:pPr>
        <w:ind w:left="720" w:hanging="360"/>
      </w:pPr>
      <w:rPr>
        <w:rFonts w:hint="default"/>
      </w:r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0FF41FE"/>
    <w:multiLevelType w:val="multilevel"/>
    <w:tmpl w:val="C9F2CE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7E5707E"/>
    <w:multiLevelType w:val="hybridMultilevel"/>
    <w:tmpl w:val="BDFAAF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8065BD1"/>
    <w:multiLevelType w:val="hybridMultilevel"/>
    <w:tmpl w:val="C2B2DA5C"/>
    <w:lvl w:ilvl="0" w:tplc="B90ECE14">
      <w:start w:val="1"/>
      <w:numFmt w:val="decimal"/>
      <w:lvlText w:val="%1."/>
      <w:lvlJc w:val="left"/>
      <w:pPr>
        <w:ind w:left="720" w:hanging="360"/>
      </w:pPr>
      <w:rPr>
        <w:rFonts w:hint="default"/>
        <w:b w:val="0"/>
        <w:i w:val="0"/>
        <w:sz w:val="22"/>
        <w:szCs w:val="2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8941B7A"/>
    <w:multiLevelType w:val="multilevel"/>
    <w:tmpl w:val="AC7ECF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5A1141"/>
    <w:multiLevelType w:val="multilevel"/>
    <w:tmpl w:val="DAA21778"/>
    <w:lvl w:ilvl="0">
      <w:start w:val="1"/>
      <w:numFmt w:val="decimal"/>
      <w:lvlText w:val="%1)"/>
      <w:lvlJc w:val="left"/>
      <w:pPr>
        <w:ind w:left="360" w:hanging="360"/>
      </w:pPr>
    </w:lvl>
    <w:lvl w:ilvl="1">
      <w:start w:val="1"/>
      <w:numFmt w:val="bullet"/>
      <w:lvlText w:val=""/>
      <w:lvlJc w:val="left"/>
      <w:pPr>
        <w:ind w:left="1080" w:hanging="360"/>
      </w:pPr>
      <w:rPr>
        <w:rFonts w:ascii="Symbol" w:hAnsi="Symbol"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4E9615F5"/>
    <w:multiLevelType w:val="multilevel"/>
    <w:tmpl w:val="330C9E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4F0068D1"/>
    <w:multiLevelType w:val="hybridMultilevel"/>
    <w:tmpl w:val="3A2C23C4"/>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3C624F6"/>
    <w:multiLevelType w:val="multilevel"/>
    <w:tmpl w:val="5212D4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4614D2E"/>
    <w:multiLevelType w:val="multilevel"/>
    <w:tmpl w:val="207A454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15:restartNumberingAfterBreak="0">
    <w:nsid w:val="5AB47BBD"/>
    <w:multiLevelType w:val="multilevel"/>
    <w:tmpl w:val="740A455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2" w15:restartNumberingAfterBreak="0">
    <w:nsid w:val="5EFD4BCF"/>
    <w:multiLevelType w:val="multilevel"/>
    <w:tmpl w:val="DAA21778"/>
    <w:lvl w:ilvl="0">
      <w:start w:val="1"/>
      <w:numFmt w:val="decimal"/>
      <w:lvlText w:val="%1)"/>
      <w:lvlJc w:val="left"/>
      <w:pPr>
        <w:ind w:left="360" w:hanging="360"/>
      </w:pPr>
    </w:lvl>
    <w:lvl w:ilvl="1">
      <w:start w:val="1"/>
      <w:numFmt w:val="bullet"/>
      <w:lvlText w:val=""/>
      <w:lvlJc w:val="left"/>
      <w:pPr>
        <w:ind w:left="1080" w:hanging="360"/>
      </w:pPr>
      <w:rPr>
        <w:rFonts w:ascii="Symbol" w:hAnsi="Symbol"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3" w15:restartNumberingAfterBreak="0">
    <w:nsid w:val="60DA5CD9"/>
    <w:multiLevelType w:val="multilevel"/>
    <w:tmpl w:val="5BC880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64443EB9"/>
    <w:multiLevelType w:val="multilevel"/>
    <w:tmpl w:val="224E76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654A2626"/>
    <w:multiLevelType w:val="multilevel"/>
    <w:tmpl w:val="DAA21778"/>
    <w:lvl w:ilvl="0">
      <w:start w:val="1"/>
      <w:numFmt w:val="decimal"/>
      <w:lvlText w:val="%1)"/>
      <w:lvlJc w:val="left"/>
      <w:pPr>
        <w:ind w:left="360" w:hanging="360"/>
      </w:pPr>
    </w:lvl>
    <w:lvl w:ilvl="1">
      <w:start w:val="1"/>
      <w:numFmt w:val="bullet"/>
      <w:lvlText w:val=""/>
      <w:lvlJc w:val="left"/>
      <w:pPr>
        <w:ind w:left="1080" w:hanging="360"/>
      </w:pPr>
      <w:rPr>
        <w:rFonts w:ascii="Symbol" w:hAnsi="Symbol"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15:restartNumberingAfterBreak="0">
    <w:nsid w:val="710807B0"/>
    <w:multiLevelType w:val="multilevel"/>
    <w:tmpl w:val="130C1F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28E7A9B"/>
    <w:multiLevelType w:val="multilevel"/>
    <w:tmpl w:val="9A2AA5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4DB52CD"/>
    <w:multiLevelType w:val="multilevel"/>
    <w:tmpl w:val="94A898C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9" w15:restartNumberingAfterBreak="0">
    <w:nsid w:val="767662EE"/>
    <w:multiLevelType w:val="multilevel"/>
    <w:tmpl w:val="00E488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788316AC"/>
    <w:multiLevelType w:val="multilevel"/>
    <w:tmpl w:val="16D09C34"/>
    <w:lvl w:ilvl="0">
      <w:start w:val="1"/>
      <w:numFmt w:val="bullet"/>
      <w:lvlText w:val=""/>
      <w:lvlJc w:val="left"/>
      <w:pPr>
        <w:ind w:left="1080" w:hanging="360"/>
      </w:pPr>
      <w:rPr>
        <w:rFonts w:ascii="Symbol" w:hAnsi="Symbol" w:hint="default"/>
      </w:rPr>
    </w:lvl>
    <w:lvl w:ilvl="1">
      <w:start w:val="1"/>
      <w:numFmt w:val="bullet"/>
      <w:lvlText w:val=""/>
      <w:lvlJc w:val="left"/>
      <w:pPr>
        <w:ind w:left="1800" w:hanging="360"/>
      </w:pPr>
      <w:rPr>
        <w:rFonts w:ascii="Symbol" w:hAnsi="Symbol" w:hint="default"/>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79F03BD5"/>
    <w:multiLevelType w:val="hybridMultilevel"/>
    <w:tmpl w:val="14928B0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7B1245B5"/>
    <w:multiLevelType w:val="multilevel"/>
    <w:tmpl w:val="E29C404C"/>
    <w:lvl w:ilvl="0">
      <w:start w:val="1"/>
      <w:numFmt w:val="decimal"/>
      <w:lvlText w:val="%1."/>
      <w:lvlJc w:val="left"/>
      <w:pPr>
        <w:ind w:left="360" w:hanging="360"/>
      </w:pPr>
    </w:lvl>
    <w:lvl w:ilvl="1">
      <w:start w:val="1"/>
      <w:numFmt w:val="bullet"/>
      <w:lvlText w:val=""/>
      <w:lvlJc w:val="left"/>
      <w:pPr>
        <w:ind w:left="1080" w:hanging="360"/>
      </w:pPr>
      <w:rPr>
        <w:rFonts w:ascii="Symbol" w:hAnsi="Symbol"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3"/>
  </w:num>
  <w:num w:numId="2">
    <w:abstractNumId w:val="34"/>
  </w:num>
  <w:num w:numId="3">
    <w:abstractNumId w:val="2"/>
  </w:num>
  <w:num w:numId="4">
    <w:abstractNumId w:val="17"/>
  </w:num>
  <w:num w:numId="5">
    <w:abstractNumId w:val="29"/>
  </w:num>
  <w:num w:numId="6">
    <w:abstractNumId w:val="10"/>
  </w:num>
  <w:num w:numId="7">
    <w:abstractNumId w:val="20"/>
  </w:num>
  <w:num w:numId="8">
    <w:abstractNumId w:val="9"/>
  </w:num>
  <w:num w:numId="9">
    <w:abstractNumId w:val="14"/>
  </w:num>
  <w:num w:numId="10">
    <w:abstractNumId w:val="8"/>
  </w:num>
  <w:num w:numId="11">
    <w:abstractNumId w:val="7"/>
  </w:num>
  <w:num w:numId="12">
    <w:abstractNumId w:val="22"/>
  </w:num>
  <w:num w:numId="13">
    <w:abstractNumId w:val="11"/>
  </w:num>
  <w:num w:numId="14">
    <w:abstractNumId w:val="3"/>
  </w:num>
  <w:num w:numId="15">
    <w:abstractNumId w:val="36"/>
  </w:num>
  <w:num w:numId="16">
    <w:abstractNumId w:val="18"/>
  </w:num>
  <w:num w:numId="17">
    <w:abstractNumId w:val="37"/>
  </w:num>
  <w:num w:numId="18">
    <w:abstractNumId w:val="39"/>
  </w:num>
  <w:num w:numId="19">
    <w:abstractNumId w:val="35"/>
  </w:num>
  <w:num w:numId="20">
    <w:abstractNumId w:val="30"/>
  </w:num>
  <w:num w:numId="21">
    <w:abstractNumId w:val="4"/>
  </w:num>
  <w:num w:numId="22">
    <w:abstractNumId w:val="16"/>
  </w:num>
  <w:num w:numId="23">
    <w:abstractNumId w:val="27"/>
  </w:num>
  <w:num w:numId="24">
    <w:abstractNumId w:val="0"/>
  </w:num>
  <w:num w:numId="25">
    <w:abstractNumId w:val="12"/>
  </w:num>
  <w:num w:numId="26">
    <w:abstractNumId w:val="26"/>
  </w:num>
  <w:num w:numId="27">
    <w:abstractNumId w:val="42"/>
  </w:num>
  <w:num w:numId="28">
    <w:abstractNumId w:val="38"/>
  </w:num>
  <w:num w:numId="29">
    <w:abstractNumId w:val="13"/>
  </w:num>
  <w:num w:numId="30">
    <w:abstractNumId w:val="40"/>
  </w:num>
  <w:num w:numId="31">
    <w:abstractNumId w:val="24"/>
  </w:num>
  <w:num w:numId="32">
    <w:abstractNumId w:val="25"/>
  </w:num>
  <w:num w:numId="33">
    <w:abstractNumId w:val="5"/>
  </w:num>
  <w:num w:numId="34">
    <w:abstractNumId w:val="6"/>
  </w:num>
  <w:num w:numId="35">
    <w:abstractNumId w:val="28"/>
  </w:num>
  <w:num w:numId="36">
    <w:abstractNumId w:val="21"/>
  </w:num>
  <w:num w:numId="3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9"/>
  </w:num>
  <w:num w:numId="39">
    <w:abstractNumId w:val="23"/>
  </w:num>
  <w:num w:numId="40">
    <w:abstractNumId w:val="41"/>
  </w:num>
  <w:num w:numId="41">
    <w:abstractNumId w:val="3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
  </w:num>
  <w:num w:numId="43">
    <w:abstractNumId w:val="31"/>
  </w:num>
  <w:num w:numId="44">
    <w:abstractNumId w:val="15"/>
  </w:num>
  <w:num w:numId="4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bA0NDQwNLA0NDE0sTRW0lEKTi0uzszPAykwrAUAq1JOdiwAAAA="/>
    <w:docVar w:name="EN.InstantFormat" w:val="&lt;ENInstantFormat&gt;&lt;Enabled&gt;1&lt;/Enabled&gt;&lt;ScanUnformatted&gt;1&lt;/ScanUnformatted&gt;&lt;ScanChanges&gt;1&lt;/ScanChanges&gt;&lt;Suspended&gt;0&lt;/Suspended&gt;&lt;/ENInstantFormat&gt;"/>
    <w:docVar w:name="EN.Layout" w:val="&lt;ENLayout&gt;&lt;Style&gt;Environ Science Policy&lt;/Style&gt;&lt;LeftDelim&gt;{&lt;/LeftDelim&gt;&lt;RightDelim&gt;}&lt;/RightDelim&gt;&lt;FontName&gt;Arial&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zxrfax45edtser2xkv9fans5vatxd0aa92&quot;&gt;mungo_publicat_V55&lt;record-ids&gt;&lt;item&gt;2256&lt;/item&gt;&lt;item&gt;2388&lt;/item&gt;&lt;item&gt;2709&lt;/item&gt;&lt;item&gt;2903&lt;/item&gt;&lt;item&gt;2917&lt;/item&gt;&lt;item&gt;2956&lt;/item&gt;&lt;item&gt;2985&lt;/item&gt;&lt;item&gt;3021&lt;/item&gt;&lt;item&gt;3063&lt;/item&gt;&lt;item&gt;3173&lt;/item&gt;&lt;item&gt;3192&lt;/item&gt;&lt;item&gt;3213&lt;/item&gt;&lt;item&gt;3214&lt;/item&gt;&lt;item&gt;3215&lt;/item&gt;&lt;item&gt;3216&lt;/item&gt;&lt;item&gt;3222&lt;/item&gt;&lt;item&gt;3225&lt;/item&gt;&lt;item&gt;3228&lt;/item&gt;&lt;item&gt;3234&lt;/item&gt;&lt;item&gt;3237&lt;/item&gt;&lt;item&gt;3239&lt;/item&gt;&lt;item&gt;3242&lt;/item&gt;&lt;item&gt;3244&lt;/item&gt;&lt;item&gt;3247&lt;/item&gt;&lt;item&gt;3248&lt;/item&gt;&lt;item&gt;3251&lt;/item&gt;&lt;item&gt;3253&lt;/item&gt;&lt;item&gt;3255&lt;/item&gt;&lt;item&gt;3256&lt;/item&gt;&lt;item&gt;3259&lt;/item&gt;&lt;item&gt;3261&lt;/item&gt;&lt;item&gt;3263&lt;/item&gt;&lt;item&gt;3264&lt;/item&gt;&lt;item&gt;3267&lt;/item&gt;&lt;item&gt;3272&lt;/item&gt;&lt;item&gt;3274&lt;/item&gt;&lt;item&gt;3306&lt;/item&gt;&lt;item&gt;3318&lt;/item&gt;&lt;item&gt;3319&lt;/item&gt;&lt;item&gt;3331&lt;/item&gt;&lt;item&gt;3332&lt;/item&gt;&lt;item&gt;3333&lt;/item&gt;&lt;item&gt;3334&lt;/item&gt;&lt;item&gt;3335&lt;/item&gt;&lt;item&gt;3336&lt;/item&gt;&lt;item&gt;3338&lt;/item&gt;&lt;item&gt;3339&lt;/item&gt;&lt;item&gt;3340&lt;/item&gt;&lt;item&gt;3342&lt;/item&gt;&lt;item&gt;3343&lt;/item&gt;&lt;item&gt;3345&lt;/item&gt;&lt;item&gt;3346&lt;/item&gt;&lt;item&gt;3347&lt;/item&gt;&lt;item&gt;3348&lt;/item&gt;&lt;item&gt;3363&lt;/item&gt;&lt;/record-ids&gt;&lt;/item&gt;&lt;/Libraries&gt;"/>
  </w:docVars>
  <w:rsids>
    <w:rsidRoot w:val="007A16EF"/>
    <w:rsid w:val="00000761"/>
    <w:rsid w:val="00003708"/>
    <w:rsid w:val="0000529F"/>
    <w:rsid w:val="0001069D"/>
    <w:rsid w:val="000108DC"/>
    <w:rsid w:val="00010D44"/>
    <w:rsid w:val="0001103F"/>
    <w:rsid w:val="00011B4E"/>
    <w:rsid w:val="00013BC1"/>
    <w:rsid w:val="0001535D"/>
    <w:rsid w:val="00015AAC"/>
    <w:rsid w:val="00020086"/>
    <w:rsid w:val="00021D18"/>
    <w:rsid w:val="00022175"/>
    <w:rsid w:val="0002241E"/>
    <w:rsid w:val="0002315F"/>
    <w:rsid w:val="0002400F"/>
    <w:rsid w:val="000243E2"/>
    <w:rsid w:val="00024E1C"/>
    <w:rsid w:val="00026358"/>
    <w:rsid w:val="0002772C"/>
    <w:rsid w:val="000305E2"/>
    <w:rsid w:val="0003085E"/>
    <w:rsid w:val="0003169E"/>
    <w:rsid w:val="00031926"/>
    <w:rsid w:val="00031CB1"/>
    <w:rsid w:val="000332A7"/>
    <w:rsid w:val="00034EC4"/>
    <w:rsid w:val="00041F95"/>
    <w:rsid w:val="00042D23"/>
    <w:rsid w:val="00043B39"/>
    <w:rsid w:val="00044A7C"/>
    <w:rsid w:val="000459BA"/>
    <w:rsid w:val="00045B58"/>
    <w:rsid w:val="00046EFC"/>
    <w:rsid w:val="00047167"/>
    <w:rsid w:val="00051906"/>
    <w:rsid w:val="00055C46"/>
    <w:rsid w:val="00056A34"/>
    <w:rsid w:val="00057304"/>
    <w:rsid w:val="00057A2A"/>
    <w:rsid w:val="00060ACF"/>
    <w:rsid w:val="00060C3F"/>
    <w:rsid w:val="00060C4B"/>
    <w:rsid w:val="000614AE"/>
    <w:rsid w:val="00061AA3"/>
    <w:rsid w:val="00063AB7"/>
    <w:rsid w:val="00063DAE"/>
    <w:rsid w:val="00064942"/>
    <w:rsid w:val="00064A28"/>
    <w:rsid w:val="00066CFF"/>
    <w:rsid w:val="0007345E"/>
    <w:rsid w:val="00073C72"/>
    <w:rsid w:val="00073D5E"/>
    <w:rsid w:val="0007523B"/>
    <w:rsid w:val="0007723E"/>
    <w:rsid w:val="000822EC"/>
    <w:rsid w:val="0008260D"/>
    <w:rsid w:val="000827A6"/>
    <w:rsid w:val="00083B43"/>
    <w:rsid w:val="000851EF"/>
    <w:rsid w:val="00086063"/>
    <w:rsid w:val="000862B2"/>
    <w:rsid w:val="00092D87"/>
    <w:rsid w:val="000946B2"/>
    <w:rsid w:val="00094DE4"/>
    <w:rsid w:val="00097E23"/>
    <w:rsid w:val="000A0A36"/>
    <w:rsid w:val="000A0FAE"/>
    <w:rsid w:val="000A2BDE"/>
    <w:rsid w:val="000A3BEC"/>
    <w:rsid w:val="000A416B"/>
    <w:rsid w:val="000A584A"/>
    <w:rsid w:val="000A5925"/>
    <w:rsid w:val="000A5B6A"/>
    <w:rsid w:val="000A6921"/>
    <w:rsid w:val="000A7F8C"/>
    <w:rsid w:val="000B1964"/>
    <w:rsid w:val="000B5B9A"/>
    <w:rsid w:val="000B5E7C"/>
    <w:rsid w:val="000B656D"/>
    <w:rsid w:val="000B694E"/>
    <w:rsid w:val="000B6A88"/>
    <w:rsid w:val="000B7A04"/>
    <w:rsid w:val="000C11E0"/>
    <w:rsid w:val="000C1520"/>
    <w:rsid w:val="000C1612"/>
    <w:rsid w:val="000C203B"/>
    <w:rsid w:val="000C3863"/>
    <w:rsid w:val="000C4AF1"/>
    <w:rsid w:val="000C5E72"/>
    <w:rsid w:val="000C6FA1"/>
    <w:rsid w:val="000C7D23"/>
    <w:rsid w:val="000D0F1C"/>
    <w:rsid w:val="000D1203"/>
    <w:rsid w:val="000D24BC"/>
    <w:rsid w:val="000D2B31"/>
    <w:rsid w:val="000D4A29"/>
    <w:rsid w:val="000D4CD3"/>
    <w:rsid w:val="000D4ED0"/>
    <w:rsid w:val="000D6ADB"/>
    <w:rsid w:val="000D6C9F"/>
    <w:rsid w:val="000E32E4"/>
    <w:rsid w:val="000E3B23"/>
    <w:rsid w:val="000E3D1B"/>
    <w:rsid w:val="000E4D45"/>
    <w:rsid w:val="000E6FE3"/>
    <w:rsid w:val="000F0610"/>
    <w:rsid w:val="000F1BDF"/>
    <w:rsid w:val="000F1F95"/>
    <w:rsid w:val="000F273B"/>
    <w:rsid w:val="000F3237"/>
    <w:rsid w:val="000F5679"/>
    <w:rsid w:val="000F6349"/>
    <w:rsid w:val="000F66F7"/>
    <w:rsid w:val="000F7788"/>
    <w:rsid w:val="0010097E"/>
    <w:rsid w:val="00100ECA"/>
    <w:rsid w:val="00101C11"/>
    <w:rsid w:val="00102E68"/>
    <w:rsid w:val="001050E5"/>
    <w:rsid w:val="0010555B"/>
    <w:rsid w:val="00106E02"/>
    <w:rsid w:val="0010713C"/>
    <w:rsid w:val="00110A98"/>
    <w:rsid w:val="00110D18"/>
    <w:rsid w:val="001115B0"/>
    <w:rsid w:val="001120DB"/>
    <w:rsid w:val="0011301E"/>
    <w:rsid w:val="0011304E"/>
    <w:rsid w:val="00113091"/>
    <w:rsid w:val="00113116"/>
    <w:rsid w:val="001140C0"/>
    <w:rsid w:val="001141AE"/>
    <w:rsid w:val="001149F7"/>
    <w:rsid w:val="001156DA"/>
    <w:rsid w:val="0011638D"/>
    <w:rsid w:val="00116710"/>
    <w:rsid w:val="00116C19"/>
    <w:rsid w:val="001174F5"/>
    <w:rsid w:val="00117B29"/>
    <w:rsid w:val="00120CC5"/>
    <w:rsid w:val="00121111"/>
    <w:rsid w:val="00121A3D"/>
    <w:rsid w:val="00121C16"/>
    <w:rsid w:val="0012217B"/>
    <w:rsid w:val="00122F43"/>
    <w:rsid w:val="001231FF"/>
    <w:rsid w:val="00124DAF"/>
    <w:rsid w:val="00132BBF"/>
    <w:rsid w:val="00132D28"/>
    <w:rsid w:val="0013382E"/>
    <w:rsid w:val="00134466"/>
    <w:rsid w:val="00136ACE"/>
    <w:rsid w:val="001373CA"/>
    <w:rsid w:val="00140006"/>
    <w:rsid w:val="00140218"/>
    <w:rsid w:val="00140E48"/>
    <w:rsid w:val="00140E82"/>
    <w:rsid w:val="001418C7"/>
    <w:rsid w:val="00141A72"/>
    <w:rsid w:val="001429D4"/>
    <w:rsid w:val="00144794"/>
    <w:rsid w:val="00154703"/>
    <w:rsid w:val="00154DAC"/>
    <w:rsid w:val="00155865"/>
    <w:rsid w:val="00155D08"/>
    <w:rsid w:val="0015664D"/>
    <w:rsid w:val="00160487"/>
    <w:rsid w:val="001615BF"/>
    <w:rsid w:val="00161E35"/>
    <w:rsid w:val="00161EE1"/>
    <w:rsid w:val="00162837"/>
    <w:rsid w:val="00163120"/>
    <w:rsid w:val="00164000"/>
    <w:rsid w:val="001647FA"/>
    <w:rsid w:val="00165F28"/>
    <w:rsid w:val="00166C29"/>
    <w:rsid w:val="00171841"/>
    <w:rsid w:val="00171A48"/>
    <w:rsid w:val="00173B32"/>
    <w:rsid w:val="0017470A"/>
    <w:rsid w:val="00174980"/>
    <w:rsid w:val="00174A34"/>
    <w:rsid w:val="00175E85"/>
    <w:rsid w:val="001775F0"/>
    <w:rsid w:val="00180BBD"/>
    <w:rsid w:val="00180E82"/>
    <w:rsid w:val="00182939"/>
    <w:rsid w:val="00184408"/>
    <w:rsid w:val="00184D9A"/>
    <w:rsid w:val="0018586F"/>
    <w:rsid w:val="00190731"/>
    <w:rsid w:val="001909B3"/>
    <w:rsid w:val="00191285"/>
    <w:rsid w:val="00191842"/>
    <w:rsid w:val="00192232"/>
    <w:rsid w:val="00192D00"/>
    <w:rsid w:val="00192DF7"/>
    <w:rsid w:val="00193D7C"/>
    <w:rsid w:val="001940B1"/>
    <w:rsid w:val="00194AB6"/>
    <w:rsid w:val="001954FC"/>
    <w:rsid w:val="00196E88"/>
    <w:rsid w:val="001975F2"/>
    <w:rsid w:val="00197F62"/>
    <w:rsid w:val="001A2941"/>
    <w:rsid w:val="001A3D6F"/>
    <w:rsid w:val="001A3F66"/>
    <w:rsid w:val="001A45FC"/>
    <w:rsid w:val="001A608B"/>
    <w:rsid w:val="001A782C"/>
    <w:rsid w:val="001B1617"/>
    <w:rsid w:val="001B4B7D"/>
    <w:rsid w:val="001B5055"/>
    <w:rsid w:val="001B558F"/>
    <w:rsid w:val="001B7573"/>
    <w:rsid w:val="001B7906"/>
    <w:rsid w:val="001C2415"/>
    <w:rsid w:val="001C3ADB"/>
    <w:rsid w:val="001C4ED7"/>
    <w:rsid w:val="001D12C9"/>
    <w:rsid w:val="001D13E3"/>
    <w:rsid w:val="001D6E30"/>
    <w:rsid w:val="001D7196"/>
    <w:rsid w:val="001D7DC8"/>
    <w:rsid w:val="001D7FE2"/>
    <w:rsid w:val="001E22C9"/>
    <w:rsid w:val="001E265A"/>
    <w:rsid w:val="001E4776"/>
    <w:rsid w:val="001E5147"/>
    <w:rsid w:val="001E5B05"/>
    <w:rsid w:val="001E5D5B"/>
    <w:rsid w:val="001F28DB"/>
    <w:rsid w:val="001F394B"/>
    <w:rsid w:val="001F44EC"/>
    <w:rsid w:val="001F49EC"/>
    <w:rsid w:val="001F5B05"/>
    <w:rsid w:val="001F5C87"/>
    <w:rsid w:val="00201322"/>
    <w:rsid w:val="00201816"/>
    <w:rsid w:val="00201E37"/>
    <w:rsid w:val="002020E2"/>
    <w:rsid w:val="0020362A"/>
    <w:rsid w:val="0020457B"/>
    <w:rsid w:val="00206732"/>
    <w:rsid w:val="0020681D"/>
    <w:rsid w:val="0020705F"/>
    <w:rsid w:val="00210BB9"/>
    <w:rsid w:val="00210ED5"/>
    <w:rsid w:val="0021165B"/>
    <w:rsid w:val="00212D62"/>
    <w:rsid w:val="002134AE"/>
    <w:rsid w:val="00214696"/>
    <w:rsid w:val="002161B8"/>
    <w:rsid w:val="002165F3"/>
    <w:rsid w:val="00216B61"/>
    <w:rsid w:val="00221F71"/>
    <w:rsid w:val="00224984"/>
    <w:rsid w:val="002254C4"/>
    <w:rsid w:val="00227266"/>
    <w:rsid w:val="00227827"/>
    <w:rsid w:val="00230605"/>
    <w:rsid w:val="00232086"/>
    <w:rsid w:val="002359E1"/>
    <w:rsid w:val="00236C7D"/>
    <w:rsid w:val="00237711"/>
    <w:rsid w:val="00240122"/>
    <w:rsid w:val="002424F3"/>
    <w:rsid w:val="00243CBB"/>
    <w:rsid w:val="00244805"/>
    <w:rsid w:val="0024487A"/>
    <w:rsid w:val="0024528E"/>
    <w:rsid w:val="002455BC"/>
    <w:rsid w:val="0024684B"/>
    <w:rsid w:val="00247D50"/>
    <w:rsid w:val="002515AA"/>
    <w:rsid w:val="002520E2"/>
    <w:rsid w:val="00256369"/>
    <w:rsid w:val="002570CE"/>
    <w:rsid w:val="00257FD7"/>
    <w:rsid w:val="002635DE"/>
    <w:rsid w:val="00263DE7"/>
    <w:rsid w:val="00263F84"/>
    <w:rsid w:val="0026403C"/>
    <w:rsid w:val="00264870"/>
    <w:rsid w:val="00265BD3"/>
    <w:rsid w:val="00267FA6"/>
    <w:rsid w:val="002705EE"/>
    <w:rsid w:val="0027127F"/>
    <w:rsid w:val="00271FB2"/>
    <w:rsid w:val="002757CC"/>
    <w:rsid w:val="002759EE"/>
    <w:rsid w:val="0028300C"/>
    <w:rsid w:val="00283B5D"/>
    <w:rsid w:val="00285B7D"/>
    <w:rsid w:val="002866E3"/>
    <w:rsid w:val="00286B45"/>
    <w:rsid w:val="00286CA6"/>
    <w:rsid w:val="0029062F"/>
    <w:rsid w:val="00291280"/>
    <w:rsid w:val="00293303"/>
    <w:rsid w:val="00295E6A"/>
    <w:rsid w:val="00296F12"/>
    <w:rsid w:val="002971DC"/>
    <w:rsid w:val="002978D8"/>
    <w:rsid w:val="00297B1A"/>
    <w:rsid w:val="002A4822"/>
    <w:rsid w:val="002A483A"/>
    <w:rsid w:val="002A5FE8"/>
    <w:rsid w:val="002A774C"/>
    <w:rsid w:val="002A7C6D"/>
    <w:rsid w:val="002B1996"/>
    <w:rsid w:val="002B34FC"/>
    <w:rsid w:val="002B40A5"/>
    <w:rsid w:val="002B554B"/>
    <w:rsid w:val="002B6201"/>
    <w:rsid w:val="002B7528"/>
    <w:rsid w:val="002C0314"/>
    <w:rsid w:val="002C1179"/>
    <w:rsid w:val="002C1727"/>
    <w:rsid w:val="002C1B23"/>
    <w:rsid w:val="002C1CD8"/>
    <w:rsid w:val="002C2DA6"/>
    <w:rsid w:val="002C37C3"/>
    <w:rsid w:val="002C5C87"/>
    <w:rsid w:val="002C65C3"/>
    <w:rsid w:val="002D08FC"/>
    <w:rsid w:val="002D0B2C"/>
    <w:rsid w:val="002D1640"/>
    <w:rsid w:val="002D1837"/>
    <w:rsid w:val="002D49F4"/>
    <w:rsid w:val="002D5AE6"/>
    <w:rsid w:val="002D5FC9"/>
    <w:rsid w:val="002D6A0A"/>
    <w:rsid w:val="002D72A8"/>
    <w:rsid w:val="002D7675"/>
    <w:rsid w:val="002E0A44"/>
    <w:rsid w:val="002E0FC4"/>
    <w:rsid w:val="002E1F05"/>
    <w:rsid w:val="002E3673"/>
    <w:rsid w:val="002E3B07"/>
    <w:rsid w:val="002E3D86"/>
    <w:rsid w:val="002E4299"/>
    <w:rsid w:val="002E4E71"/>
    <w:rsid w:val="002E602F"/>
    <w:rsid w:val="002E70E1"/>
    <w:rsid w:val="002F0546"/>
    <w:rsid w:val="002F0E25"/>
    <w:rsid w:val="002F0FD1"/>
    <w:rsid w:val="002F13C6"/>
    <w:rsid w:val="002F231D"/>
    <w:rsid w:val="002F28BB"/>
    <w:rsid w:val="002F2B2A"/>
    <w:rsid w:val="002F3949"/>
    <w:rsid w:val="002F416D"/>
    <w:rsid w:val="002F4EDA"/>
    <w:rsid w:val="002F5B32"/>
    <w:rsid w:val="002F6AB7"/>
    <w:rsid w:val="00301C85"/>
    <w:rsid w:val="003029AC"/>
    <w:rsid w:val="003034FF"/>
    <w:rsid w:val="00303E4C"/>
    <w:rsid w:val="00305999"/>
    <w:rsid w:val="0030665B"/>
    <w:rsid w:val="00307FA0"/>
    <w:rsid w:val="00311402"/>
    <w:rsid w:val="003119B5"/>
    <w:rsid w:val="0031360E"/>
    <w:rsid w:val="00313675"/>
    <w:rsid w:val="00314C4C"/>
    <w:rsid w:val="003154B6"/>
    <w:rsid w:val="00316307"/>
    <w:rsid w:val="00316CB0"/>
    <w:rsid w:val="00322937"/>
    <w:rsid w:val="0032350E"/>
    <w:rsid w:val="00323E14"/>
    <w:rsid w:val="00324E80"/>
    <w:rsid w:val="0032767D"/>
    <w:rsid w:val="00327726"/>
    <w:rsid w:val="0033015A"/>
    <w:rsid w:val="003318F8"/>
    <w:rsid w:val="0033284C"/>
    <w:rsid w:val="003339AC"/>
    <w:rsid w:val="00333D62"/>
    <w:rsid w:val="00333E1C"/>
    <w:rsid w:val="003345F7"/>
    <w:rsid w:val="003411D3"/>
    <w:rsid w:val="00343B8F"/>
    <w:rsid w:val="00344AB4"/>
    <w:rsid w:val="00344E3F"/>
    <w:rsid w:val="00345A0E"/>
    <w:rsid w:val="003467B8"/>
    <w:rsid w:val="0034687A"/>
    <w:rsid w:val="00347895"/>
    <w:rsid w:val="003479BD"/>
    <w:rsid w:val="003518C7"/>
    <w:rsid w:val="00353115"/>
    <w:rsid w:val="0035313A"/>
    <w:rsid w:val="0035446A"/>
    <w:rsid w:val="00354E16"/>
    <w:rsid w:val="003565BE"/>
    <w:rsid w:val="0035767D"/>
    <w:rsid w:val="00357CF4"/>
    <w:rsid w:val="0036014A"/>
    <w:rsid w:val="003602E4"/>
    <w:rsid w:val="003607D2"/>
    <w:rsid w:val="00360C34"/>
    <w:rsid w:val="003615CC"/>
    <w:rsid w:val="003625A8"/>
    <w:rsid w:val="00365B41"/>
    <w:rsid w:val="00365F36"/>
    <w:rsid w:val="00366FD1"/>
    <w:rsid w:val="003725F9"/>
    <w:rsid w:val="00372B66"/>
    <w:rsid w:val="00372C54"/>
    <w:rsid w:val="003736FF"/>
    <w:rsid w:val="003742EE"/>
    <w:rsid w:val="00375D8C"/>
    <w:rsid w:val="0037683A"/>
    <w:rsid w:val="00384AEA"/>
    <w:rsid w:val="00384B84"/>
    <w:rsid w:val="003916B1"/>
    <w:rsid w:val="00391F28"/>
    <w:rsid w:val="00392AE4"/>
    <w:rsid w:val="003935D3"/>
    <w:rsid w:val="00395699"/>
    <w:rsid w:val="00395BCA"/>
    <w:rsid w:val="0039689C"/>
    <w:rsid w:val="003976EB"/>
    <w:rsid w:val="00397722"/>
    <w:rsid w:val="003A0348"/>
    <w:rsid w:val="003A0B2E"/>
    <w:rsid w:val="003A13BE"/>
    <w:rsid w:val="003A7CE3"/>
    <w:rsid w:val="003B21A5"/>
    <w:rsid w:val="003B21C2"/>
    <w:rsid w:val="003B2D17"/>
    <w:rsid w:val="003B466A"/>
    <w:rsid w:val="003C1CAF"/>
    <w:rsid w:val="003C21A5"/>
    <w:rsid w:val="003C2B33"/>
    <w:rsid w:val="003C3624"/>
    <w:rsid w:val="003C3BC2"/>
    <w:rsid w:val="003C5BBE"/>
    <w:rsid w:val="003C6A06"/>
    <w:rsid w:val="003C7B74"/>
    <w:rsid w:val="003D0AD0"/>
    <w:rsid w:val="003D1C27"/>
    <w:rsid w:val="003D24D2"/>
    <w:rsid w:val="003D3581"/>
    <w:rsid w:val="003D3A65"/>
    <w:rsid w:val="003D4A44"/>
    <w:rsid w:val="003D65BD"/>
    <w:rsid w:val="003D6998"/>
    <w:rsid w:val="003D7328"/>
    <w:rsid w:val="003D7A8F"/>
    <w:rsid w:val="003E016E"/>
    <w:rsid w:val="003E3CCD"/>
    <w:rsid w:val="003E7438"/>
    <w:rsid w:val="003F0CC9"/>
    <w:rsid w:val="003F1325"/>
    <w:rsid w:val="003F1550"/>
    <w:rsid w:val="003F156E"/>
    <w:rsid w:val="003F18D6"/>
    <w:rsid w:val="003F1BDE"/>
    <w:rsid w:val="003F1DA9"/>
    <w:rsid w:val="003F1FC0"/>
    <w:rsid w:val="003F2352"/>
    <w:rsid w:val="003F3069"/>
    <w:rsid w:val="003F564C"/>
    <w:rsid w:val="003F7CD0"/>
    <w:rsid w:val="00401114"/>
    <w:rsid w:val="00402C53"/>
    <w:rsid w:val="00403A3F"/>
    <w:rsid w:val="004043F6"/>
    <w:rsid w:val="0040554F"/>
    <w:rsid w:val="00406925"/>
    <w:rsid w:val="00407982"/>
    <w:rsid w:val="00410B92"/>
    <w:rsid w:val="00411639"/>
    <w:rsid w:val="004134D3"/>
    <w:rsid w:val="004134E5"/>
    <w:rsid w:val="0041512E"/>
    <w:rsid w:val="00415875"/>
    <w:rsid w:val="0041673F"/>
    <w:rsid w:val="00416C56"/>
    <w:rsid w:val="00417146"/>
    <w:rsid w:val="004206A1"/>
    <w:rsid w:val="00421314"/>
    <w:rsid w:val="00421685"/>
    <w:rsid w:val="00423830"/>
    <w:rsid w:val="00423BFA"/>
    <w:rsid w:val="00423DE9"/>
    <w:rsid w:val="00423F6D"/>
    <w:rsid w:val="00425430"/>
    <w:rsid w:val="00427B14"/>
    <w:rsid w:val="0043173B"/>
    <w:rsid w:val="00431AA2"/>
    <w:rsid w:val="00432524"/>
    <w:rsid w:val="00433376"/>
    <w:rsid w:val="00434574"/>
    <w:rsid w:val="004366C8"/>
    <w:rsid w:val="00441D72"/>
    <w:rsid w:val="00443FDC"/>
    <w:rsid w:val="00445967"/>
    <w:rsid w:val="00445973"/>
    <w:rsid w:val="00450BE3"/>
    <w:rsid w:val="00452EBB"/>
    <w:rsid w:val="00454F22"/>
    <w:rsid w:val="00455743"/>
    <w:rsid w:val="004575B7"/>
    <w:rsid w:val="004575CA"/>
    <w:rsid w:val="00457EE6"/>
    <w:rsid w:val="00463EBD"/>
    <w:rsid w:val="004657C8"/>
    <w:rsid w:val="004659BD"/>
    <w:rsid w:val="00466F75"/>
    <w:rsid w:val="004701E5"/>
    <w:rsid w:val="00470AA8"/>
    <w:rsid w:val="00473CF9"/>
    <w:rsid w:val="00476540"/>
    <w:rsid w:val="0047667E"/>
    <w:rsid w:val="00476853"/>
    <w:rsid w:val="004776CA"/>
    <w:rsid w:val="00477E60"/>
    <w:rsid w:val="00477F84"/>
    <w:rsid w:val="00482509"/>
    <w:rsid w:val="00482646"/>
    <w:rsid w:val="00482928"/>
    <w:rsid w:val="00483267"/>
    <w:rsid w:val="0048466F"/>
    <w:rsid w:val="00485EF0"/>
    <w:rsid w:val="00486222"/>
    <w:rsid w:val="00487260"/>
    <w:rsid w:val="0049052E"/>
    <w:rsid w:val="00490955"/>
    <w:rsid w:val="00491549"/>
    <w:rsid w:val="0049201F"/>
    <w:rsid w:val="004927EB"/>
    <w:rsid w:val="00492DEC"/>
    <w:rsid w:val="0049360E"/>
    <w:rsid w:val="00494AFE"/>
    <w:rsid w:val="0049772A"/>
    <w:rsid w:val="004A2395"/>
    <w:rsid w:val="004A2835"/>
    <w:rsid w:val="004A510E"/>
    <w:rsid w:val="004A5405"/>
    <w:rsid w:val="004A640C"/>
    <w:rsid w:val="004B00A1"/>
    <w:rsid w:val="004B227A"/>
    <w:rsid w:val="004B2792"/>
    <w:rsid w:val="004B31F3"/>
    <w:rsid w:val="004B5B7A"/>
    <w:rsid w:val="004B680C"/>
    <w:rsid w:val="004C0A20"/>
    <w:rsid w:val="004C600D"/>
    <w:rsid w:val="004C78D5"/>
    <w:rsid w:val="004D067E"/>
    <w:rsid w:val="004D0883"/>
    <w:rsid w:val="004D19CF"/>
    <w:rsid w:val="004D1E74"/>
    <w:rsid w:val="004D2BF6"/>
    <w:rsid w:val="004D437C"/>
    <w:rsid w:val="004D43C0"/>
    <w:rsid w:val="004D4604"/>
    <w:rsid w:val="004D50CA"/>
    <w:rsid w:val="004D5DF1"/>
    <w:rsid w:val="004D61EB"/>
    <w:rsid w:val="004D6637"/>
    <w:rsid w:val="004D67E1"/>
    <w:rsid w:val="004E060A"/>
    <w:rsid w:val="004E0C60"/>
    <w:rsid w:val="004E2461"/>
    <w:rsid w:val="004E2864"/>
    <w:rsid w:val="004E41CA"/>
    <w:rsid w:val="004E4589"/>
    <w:rsid w:val="004E4A2A"/>
    <w:rsid w:val="004E559A"/>
    <w:rsid w:val="004E6F9E"/>
    <w:rsid w:val="004E74B4"/>
    <w:rsid w:val="004F15FC"/>
    <w:rsid w:val="004F1E63"/>
    <w:rsid w:val="004F39BD"/>
    <w:rsid w:val="004F4B60"/>
    <w:rsid w:val="004F5E9E"/>
    <w:rsid w:val="004F60C1"/>
    <w:rsid w:val="004F73F7"/>
    <w:rsid w:val="00501939"/>
    <w:rsid w:val="005027B1"/>
    <w:rsid w:val="00503D40"/>
    <w:rsid w:val="00503F2D"/>
    <w:rsid w:val="00504F05"/>
    <w:rsid w:val="005051D4"/>
    <w:rsid w:val="00507149"/>
    <w:rsid w:val="005106DE"/>
    <w:rsid w:val="00512781"/>
    <w:rsid w:val="00512D03"/>
    <w:rsid w:val="0051453D"/>
    <w:rsid w:val="00515545"/>
    <w:rsid w:val="00517A23"/>
    <w:rsid w:val="00521B15"/>
    <w:rsid w:val="0052291B"/>
    <w:rsid w:val="0052336D"/>
    <w:rsid w:val="0052408F"/>
    <w:rsid w:val="00525187"/>
    <w:rsid w:val="005257BB"/>
    <w:rsid w:val="0052635A"/>
    <w:rsid w:val="005276A9"/>
    <w:rsid w:val="00530052"/>
    <w:rsid w:val="00531586"/>
    <w:rsid w:val="00531934"/>
    <w:rsid w:val="00532105"/>
    <w:rsid w:val="00532933"/>
    <w:rsid w:val="00532A57"/>
    <w:rsid w:val="00532D3E"/>
    <w:rsid w:val="0053325C"/>
    <w:rsid w:val="005334A5"/>
    <w:rsid w:val="005335ED"/>
    <w:rsid w:val="00533A1B"/>
    <w:rsid w:val="00533C60"/>
    <w:rsid w:val="00534695"/>
    <w:rsid w:val="00537E35"/>
    <w:rsid w:val="00542C12"/>
    <w:rsid w:val="00543244"/>
    <w:rsid w:val="00543BCC"/>
    <w:rsid w:val="00550B5A"/>
    <w:rsid w:val="00550BF8"/>
    <w:rsid w:val="00551EB0"/>
    <w:rsid w:val="00553006"/>
    <w:rsid w:val="005535AA"/>
    <w:rsid w:val="00553A65"/>
    <w:rsid w:val="00553B33"/>
    <w:rsid w:val="00553DAC"/>
    <w:rsid w:val="00555E44"/>
    <w:rsid w:val="005601E2"/>
    <w:rsid w:val="00561965"/>
    <w:rsid w:val="00562345"/>
    <w:rsid w:val="00562D24"/>
    <w:rsid w:val="0056343D"/>
    <w:rsid w:val="00563ABB"/>
    <w:rsid w:val="00566626"/>
    <w:rsid w:val="0056731F"/>
    <w:rsid w:val="005709C0"/>
    <w:rsid w:val="00570CDB"/>
    <w:rsid w:val="00572B9A"/>
    <w:rsid w:val="0057538F"/>
    <w:rsid w:val="0057546E"/>
    <w:rsid w:val="00581ABC"/>
    <w:rsid w:val="00581CE0"/>
    <w:rsid w:val="00583CC5"/>
    <w:rsid w:val="005842A5"/>
    <w:rsid w:val="0059033F"/>
    <w:rsid w:val="005925DF"/>
    <w:rsid w:val="005930B4"/>
    <w:rsid w:val="00593CBE"/>
    <w:rsid w:val="00595006"/>
    <w:rsid w:val="0059688B"/>
    <w:rsid w:val="00596A30"/>
    <w:rsid w:val="005972CD"/>
    <w:rsid w:val="0059744A"/>
    <w:rsid w:val="00597BD4"/>
    <w:rsid w:val="005A56DB"/>
    <w:rsid w:val="005A774C"/>
    <w:rsid w:val="005A7D24"/>
    <w:rsid w:val="005B019D"/>
    <w:rsid w:val="005B0533"/>
    <w:rsid w:val="005B0819"/>
    <w:rsid w:val="005B2926"/>
    <w:rsid w:val="005B2AE6"/>
    <w:rsid w:val="005B2E42"/>
    <w:rsid w:val="005B3CBD"/>
    <w:rsid w:val="005C0492"/>
    <w:rsid w:val="005C0723"/>
    <w:rsid w:val="005C1A44"/>
    <w:rsid w:val="005C21A3"/>
    <w:rsid w:val="005C4480"/>
    <w:rsid w:val="005C70F0"/>
    <w:rsid w:val="005C7FB9"/>
    <w:rsid w:val="005D134C"/>
    <w:rsid w:val="005D254A"/>
    <w:rsid w:val="005D4CCB"/>
    <w:rsid w:val="005D5DC5"/>
    <w:rsid w:val="005D6383"/>
    <w:rsid w:val="005D671A"/>
    <w:rsid w:val="005D758E"/>
    <w:rsid w:val="005E02F3"/>
    <w:rsid w:val="005E1ED1"/>
    <w:rsid w:val="005E2A50"/>
    <w:rsid w:val="005E37F4"/>
    <w:rsid w:val="005F2874"/>
    <w:rsid w:val="005F2D94"/>
    <w:rsid w:val="005F3BDB"/>
    <w:rsid w:val="005F46B6"/>
    <w:rsid w:val="005F4918"/>
    <w:rsid w:val="005F4D72"/>
    <w:rsid w:val="005F5648"/>
    <w:rsid w:val="006012D9"/>
    <w:rsid w:val="00603653"/>
    <w:rsid w:val="00603AB1"/>
    <w:rsid w:val="00604B54"/>
    <w:rsid w:val="00605DD7"/>
    <w:rsid w:val="0060736F"/>
    <w:rsid w:val="006105E1"/>
    <w:rsid w:val="00612F6F"/>
    <w:rsid w:val="0061308D"/>
    <w:rsid w:val="00613FA3"/>
    <w:rsid w:val="00614B8F"/>
    <w:rsid w:val="00616C8F"/>
    <w:rsid w:val="0061718D"/>
    <w:rsid w:val="00620DD1"/>
    <w:rsid w:val="0062192A"/>
    <w:rsid w:val="0062225C"/>
    <w:rsid w:val="00622D91"/>
    <w:rsid w:val="00623C1A"/>
    <w:rsid w:val="006241A6"/>
    <w:rsid w:val="0062444C"/>
    <w:rsid w:val="00624B44"/>
    <w:rsid w:val="00624C86"/>
    <w:rsid w:val="00624FDF"/>
    <w:rsid w:val="00626D18"/>
    <w:rsid w:val="006279DC"/>
    <w:rsid w:val="00630151"/>
    <w:rsid w:val="006321B8"/>
    <w:rsid w:val="006323EE"/>
    <w:rsid w:val="00632B62"/>
    <w:rsid w:val="00635DC3"/>
    <w:rsid w:val="006372A0"/>
    <w:rsid w:val="00640C22"/>
    <w:rsid w:val="00643932"/>
    <w:rsid w:val="00646D46"/>
    <w:rsid w:val="0064702B"/>
    <w:rsid w:val="00651BD1"/>
    <w:rsid w:val="0065521F"/>
    <w:rsid w:val="006552E4"/>
    <w:rsid w:val="006569D0"/>
    <w:rsid w:val="00657216"/>
    <w:rsid w:val="0065796B"/>
    <w:rsid w:val="00657F29"/>
    <w:rsid w:val="00661374"/>
    <w:rsid w:val="00661C29"/>
    <w:rsid w:val="00661D34"/>
    <w:rsid w:val="00662CFC"/>
    <w:rsid w:val="00663F8F"/>
    <w:rsid w:val="00664AD5"/>
    <w:rsid w:val="00665877"/>
    <w:rsid w:val="00670AAF"/>
    <w:rsid w:val="00670C55"/>
    <w:rsid w:val="00670D26"/>
    <w:rsid w:val="006710BB"/>
    <w:rsid w:val="00671111"/>
    <w:rsid w:val="006714A0"/>
    <w:rsid w:val="00671AA1"/>
    <w:rsid w:val="006728B2"/>
    <w:rsid w:val="0067355A"/>
    <w:rsid w:val="006739C1"/>
    <w:rsid w:val="006765B2"/>
    <w:rsid w:val="0067685A"/>
    <w:rsid w:val="006768CB"/>
    <w:rsid w:val="00676F50"/>
    <w:rsid w:val="00680C35"/>
    <w:rsid w:val="00684AC1"/>
    <w:rsid w:val="00685738"/>
    <w:rsid w:val="00686254"/>
    <w:rsid w:val="0068738B"/>
    <w:rsid w:val="006873DD"/>
    <w:rsid w:val="00687827"/>
    <w:rsid w:val="006916A2"/>
    <w:rsid w:val="00693CA3"/>
    <w:rsid w:val="006A1CD1"/>
    <w:rsid w:val="006A27DB"/>
    <w:rsid w:val="006A3B04"/>
    <w:rsid w:val="006A4A0F"/>
    <w:rsid w:val="006A54FA"/>
    <w:rsid w:val="006A5A51"/>
    <w:rsid w:val="006A7642"/>
    <w:rsid w:val="006B01FE"/>
    <w:rsid w:val="006B14C9"/>
    <w:rsid w:val="006B1A42"/>
    <w:rsid w:val="006B402C"/>
    <w:rsid w:val="006B4CDD"/>
    <w:rsid w:val="006B4DB9"/>
    <w:rsid w:val="006B595D"/>
    <w:rsid w:val="006B748C"/>
    <w:rsid w:val="006C2712"/>
    <w:rsid w:val="006C548D"/>
    <w:rsid w:val="006C6FBE"/>
    <w:rsid w:val="006C7757"/>
    <w:rsid w:val="006D0084"/>
    <w:rsid w:val="006D20A4"/>
    <w:rsid w:val="006D50AA"/>
    <w:rsid w:val="006D5452"/>
    <w:rsid w:val="006D5D03"/>
    <w:rsid w:val="006D61DF"/>
    <w:rsid w:val="006D7DC1"/>
    <w:rsid w:val="006E0416"/>
    <w:rsid w:val="006E26A3"/>
    <w:rsid w:val="006E2747"/>
    <w:rsid w:val="006E29F5"/>
    <w:rsid w:val="006E3DA0"/>
    <w:rsid w:val="006E6ADE"/>
    <w:rsid w:val="006E6E6E"/>
    <w:rsid w:val="006F0BAF"/>
    <w:rsid w:val="006F29EB"/>
    <w:rsid w:val="006F4DB2"/>
    <w:rsid w:val="006F5750"/>
    <w:rsid w:val="00700ADB"/>
    <w:rsid w:val="00703429"/>
    <w:rsid w:val="00705020"/>
    <w:rsid w:val="00705A26"/>
    <w:rsid w:val="00706615"/>
    <w:rsid w:val="007075F1"/>
    <w:rsid w:val="007100E5"/>
    <w:rsid w:val="00712DF3"/>
    <w:rsid w:val="00714124"/>
    <w:rsid w:val="007158ED"/>
    <w:rsid w:val="007159E8"/>
    <w:rsid w:val="00717F11"/>
    <w:rsid w:val="0072054E"/>
    <w:rsid w:val="007206DC"/>
    <w:rsid w:val="00720E28"/>
    <w:rsid w:val="00723FAE"/>
    <w:rsid w:val="007240F8"/>
    <w:rsid w:val="00724CB6"/>
    <w:rsid w:val="007251CC"/>
    <w:rsid w:val="0072647B"/>
    <w:rsid w:val="007302E5"/>
    <w:rsid w:val="00730474"/>
    <w:rsid w:val="00731A2E"/>
    <w:rsid w:val="007330F8"/>
    <w:rsid w:val="00733D45"/>
    <w:rsid w:val="00735E35"/>
    <w:rsid w:val="00740DDC"/>
    <w:rsid w:val="00745660"/>
    <w:rsid w:val="00747BF6"/>
    <w:rsid w:val="007502B7"/>
    <w:rsid w:val="0075037A"/>
    <w:rsid w:val="00751B77"/>
    <w:rsid w:val="00753B2F"/>
    <w:rsid w:val="007543DB"/>
    <w:rsid w:val="00761BE4"/>
    <w:rsid w:val="00761DF0"/>
    <w:rsid w:val="0076209C"/>
    <w:rsid w:val="007638AD"/>
    <w:rsid w:val="00764D4A"/>
    <w:rsid w:val="00767FB3"/>
    <w:rsid w:val="0077006E"/>
    <w:rsid w:val="00770ABE"/>
    <w:rsid w:val="0077117F"/>
    <w:rsid w:val="0077257E"/>
    <w:rsid w:val="007734E5"/>
    <w:rsid w:val="00775B01"/>
    <w:rsid w:val="00775D0D"/>
    <w:rsid w:val="00777842"/>
    <w:rsid w:val="00777D63"/>
    <w:rsid w:val="00781473"/>
    <w:rsid w:val="0078172A"/>
    <w:rsid w:val="0078385D"/>
    <w:rsid w:val="00783FD9"/>
    <w:rsid w:val="007843EF"/>
    <w:rsid w:val="00784BFB"/>
    <w:rsid w:val="00784CD9"/>
    <w:rsid w:val="0078639E"/>
    <w:rsid w:val="00790104"/>
    <w:rsid w:val="00790E62"/>
    <w:rsid w:val="007927CC"/>
    <w:rsid w:val="00793486"/>
    <w:rsid w:val="0079478B"/>
    <w:rsid w:val="007953EE"/>
    <w:rsid w:val="00796D1F"/>
    <w:rsid w:val="0079754C"/>
    <w:rsid w:val="007977D8"/>
    <w:rsid w:val="007A0482"/>
    <w:rsid w:val="007A0669"/>
    <w:rsid w:val="007A12D4"/>
    <w:rsid w:val="007A16EF"/>
    <w:rsid w:val="007A4B5E"/>
    <w:rsid w:val="007B30B4"/>
    <w:rsid w:val="007B3B8E"/>
    <w:rsid w:val="007B470C"/>
    <w:rsid w:val="007C15A6"/>
    <w:rsid w:val="007C1860"/>
    <w:rsid w:val="007C1B20"/>
    <w:rsid w:val="007C1DAA"/>
    <w:rsid w:val="007C2D35"/>
    <w:rsid w:val="007C47FE"/>
    <w:rsid w:val="007C4D3E"/>
    <w:rsid w:val="007C627A"/>
    <w:rsid w:val="007C6C0F"/>
    <w:rsid w:val="007C7193"/>
    <w:rsid w:val="007D1333"/>
    <w:rsid w:val="007D25CE"/>
    <w:rsid w:val="007D3EAF"/>
    <w:rsid w:val="007D4BCE"/>
    <w:rsid w:val="007E0DF9"/>
    <w:rsid w:val="007E0F81"/>
    <w:rsid w:val="007E28CC"/>
    <w:rsid w:val="007E354F"/>
    <w:rsid w:val="007E35E0"/>
    <w:rsid w:val="007E51C6"/>
    <w:rsid w:val="007F136B"/>
    <w:rsid w:val="007F1AF9"/>
    <w:rsid w:val="007F1BB2"/>
    <w:rsid w:val="007F2152"/>
    <w:rsid w:val="007F35EE"/>
    <w:rsid w:val="007F4CEF"/>
    <w:rsid w:val="007F506C"/>
    <w:rsid w:val="007F6D84"/>
    <w:rsid w:val="007F7E88"/>
    <w:rsid w:val="00801573"/>
    <w:rsid w:val="00801A5C"/>
    <w:rsid w:val="0080206F"/>
    <w:rsid w:val="0080513C"/>
    <w:rsid w:val="00805708"/>
    <w:rsid w:val="008059CA"/>
    <w:rsid w:val="0081012C"/>
    <w:rsid w:val="0081037E"/>
    <w:rsid w:val="00811173"/>
    <w:rsid w:val="0081123D"/>
    <w:rsid w:val="00811E95"/>
    <w:rsid w:val="00813746"/>
    <w:rsid w:val="00815FD5"/>
    <w:rsid w:val="00816487"/>
    <w:rsid w:val="008169C8"/>
    <w:rsid w:val="008177C0"/>
    <w:rsid w:val="00821181"/>
    <w:rsid w:val="00823639"/>
    <w:rsid w:val="00823F1E"/>
    <w:rsid w:val="008240F4"/>
    <w:rsid w:val="008265F4"/>
    <w:rsid w:val="00826AEB"/>
    <w:rsid w:val="00830249"/>
    <w:rsid w:val="00831779"/>
    <w:rsid w:val="0083341D"/>
    <w:rsid w:val="00833564"/>
    <w:rsid w:val="00836101"/>
    <w:rsid w:val="00841060"/>
    <w:rsid w:val="008417C8"/>
    <w:rsid w:val="00841AA9"/>
    <w:rsid w:val="008426C7"/>
    <w:rsid w:val="00842C59"/>
    <w:rsid w:val="00844385"/>
    <w:rsid w:val="00845243"/>
    <w:rsid w:val="00845DE6"/>
    <w:rsid w:val="00846DD9"/>
    <w:rsid w:val="00846F0B"/>
    <w:rsid w:val="00847200"/>
    <w:rsid w:val="00847A1B"/>
    <w:rsid w:val="00853C6B"/>
    <w:rsid w:val="008555A1"/>
    <w:rsid w:val="00855A42"/>
    <w:rsid w:val="00857792"/>
    <w:rsid w:val="00862076"/>
    <w:rsid w:val="008630DC"/>
    <w:rsid w:val="00863244"/>
    <w:rsid w:val="008636B5"/>
    <w:rsid w:val="00864B2E"/>
    <w:rsid w:val="008650A7"/>
    <w:rsid w:val="0086580F"/>
    <w:rsid w:val="008702B9"/>
    <w:rsid w:val="0087512A"/>
    <w:rsid w:val="00875215"/>
    <w:rsid w:val="008774A8"/>
    <w:rsid w:val="00880EAB"/>
    <w:rsid w:val="00881354"/>
    <w:rsid w:val="008844DA"/>
    <w:rsid w:val="008853EE"/>
    <w:rsid w:val="00887DA0"/>
    <w:rsid w:val="00893303"/>
    <w:rsid w:val="008942A1"/>
    <w:rsid w:val="008943CA"/>
    <w:rsid w:val="00895477"/>
    <w:rsid w:val="00896822"/>
    <w:rsid w:val="00896932"/>
    <w:rsid w:val="00896FDD"/>
    <w:rsid w:val="008A134E"/>
    <w:rsid w:val="008A16A4"/>
    <w:rsid w:val="008A1747"/>
    <w:rsid w:val="008A3C33"/>
    <w:rsid w:val="008A556E"/>
    <w:rsid w:val="008A5A83"/>
    <w:rsid w:val="008A5CF1"/>
    <w:rsid w:val="008A77AF"/>
    <w:rsid w:val="008B0A87"/>
    <w:rsid w:val="008B27D1"/>
    <w:rsid w:val="008B43D9"/>
    <w:rsid w:val="008B485C"/>
    <w:rsid w:val="008B5347"/>
    <w:rsid w:val="008B7283"/>
    <w:rsid w:val="008C09A5"/>
    <w:rsid w:val="008C0C28"/>
    <w:rsid w:val="008D0521"/>
    <w:rsid w:val="008D0CFE"/>
    <w:rsid w:val="008D0FB7"/>
    <w:rsid w:val="008D1E45"/>
    <w:rsid w:val="008D2DA2"/>
    <w:rsid w:val="008D3C66"/>
    <w:rsid w:val="008D3ECC"/>
    <w:rsid w:val="008D5166"/>
    <w:rsid w:val="008D55CD"/>
    <w:rsid w:val="008D5CD9"/>
    <w:rsid w:val="008D5FC8"/>
    <w:rsid w:val="008D720D"/>
    <w:rsid w:val="008E0171"/>
    <w:rsid w:val="008E0536"/>
    <w:rsid w:val="008E1172"/>
    <w:rsid w:val="008E14B3"/>
    <w:rsid w:val="008E1E58"/>
    <w:rsid w:val="008E2745"/>
    <w:rsid w:val="008E3772"/>
    <w:rsid w:val="008E4D7B"/>
    <w:rsid w:val="008E50F8"/>
    <w:rsid w:val="008E71BF"/>
    <w:rsid w:val="008E769B"/>
    <w:rsid w:val="008F0BBF"/>
    <w:rsid w:val="008F1B90"/>
    <w:rsid w:val="008F279D"/>
    <w:rsid w:val="008F2F76"/>
    <w:rsid w:val="008F3DD7"/>
    <w:rsid w:val="008F44C5"/>
    <w:rsid w:val="008F5079"/>
    <w:rsid w:val="008F525D"/>
    <w:rsid w:val="008F58F9"/>
    <w:rsid w:val="008F680D"/>
    <w:rsid w:val="0090086A"/>
    <w:rsid w:val="00900AD1"/>
    <w:rsid w:val="009011E7"/>
    <w:rsid w:val="009014C1"/>
    <w:rsid w:val="00903315"/>
    <w:rsid w:val="00903842"/>
    <w:rsid w:val="009068B0"/>
    <w:rsid w:val="00906AD9"/>
    <w:rsid w:val="00906BE9"/>
    <w:rsid w:val="00911F19"/>
    <w:rsid w:val="0091246C"/>
    <w:rsid w:val="00914541"/>
    <w:rsid w:val="00914D81"/>
    <w:rsid w:val="00915763"/>
    <w:rsid w:val="00916CD0"/>
    <w:rsid w:val="00917F6B"/>
    <w:rsid w:val="00920076"/>
    <w:rsid w:val="009208A3"/>
    <w:rsid w:val="00923382"/>
    <w:rsid w:val="00924D25"/>
    <w:rsid w:val="00924FB2"/>
    <w:rsid w:val="0092531E"/>
    <w:rsid w:val="009254E2"/>
    <w:rsid w:val="00926429"/>
    <w:rsid w:val="00926A42"/>
    <w:rsid w:val="00927451"/>
    <w:rsid w:val="00930493"/>
    <w:rsid w:val="009313C4"/>
    <w:rsid w:val="00932F94"/>
    <w:rsid w:val="0093330E"/>
    <w:rsid w:val="009342AC"/>
    <w:rsid w:val="00934A11"/>
    <w:rsid w:val="00935E83"/>
    <w:rsid w:val="00935FF8"/>
    <w:rsid w:val="00936B52"/>
    <w:rsid w:val="009370B6"/>
    <w:rsid w:val="00940BE8"/>
    <w:rsid w:val="00940DD9"/>
    <w:rsid w:val="009413A6"/>
    <w:rsid w:val="00941419"/>
    <w:rsid w:val="009418C8"/>
    <w:rsid w:val="00941F7F"/>
    <w:rsid w:val="00942919"/>
    <w:rsid w:val="00942E82"/>
    <w:rsid w:val="00943790"/>
    <w:rsid w:val="00945B50"/>
    <w:rsid w:val="00946069"/>
    <w:rsid w:val="00947D2D"/>
    <w:rsid w:val="0095097D"/>
    <w:rsid w:val="00950E5A"/>
    <w:rsid w:val="00952951"/>
    <w:rsid w:val="00953973"/>
    <w:rsid w:val="00953C0E"/>
    <w:rsid w:val="00953D84"/>
    <w:rsid w:val="00960088"/>
    <w:rsid w:val="009606A3"/>
    <w:rsid w:val="00961564"/>
    <w:rsid w:val="00962D3B"/>
    <w:rsid w:val="00963F3F"/>
    <w:rsid w:val="00965833"/>
    <w:rsid w:val="00965ECB"/>
    <w:rsid w:val="0096670F"/>
    <w:rsid w:val="009669CC"/>
    <w:rsid w:val="00967340"/>
    <w:rsid w:val="009701C7"/>
    <w:rsid w:val="009721D0"/>
    <w:rsid w:val="00972C88"/>
    <w:rsid w:val="0097321A"/>
    <w:rsid w:val="00973957"/>
    <w:rsid w:val="00974180"/>
    <w:rsid w:val="00975252"/>
    <w:rsid w:val="00975D24"/>
    <w:rsid w:val="0097612B"/>
    <w:rsid w:val="009772B8"/>
    <w:rsid w:val="00977431"/>
    <w:rsid w:val="009806D2"/>
    <w:rsid w:val="009816D6"/>
    <w:rsid w:val="009826E2"/>
    <w:rsid w:val="00983BE8"/>
    <w:rsid w:val="009846FA"/>
    <w:rsid w:val="00984E97"/>
    <w:rsid w:val="0098532B"/>
    <w:rsid w:val="00986712"/>
    <w:rsid w:val="00990054"/>
    <w:rsid w:val="0099076E"/>
    <w:rsid w:val="0099132C"/>
    <w:rsid w:val="009937AA"/>
    <w:rsid w:val="009939F4"/>
    <w:rsid w:val="00994719"/>
    <w:rsid w:val="009959DF"/>
    <w:rsid w:val="00995EFF"/>
    <w:rsid w:val="00997BBC"/>
    <w:rsid w:val="009A1DF4"/>
    <w:rsid w:val="009A45C2"/>
    <w:rsid w:val="009A5F4B"/>
    <w:rsid w:val="009A656D"/>
    <w:rsid w:val="009A6946"/>
    <w:rsid w:val="009B1124"/>
    <w:rsid w:val="009B1847"/>
    <w:rsid w:val="009B27F2"/>
    <w:rsid w:val="009B39D8"/>
    <w:rsid w:val="009B63C8"/>
    <w:rsid w:val="009B7194"/>
    <w:rsid w:val="009B7891"/>
    <w:rsid w:val="009B7AC6"/>
    <w:rsid w:val="009C0C58"/>
    <w:rsid w:val="009C2663"/>
    <w:rsid w:val="009C270B"/>
    <w:rsid w:val="009C4355"/>
    <w:rsid w:val="009C5003"/>
    <w:rsid w:val="009C507E"/>
    <w:rsid w:val="009C5CD8"/>
    <w:rsid w:val="009C61C6"/>
    <w:rsid w:val="009C6B13"/>
    <w:rsid w:val="009D2555"/>
    <w:rsid w:val="009D3552"/>
    <w:rsid w:val="009D3B5A"/>
    <w:rsid w:val="009D73C1"/>
    <w:rsid w:val="009D79AE"/>
    <w:rsid w:val="009E0940"/>
    <w:rsid w:val="009E283A"/>
    <w:rsid w:val="009E4131"/>
    <w:rsid w:val="009E4D8C"/>
    <w:rsid w:val="009E5D08"/>
    <w:rsid w:val="009E71D4"/>
    <w:rsid w:val="009F034D"/>
    <w:rsid w:val="009F0CB3"/>
    <w:rsid w:val="009F0F61"/>
    <w:rsid w:val="009F1290"/>
    <w:rsid w:val="009F19F3"/>
    <w:rsid w:val="009F68F8"/>
    <w:rsid w:val="00A04F3B"/>
    <w:rsid w:val="00A05533"/>
    <w:rsid w:val="00A05CA0"/>
    <w:rsid w:val="00A0695D"/>
    <w:rsid w:val="00A06F1F"/>
    <w:rsid w:val="00A10481"/>
    <w:rsid w:val="00A138BC"/>
    <w:rsid w:val="00A154F4"/>
    <w:rsid w:val="00A15C95"/>
    <w:rsid w:val="00A1605B"/>
    <w:rsid w:val="00A20A99"/>
    <w:rsid w:val="00A22180"/>
    <w:rsid w:val="00A23581"/>
    <w:rsid w:val="00A24163"/>
    <w:rsid w:val="00A24415"/>
    <w:rsid w:val="00A2603F"/>
    <w:rsid w:val="00A30130"/>
    <w:rsid w:val="00A30ACE"/>
    <w:rsid w:val="00A3249C"/>
    <w:rsid w:val="00A3681A"/>
    <w:rsid w:val="00A36B88"/>
    <w:rsid w:val="00A37413"/>
    <w:rsid w:val="00A414E2"/>
    <w:rsid w:val="00A41505"/>
    <w:rsid w:val="00A42DB5"/>
    <w:rsid w:val="00A4613B"/>
    <w:rsid w:val="00A4620D"/>
    <w:rsid w:val="00A50EE4"/>
    <w:rsid w:val="00A53579"/>
    <w:rsid w:val="00A538AA"/>
    <w:rsid w:val="00A54432"/>
    <w:rsid w:val="00A55D1F"/>
    <w:rsid w:val="00A570F6"/>
    <w:rsid w:val="00A600EA"/>
    <w:rsid w:val="00A624EC"/>
    <w:rsid w:val="00A63F50"/>
    <w:rsid w:val="00A63FB5"/>
    <w:rsid w:val="00A66B1F"/>
    <w:rsid w:val="00A66D41"/>
    <w:rsid w:val="00A75500"/>
    <w:rsid w:val="00A76CCF"/>
    <w:rsid w:val="00A770A6"/>
    <w:rsid w:val="00A80A2B"/>
    <w:rsid w:val="00A8128B"/>
    <w:rsid w:val="00A82215"/>
    <w:rsid w:val="00A848DF"/>
    <w:rsid w:val="00A84CA0"/>
    <w:rsid w:val="00A85EF8"/>
    <w:rsid w:val="00A93CF5"/>
    <w:rsid w:val="00A941EA"/>
    <w:rsid w:val="00A94BC4"/>
    <w:rsid w:val="00A9522D"/>
    <w:rsid w:val="00A9648B"/>
    <w:rsid w:val="00A96502"/>
    <w:rsid w:val="00A975BB"/>
    <w:rsid w:val="00AA0897"/>
    <w:rsid w:val="00AA1425"/>
    <w:rsid w:val="00AA224E"/>
    <w:rsid w:val="00AA28E6"/>
    <w:rsid w:val="00AA49AF"/>
    <w:rsid w:val="00AA4B5D"/>
    <w:rsid w:val="00AA511C"/>
    <w:rsid w:val="00AA63F3"/>
    <w:rsid w:val="00AA6BB9"/>
    <w:rsid w:val="00AB0F80"/>
    <w:rsid w:val="00AB24D1"/>
    <w:rsid w:val="00AB6444"/>
    <w:rsid w:val="00AB6791"/>
    <w:rsid w:val="00AC07FB"/>
    <w:rsid w:val="00AC0991"/>
    <w:rsid w:val="00AC15E4"/>
    <w:rsid w:val="00AC20D9"/>
    <w:rsid w:val="00AC2566"/>
    <w:rsid w:val="00AC43B2"/>
    <w:rsid w:val="00AC56A8"/>
    <w:rsid w:val="00AC5720"/>
    <w:rsid w:val="00AC72DD"/>
    <w:rsid w:val="00AD1348"/>
    <w:rsid w:val="00AD27B9"/>
    <w:rsid w:val="00AD4A9B"/>
    <w:rsid w:val="00AE09E4"/>
    <w:rsid w:val="00AE2E50"/>
    <w:rsid w:val="00AE309A"/>
    <w:rsid w:val="00AE31D3"/>
    <w:rsid w:val="00AE5108"/>
    <w:rsid w:val="00AE5F70"/>
    <w:rsid w:val="00AE6278"/>
    <w:rsid w:val="00AE63CE"/>
    <w:rsid w:val="00AF1225"/>
    <w:rsid w:val="00AF27A1"/>
    <w:rsid w:val="00AF2FC7"/>
    <w:rsid w:val="00AF3E7D"/>
    <w:rsid w:val="00AF45F6"/>
    <w:rsid w:val="00AF5338"/>
    <w:rsid w:val="00AF56A5"/>
    <w:rsid w:val="00AF5F87"/>
    <w:rsid w:val="00AF647E"/>
    <w:rsid w:val="00B00AD2"/>
    <w:rsid w:val="00B02D2F"/>
    <w:rsid w:val="00B02E7A"/>
    <w:rsid w:val="00B03F0F"/>
    <w:rsid w:val="00B05A50"/>
    <w:rsid w:val="00B06C4C"/>
    <w:rsid w:val="00B1010F"/>
    <w:rsid w:val="00B10F08"/>
    <w:rsid w:val="00B11843"/>
    <w:rsid w:val="00B11B8F"/>
    <w:rsid w:val="00B11D6B"/>
    <w:rsid w:val="00B13A5C"/>
    <w:rsid w:val="00B1627B"/>
    <w:rsid w:val="00B1699D"/>
    <w:rsid w:val="00B17BD6"/>
    <w:rsid w:val="00B20809"/>
    <w:rsid w:val="00B21A95"/>
    <w:rsid w:val="00B23BD1"/>
    <w:rsid w:val="00B24049"/>
    <w:rsid w:val="00B24974"/>
    <w:rsid w:val="00B27170"/>
    <w:rsid w:val="00B305BA"/>
    <w:rsid w:val="00B33608"/>
    <w:rsid w:val="00B374E0"/>
    <w:rsid w:val="00B3760C"/>
    <w:rsid w:val="00B37E2A"/>
    <w:rsid w:val="00B40669"/>
    <w:rsid w:val="00B42487"/>
    <w:rsid w:val="00B4262E"/>
    <w:rsid w:val="00B426A8"/>
    <w:rsid w:val="00B43273"/>
    <w:rsid w:val="00B437DC"/>
    <w:rsid w:val="00B43A33"/>
    <w:rsid w:val="00B445EB"/>
    <w:rsid w:val="00B4495F"/>
    <w:rsid w:val="00B502CF"/>
    <w:rsid w:val="00B5183F"/>
    <w:rsid w:val="00B52213"/>
    <w:rsid w:val="00B52A3E"/>
    <w:rsid w:val="00B52DD4"/>
    <w:rsid w:val="00B5456E"/>
    <w:rsid w:val="00B575B2"/>
    <w:rsid w:val="00B57E01"/>
    <w:rsid w:val="00B6029F"/>
    <w:rsid w:val="00B60EC9"/>
    <w:rsid w:val="00B63383"/>
    <w:rsid w:val="00B637E1"/>
    <w:rsid w:val="00B6417E"/>
    <w:rsid w:val="00B6478A"/>
    <w:rsid w:val="00B64A61"/>
    <w:rsid w:val="00B65039"/>
    <w:rsid w:val="00B6719E"/>
    <w:rsid w:val="00B675C7"/>
    <w:rsid w:val="00B70A5F"/>
    <w:rsid w:val="00B72E76"/>
    <w:rsid w:val="00B7423F"/>
    <w:rsid w:val="00B74DEC"/>
    <w:rsid w:val="00B76BE6"/>
    <w:rsid w:val="00B82120"/>
    <w:rsid w:val="00B82F0E"/>
    <w:rsid w:val="00B8363F"/>
    <w:rsid w:val="00B84E41"/>
    <w:rsid w:val="00B85328"/>
    <w:rsid w:val="00B85934"/>
    <w:rsid w:val="00B87127"/>
    <w:rsid w:val="00B87E2C"/>
    <w:rsid w:val="00B90C8C"/>
    <w:rsid w:val="00B92EB7"/>
    <w:rsid w:val="00B93F71"/>
    <w:rsid w:val="00B944A2"/>
    <w:rsid w:val="00B94A78"/>
    <w:rsid w:val="00B955AB"/>
    <w:rsid w:val="00B955F4"/>
    <w:rsid w:val="00B96513"/>
    <w:rsid w:val="00B96BC1"/>
    <w:rsid w:val="00B970E7"/>
    <w:rsid w:val="00B974E5"/>
    <w:rsid w:val="00B97580"/>
    <w:rsid w:val="00BA186D"/>
    <w:rsid w:val="00BA1CCE"/>
    <w:rsid w:val="00BA2542"/>
    <w:rsid w:val="00BA275B"/>
    <w:rsid w:val="00BA29D8"/>
    <w:rsid w:val="00BA2A53"/>
    <w:rsid w:val="00BA42A7"/>
    <w:rsid w:val="00BA439B"/>
    <w:rsid w:val="00BA5D3F"/>
    <w:rsid w:val="00BB10FC"/>
    <w:rsid w:val="00BB2F9E"/>
    <w:rsid w:val="00BB37CF"/>
    <w:rsid w:val="00BB3E63"/>
    <w:rsid w:val="00BB5BDF"/>
    <w:rsid w:val="00BB6A95"/>
    <w:rsid w:val="00BC0D2D"/>
    <w:rsid w:val="00BC18A3"/>
    <w:rsid w:val="00BC2A76"/>
    <w:rsid w:val="00BC4533"/>
    <w:rsid w:val="00BC48FC"/>
    <w:rsid w:val="00BC4A88"/>
    <w:rsid w:val="00BC5DE9"/>
    <w:rsid w:val="00BC61DF"/>
    <w:rsid w:val="00BC6CB9"/>
    <w:rsid w:val="00BC7513"/>
    <w:rsid w:val="00BD03F2"/>
    <w:rsid w:val="00BD2951"/>
    <w:rsid w:val="00BD691A"/>
    <w:rsid w:val="00BD76CB"/>
    <w:rsid w:val="00BD776A"/>
    <w:rsid w:val="00BE0CFD"/>
    <w:rsid w:val="00BE1291"/>
    <w:rsid w:val="00BE30A3"/>
    <w:rsid w:val="00BE60B2"/>
    <w:rsid w:val="00BE67AE"/>
    <w:rsid w:val="00BE6CC0"/>
    <w:rsid w:val="00BE71AA"/>
    <w:rsid w:val="00BE7B58"/>
    <w:rsid w:val="00BF04EE"/>
    <w:rsid w:val="00BF2CB5"/>
    <w:rsid w:val="00BF5A2E"/>
    <w:rsid w:val="00BF5A80"/>
    <w:rsid w:val="00BF65CA"/>
    <w:rsid w:val="00BF704F"/>
    <w:rsid w:val="00BF729C"/>
    <w:rsid w:val="00BF7584"/>
    <w:rsid w:val="00BF77E2"/>
    <w:rsid w:val="00BF7C30"/>
    <w:rsid w:val="00C000A4"/>
    <w:rsid w:val="00C013DD"/>
    <w:rsid w:val="00C02963"/>
    <w:rsid w:val="00C04371"/>
    <w:rsid w:val="00C053EE"/>
    <w:rsid w:val="00C05CB1"/>
    <w:rsid w:val="00C06F55"/>
    <w:rsid w:val="00C0789F"/>
    <w:rsid w:val="00C10F03"/>
    <w:rsid w:val="00C1118A"/>
    <w:rsid w:val="00C12362"/>
    <w:rsid w:val="00C13EFC"/>
    <w:rsid w:val="00C14089"/>
    <w:rsid w:val="00C17C33"/>
    <w:rsid w:val="00C22D1F"/>
    <w:rsid w:val="00C233C3"/>
    <w:rsid w:val="00C2382E"/>
    <w:rsid w:val="00C23EE1"/>
    <w:rsid w:val="00C24408"/>
    <w:rsid w:val="00C2475B"/>
    <w:rsid w:val="00C24ECB"/>
    <w:rsid w:val="00C25CBC"/>
    <w:rsid w:val="00C27F82"/>
    <w:rsid w:val="00C31B4B"/>
    <w:rsid w:val="00C32EEC"/>
    <w:rsid w:val="00C332F6"/>
    <w:rsid w:val="00C33A70"/>
    <w:rsid w:val="00C342A6"/>
    <w:rsid w:val="00C37CC1"/>
    <w:rsid w:val="00C4008D"/>
    <w:rsid w:val="00C401A0"/>
    <w:rsid w:val="00C4066E"/>
    <w:rsid w:val="00C42346"/>
    <w:rsid w:val="00C440C7"/>
    <w:rsid w:val="00C444A8"/>
    <w:rsid w:val="00C44817"/>
    <w:rsid w:val="00C46669"/>
    <w:rsid w:val="00C46A73"/>
    <w:rsid w:val="00C46C19"/>
    <w:rsid w:val="00C47DD2"/>
    <w:rsid w:val="00C50714"/>
    <w:rsid w:val="00C524AB"/>
    <w:rsid w:val="00C5275B"/>
    <w:rsid w:val="00C5286D"/>
    <w:rsid w:val="00C53B5F"/>
    <w:rsid w:val="00C53F09"/>
    <w:rsid w:val="00C546A1"/>
    <w:rsid w:val="00C55BB4"/>
    <w:rsid w:val="00C57B00"/>
    <w:rsid w:val="00C6153B"/>
    <w:rsid w:val="00C61C1E"/>
    <w:rsid w:val="00C61ECD"/>
    <w:rsid w:val="00C62161"/>
    <w:rsid w:val="00C621E4"/>
    <w:rsid w:val="00C624CB"/>
    <w:rsid w:val="00C62E95"/>
    <w:rsid w:val="00C631D7"/>
    <w:rsid w:val="00C63904"/>
    <w:rsid w:val="00C641AC"/>
    <w:rsid w:val="00C64B66"/>
    <w:rsid w:val="00C64F1B"/>
    <w:rsid w:val="00C667E5"/>
    <w:rsid w:val="00C66945"/>
    <w:rsid w:val="00C67596"/>
    <w:rsid w:val="00C72E53"/>
    <w:rsid w:val="00C731EB"/>
    <w:rsid w:val="00C734B0"/>
    <w:rsid w:val="00C73CE4"/>
    <w:rsid w:val="00C74166"/>
    <w:rsid w:val="00C741AA"/>
    <w:rsid w:val="00C749DD"/>
    <w:rsid w:val="00C76E28"/>
    <w:rsid w:val="00C80190"/>
    <w:rsid w:val="00C801FB"/>
    <w:rsid w:val="00C80CC2"/>
    <w:rsid w:val="00C82145"/>
    <w:rsid w:val="00C829B7"/>
    <w:rsid w:val="00C83312"/>
    <w:rsid w:val="00C84188"/>
    <w:rsid w:val="00C84EB5"/>
    <w:rsid w:val="00C85DC4"/>
    <w:rsid w:val="00C86375"/>
    <w:rsid w:val="00C87538"/>
    <w:rsid w:val="00C87967"/>
    <w:rsid w:val="00C91255"/>
    <w:rsid w:val="00C92B97"/>
    <w:rsid w:val="00C962F6"/>
    <w:rsid w:val="00CA020C"/>
    <w:rsid w:val="00CA1A72"/>
    <w:rsid w:val="00CA3A8E"/>
    <w:rsid w:val="00CA4E6A"/>
    <w:rsid w:val="00CA7874"/>
    <w:rsid w:val="00CB086B"/>
    <w:rsid w:val="00CB1D84"/>
    <w:rsid w:val="00CB1E7D"/>
    <w:rsid w:val="00CB37D5"/>
    <w:rsid w:val="00CB4E53"/>
    <w:rsid w:val="00CB579A"/>
    <w:rsid w:val="00CB65A6"/>
    <w:rsid w:val="00CB7140"/>
    <w:rsid w:val="00CC08EF"/>
    <w:rsid w:val="00CC1308"/>
    <w:rsid w:val="00CC23AB"/>
    <w:rsid w:val="00CC353D"/>
    <w:rsid w:val="00CC6DDA"/>
    <w:rsid w:val="00CC7D7B"/>
    <w:rsid w:val="00CD17FB"/>
    <w:rsid w:val="00CD20B2"/>
    <w:rsid w:val="00CD28BC"/>
    <w:rsid w:val="00CD28F8"/>
    <w:rsid w:val="00CD29AD"/>
    <w:rsid w:val="00CD5236"/>
    <w:rsid w:val="00CD5636"/>
    <w:rsid w:val="00CD70DD"/>
    <w:rsid w:val="00CD75A9"/>
    <w:rsid w:val="00CD7A2F"/>
    <w:rsid w:val="00CE0821"/>
    <w:rsid w:val="00CE0C35"/>
    <w:rsid w:val="00CE1403"/>
    <w:rsid w:val="00CE1E7A"/>
    <w:rsid w:val="00CE2A53"/>
    <w:rsid w:val="00CE2F54"/>
    <w:rsid w:val="00CE4354"/>
    <w:rsid w:val="00CE454B"/>
    <w:rsid w:val="00CE45C4"/>
    <w:rsid w:val="00CE58E3"/>
    <w:rsid w:val="00CE62E7"/>
    <w:rsid w:val="00CE64EC"/>
    <w:rsid w:val="00CE662D"/>
    <w:rsid w:val="00CF1BFD"/>
    <w:rsid w:val="00CF20D8"/>
    <w:rsid w:val="00CF3ED4"/>
    <w:rsid w:val="00CF6628"/>
    <w:rsid w:val="00D010E7"/>
    <w:rsid w:val="00D019C9"/>
    <w:rsid w:val="00D0272D"/>
    <w:rsid w:val="00D03BB0"/>
    <w:rsid w:val="00D05813"/>
    <w:rsid w:val="00D0593E"/>
    <w:rsid w:val="00D06738"/>
    <w:rsid w:val="00D07226"/>
    <w:rsid w:val="00D07DC4"/>
    <w:rsid w:val="00D12FB4"/>
    <w:rsid w:val="00D138CF"/>
    <w:rsid w:val="00D1483B"/>
    <w:rsid w:val="00D150D4"/>
    <w:rsid w:val="00D15BDD"/>
    <w:rsid w:val="00D16EF8"/>
    <w:rsid w:val="00D2510E"/>
    <w:rsid w:val="00D25C78"/>
    <w:rsid w:val="00D30721"/>
    <w:rsid w:val="00D3180E"/>
    <w:rsid w:val="00D31BF0"/>
    <w:rsid w:val="00D3371B"/>
    <w:rsid w:val="00D3489C"/>
    <w:rsid w:val="00D37310"/>
    <w:rsid w:val="00D40E84"/>
    <w:rsid w:val="00D41617"/>
    <w:rsid w:val="00D41858"/>
    <w:rsid w:val="00D42084"/>
    <w:rsid w:val="00D426B4"/>
    <w:rsid w:val="00D43768"/>
    <w:rsid w:val="00D43C7E"/>
    <w:rsid w:val="00D440E2"/>
    <w:rsid w:val="00D44CB6"/>
    <w:rsid w:val="00D453E5"/>
    <w:rsid w:val="00D45DBB"/>
    <w:rsid w:val="00D46AE4"/>
    <w:rsid w:val="00D50052"/>
    <w:rsid w:val="00D50CC2"/>
    <w:rsid w:val="00D515B1"/>
    <w:rsid w:val="00D539A0"/>
    <w:rsid w:val="00D549CA"/>
    <w:rsid w:val="00D556D7"/>
    <w:rsid w:val="00D567F5"/>
    <w:rsid w:val="00D60337"/>
    <w:rsid w:val="00D607B1"/>
    <w:rsid w:val="00D608B7"/>
    <w:rsid w:val="00D61789"/>
    <w:rsid w:val="00D62490"/>
    <w:rsid w:val="00D6266B"/>
    <w:rsid w:val="00D630C1"/>
    <w:rsid w:val="00D63534"/>
    <w:rsid w:val="00D64AFB"/>
    <w:rsid w:val="00D65CCF"/>
    <w:rsid w:val="00D66A9A"/>
    <w:rsid w:val="00D6708E"/>
    <w:rsid w:val="00D704FB"/>
    <w:rsid w:val="00D70D6B"/>
    <w:rsid w:val="00D70D75"/>
    <w:rsid w:val="00D70FDA"/>
    <w:rsid w:val="00D714E4"/>
    <w:rsid w:val="00D73673"/>
    <w:rsid w:val="00D7403C"/>
    <w:rsid w:val="00D74E12"/>
    <w:rsid w:val="00D75BB9"/>
    <w:rsid w:val="00D766C4"/>
    <w:rsid w:val="00D775B9"/>
    <w:rsid w:val="00D80E3A"/>
    <w:rsid w:val="00D860BC"/>
    <w:rsid w:val="00D86583"/>
    <w:rsid w:val="00D91E31"/>
    <w:rsid w:val="00D922B3"/>
    <w:rsid w:val="00D92624"/>
    <w:rsid w:val="00D92685"/>
    <w:rsid w:val="00D92B1A"/>
    <w:rsid w:val="00D94231"/>
    <w:rsid w:val="00D946E6"/>
    <w:rsid w:val="00D95495"/>
    <w:rsid w:val="00D95DFB"/>
    <w:rsid w:val="00D97C50"/>
    <w:rsid w:val="00DA09F3"/>
    <w:rsid w:val="00DA19B7"/>
    <w:rsid w:val="00DA229F"/>
    <w:rsid w:val="00DA3093"/>
    <w:rsid w:val="00DA30EA"/>
    <w:rsid w:val="00DA54AD"/>
    <w:rsid w:val="00DA54DC"/>
    <w:rsid w:val="00DA7A11"/>
    <w:rsid w:val="00DB31DC"/>
    <w:rsid w:val="00DB35DC"/>
    <w:rsid w:val="00DB3A85"/>
    <w:rsid w:val="00DB7EDE"/>
    <w:rsid w:val="00DC0536"/>
    <w:rsid w:val="00DC0F3D"/>
    <w:rsid w:val="00DC0F82"/>
    <w:rsid w:val="00DC10AF"/>
    <w:rsid w:val="00DC15E0"/>
    <w:rsid w:val="00DC2428"/>
    <w:rsid w:val="00DC5D60"/>
    <w:rsid w:val="00DD1121"/>
    <w:rsid w:val="00DD2122"/>
    <w:rsid w:val="00DD2BB0"/>
    <w:rsid w:val="00DD5FD1"/>
    <w:rsid w:val="00DD691A"/>
    <w:rsid w:val="00DD74DB"/>
    <w:rsid w:val="00DE1FB7"/>
    <w:rsid w:val="00DE3806"/>
    <w:rsid w:val="00DE4286"/>
    <w:rsid w:val="00DE56B4"/>
    <w:rsid w:val="00DE6392"/>
    <w:rsid w:val="00DE6D74"/>
    <w:rsid w:val="00DE70CA"/>
    <w:rsid w:val="00DF1863"/>
    <w:rsid w:val="00DF4444"/>
    <w:rsid w:val="00DF46C2"/>
    <w:rsid w:val="00DF52B0"/>
    <w:rsid w:val="00DF5C2E"/>
    <w:rsid w:val="00DF6469"/>
    <w:rsid w:val="00DF73BD"/>
    <w:rsid w:val="00E022BA"/>
    <w:rsid w:val="00E079B6"/>
    <w:rsid w:val="00E10A44"/>
    <w:rsid w:val="00E10C8A"/>
    <w:rsid w:val="00E11D61"/>
    <w:rsid w:val="00E16C0E"/>
    <w:rsid w:val="00E17394"/>
    <w:rsid w:val="00E174A8"/>
    <w:rsid w:val="00E17EF4"/>
    <w:rsid w:val="00E2056E"/>
    <w:rsid w:val="00E2285A"/>
    <w:rsid w:val="00E24CFC"/>
    <w:rsid w:val="00E24F49"/>
    <w:rsid w:val="00E327AB"/>
    <w:rsid w:val="00E33809"/>
    <w:rsid w:val="00E34156"/>
    <w:rsid w:val="00E34C76"/>
    <w:rsid w:val="00E4039B"/>
    <w:rsid w:val="00E430DA"/>
    <w:rsid w:val="00E4447E"/>
    <w:rsid w:val="00E44710"/>
    <w:rsid w:val="00E5015D"/>
    <w:rsid w:val="00E53255"/>
    <w:rsid w:val="00E626A1"/>
    <w:rsid w:val="00E62B3F"/>
    <w:rsid w:val="00E65036"/>
    <w:rsid w:val="00E65885"/>
    <w:rsid w:val="00E6799B"/>
    <w:rsid w:val="00E70A67"/>
    <w:rsid w:val="00E70DF2"/>
    <w:rsid w:val="00E74BE5"/>
    <w:rsid w:val="00E757A2"/>
    <w:rsid w:val="00E75B3C"/>
    <w:rsid w:val="00E75E4D"/>
    <w:rsid w:val="00E8015F"/>
    <w:rsid w:val="00E81A43"/>
    <w:rsid w:val="00E81E77"/>
    <w:rsid w:val="00E82810"/>
    <w:rsid w:val="00E82E60"/>
    <w:rsid w:val="00E83D68"/>
    <w:rsid w:val="00E84265"/>
    <w:rsid w:val="00E84566"/>
    <w:rsid w:val="00E86C2B"/>
    <w:rsid w:val="00E92C7D"/>
    <w:rsid w:val="00EA06F9"/>
    <w:rsid w:val="00EA0EA3"/>
    <w:rsid w:val="00EA265C"/>
    <w:rsid w:val="00EA3137"/>
    <w:rsid w:val="00EA3E4A"/>
    <w:rsid w:val="00EA4288"/>
    <w:rsid w:val="00EA4B7A"/>
    <w:rsid w:val="00EA5A0E"/>
    <w:rsid w:val="00EA5BE9"/>
    <w:rsid w:val="00EA777F"/>
    <w:rsid w:val="00EB0A4A"/>
    <w:rsid w:val="00EB4AB1"/>
    <w:rsid w:val="00EB4E4E"/>
    <w:rsid w:val="00EB5285"/>
    <w:rsid w:val="00EB6E59"/>
    <w:rsid w:val="00EB73BE"/>
    <w:rsid w:val="00EC02E5"/>
    <w:rsid w:val="00EC2CAE"/>
    <w:rsid w:val="00EC3564"/>
    <w:rsid w:val="00EC3A9E"/>
    <w:rsid w:val="00EC42C4"/>
    <w:rsid w:val="00EC48DA"/>
    <w:rsid w:val="00EC5355"/>
    <w:rsid w:val="00EC5E28"/>
    <w:rsid w:val="00EC6177"/>
    <w:rsid w:val="00EC6209"/>
    <w:rsid w:val="00EC629E"/>
    <w:rsid w:val="00ED0018"/>
    <w:rsid w:val="00ED01DD"/>
    <w:rsid w:val="00ED3635"/>
    <w:rsid w:val="00ED43D8"/>
    <w:rsid w:val="00ED6891"/>
    <w:rsid w:val="00ED6E33"/>
    <w:rsid w:val="00ED7451"/>
    <w:rsid w:val="00ED7834"/>
    <w:rsid w:val="00ED7837"/>
    <w:rsid w:val="00EE371F"/>
    <w:rsid w:val="00EE67D9"/>
    <w:rsid w:val="00EE6970"/>
    <w:rsid w:val="00EE6D15"/>
    <w:rsid w:val="00EE712C"/>
    <w:rsid w:val="00EF0CCD"/>
    <w:rsid w:val="00EF1B64"/>
    <w:rsid w:val="00EF4A08"/>
    <w:rsid w:val="00EF5715"/>
    <w:rsid w:val="00EF5C5D"/>
    <w:rsid w:val="00EF7429"/>
    <w:rsid w:val="00EF7841"/>
    <w:rsid w:val="00EF7C71"/>
    <w:rsid w:val="00F01BC8"/>
    <w:rsid w:val="00F01D97"/>
    <w:rsid w:val="00F0231A"/>
    <w:rsid w:val="00F0368B"/>
    <w:rsid w:val="00F0563D"/>
    <w:rsid w:val="00F05D70"/>
    <w:rsid w:val="00F05DFB"/>
    <w:rsid w:val="00F07727"/>
    <w:rsid w:val="00F10A24"/>
    <w:rsid w:val="00F1120D"/>
    <w:rsid w:val="00F12A7C"/>
    <w:rsid w:val="00F145A7"/>
    <w:rsid w:val="00F14872"/>
    <w:rsid w:val="00F219A8"/>
    <w:rsid w:val="00F236F6"/>
    <w:rsid w:val="00F25AFD"/>
    <w:rsid w:val="00F265D0"/>
    <w:rsid w:val="00F265FC"/>
    <w:rsid w:val="00F31849"/>
    <w:rsid w:val="00F3203A"/>
    <w:rsid w:val="00F32123"/>
    <w:rsid w:val="00F330E0"/>
    <w:rsid w:val="00F3379F"/>
    <w:rsid w:val="00F3410A"/>
    <w:rsid w:val="00F344F9"/>
    <w:rsid w:val="00F34683"/>
    <w:rsid w:val="00F349B9"/>
    <w:rsid w:val="00F35AB7"/>
    <w:rsid w:val="00F36BC4"/>
    <w:rsid w:val="00F36CDE"/>
    <w:rsid w:val="00F372B5"/>
    <w:rsid w:val="00F40B34"/>
    <w:rsid w:val="00F416A0"/>
    <w:rsid w:val="00F42734"/>
    <w:rsid w:val="00F455B9"/>
    <w:rsid w:val="00F458A1"/>
    <w:rsid w:val="00F469A5"/>
    <w:rsid w:val="00F471C1"/>
    <w:rsid w:val="00F47AE6"/>
    <w:rsid w:val="00F508F7"/>
    <w:rsid w:val="00F50A3A"/>
    <w:rsid w:val="00F52882"/>
    <w:rsid w:val="00F53C88"/>
    <w:rsid w:val="00F5651F"/>
    <w:rsid w:val="00F574F5"/>
    <w:rsid w:val="00F60BA5"/>
    <w:rsid w:val="00F654BC"/>
    <w:rsid w:val="00F658D2"/>
    <w:rsid w:val="00F672FC"/>
    <w:rsid w:val="00F6775D"/>
    <w:rsid w:val="00F67F80"/>
    <w:rsid w:val="00F70A27"/>
    <w:rsid w:val="00F7144C"/>
    <w:rsid w:val="00F72136"/>
    <w:rsid w:val="00F737B8"/>
    <w:rsid w:val="00F737EB"/>
    <w:rsid w:val="00F7594D"/>
    <w:rsid w:val="00F76EBA"/>
    <w:rsid w:val="00F77A09"/>
    <w:rsid w:val="00F81996"/>
    <w:rsid w:val="00F82B82"/>
    <w:rsid w:val="00F8417A"/>
    <w:rsid w:val="00F851E5"/>
    <w:rsid w:val="00F866F5"/>
    <w:rsid w:val="00F87AD6"/>
    <w:rsid w:val="00F87EDC"/>
    <w:rsid w:val="00F90444"/>
    <w:rsid w:val="00F93C6A"/>
    <w:rsid w:val="00F94016"/>
    <w:rsid w:val="00F9522E"/>
    <w:rsid w:val="00F95E20"/>
    <w:rsid w:val="00FA02F5"/>
    <w:rsid w:val="00FA1D7D"/>
    <w:rsid w:val="00FA2354"/>
    <w:rsid w:val="00FA461D"/>
    <w:rsid w:val="00FA5914"/>
    <w:rsid w:val="00FA7A22"/>
    <w:rsid w:val="00FB2612"/>
    <w:rsid w:val="00FB3341"/>
    <w:rsid w:val="00FB40DA"/>
    <w:rsid w:val="00FC0101"/>
    <w:rsid w:val="00FC1F2C"/>
    <w:rsid w:val="00FC2E14"/>
    <w:rsid w:val="00FC33AD"/>
    <w:rsid w:val="00FC6AE8"/>
    <w:rsid w:val="00FC73BB"/>
    <w:rsid w:val="00FD0FCB"/>
    <w:rsid w:val="00FD1A8E"/>
    <w:rsid w:val="00FD1EA8"/>
    <w:rsid w:val="00FD1F10"/>
    <w:rsid w:val="00FD3BA9"/>
    <w:rsid w:val="00FD650D"/>
    <w:rsid w:val="00FD6EC5"/>
    <w:rsid w:val="00FD7B2C"/>
    <w:rsid w:val="00FE1E20"/>
    <w:rsid w:val="00FE2C02"/>
    <w:rsid w:val="00FE3C7A"/>
    <w:rsid w:val="00FE4CDC"/>
    <w:rsid w:val="00FE59A8"/>
    <w:rsid w:val="00FE6669"/>
    <w:rsid w:val="00FE6F7F"/>
    <w:rsid w:val="00FE7469"/>
    <w:rsid w:val="00FE75EA"/>
    <w:rsid w:val="00FF1154"/>
    <w:rsid w:val="00FF1278"/>
    <w:rsid w:val="00FF1376"/>
    <w:rsid w:val="00FF2489"/>
    <w:rsid w:val="00FF414B"/>
    <w:rsid w:val="00FF47FA"/>
    <w:rsid w:val="00FF55FA"/>
    <w:rsid w:val="00FF55FC"/>
    <w:rsid w:val="00FF5CD9"/>
    <w:rsid w:val="00FF666B"/>
    <w:rsid w:val="00FF6F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FA02E7"/>
  <w15:docId w15:val="{8D320F85-1AE8-4AA5-AD4C-71547941A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de-DE" w:eastAsia="de-DE"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2B9A"/>
    <w:pPr>
      <w:spacing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pPr>
      <w:keepNext/>
      <w:keepLines/>
      <w:numPr>
        <w:numId w:val="25"/>
      </w:numPr>
      <w:spacing w:before="400" w:after="120"/>
      <w:outlineLvl w:val="0"/>
    </w:pPr>
    <w:rPr>
      <w:sz w:val="40"/>
      <w:szCs w:val="40"/>
    </w:rPr>
  </w:style>
  <w:style w:type="paragraph" w:styleId="Heading2">
    <w:name w:val="heading 2"/>
    <w:basedOn w:val="Normal"/>
    <w:next w:val="Normal"/>
    <w:rsid w:val="00E24F49"/>
    <w:pPr>
      <w:keepNext/>
      <w:keepLines/>
      <w:numPr>
        <w:ilvl w:val="1"/>
        <w:numId w:val="25"/>
      </w:numPr>
      <w:spacing w:before="360" w:after="120"/>
      <w:ind w:left="567"/>
      <w:outlineLvl w:val="1"/>
    </w:pPr>
    <w:rPr>
      <w:sz w:val="32"/>
      <w:szCs w:val="32"/>
    </w:rPr>
  </w:style>
  <w:style w:type="paragraph" w:styleId="Heading3">
    <w:name w:val="heading 3"/>
    <w:basedOn w:val="Normal"/>
    <w:next w:val="Normal"/>
    <w:pPr>
      <w:keepNext/>
      <w:keepLines/>
      <w:numPr>
        <w:ilvl w:val="2"/>
        <w:numId w:val="25"/>
      </w:numPr>
      <w:spacing w:before="320" w:after="80"/>
      <w:outlineLvl w:val="2"/>
    </w:pPr>
    <w:rPr>
      <w:color w:val="434343"/>
      <w:sz w:val="28"/>
      <w:szCs w:val="28"/>
    </w:rPr>
  </w:style>
  <w:style w:type="paragraph" w:styleId="Heading4">
    <w:name w:val="heading 4"/>
    <w:basedOn w:val="Normal"/>
    <w:next w:val="Normal"/>
    <w:pPr>
      <w:keepNext/>
      <w:keepLines/>
      <w:numPr>
        <w:ilvl w:val="3"/>
        <w:numId w:val="25"/>
      </w:numPr>
      <w:spacing w:before="280" w:after="80"/>
      <w:outlineLvl w:val="3"/>
    </w:pPr>
    <w:rPr>
      <w:color w:val="666666"/>
    </w:rPr>
  </w:style>
  <w:style w:type="paragraph" w:styleId="Heading5">
    <w:name w:val="heading 5"/>
    <w:basedOn w:val="Normal"/>
    <w:next w:val="Normal"/>
    <w:pPr>
      <w:keepNext/>
      <w:keepLines/>
      <w:numPr>
        <w:ilvl w:val="4"/>
        <w:numId w:val="25"/>
      </w:numPr>
      <w:spacing w:before="240" w:after="80"/>
      <w:outlineLvl w:val="4"/>
    </w:pPr>
    <w:rPr>
      <w:color w:val="666666"/>
    </w:rPr>
  </w:style>
  <w:style w:type="paragraph" w:styleId="Heading6">
    <w:name w:val="heading 6"/>
    <w:basedOn w:val="Normal"/>
    <w:next w:val="Normal"/>
    <w:pPr>
      <w:keepNext/>
      <w:keepLines/>
      <w:numPr>
        <w:ilvl w:val="5"/>
        <w:numId w:val="25"/>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E22C9"/>
    <w:pPr>
      <w:keepNext/>
      <w:keepLines/>
      <w:numPr>
        <w:ilvl w:val="6"/>
        <w:numId w:val="2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E22C9"/>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22C9"/>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Heading7Char">
    <w:name w:val="Heading 7 Char"/>
    <w:basedOn w:val="DefaultParagraphFont"/>
    <w:link w:val="Heading7"/>
    <w:uiPriority w:val="9"/>
    <w:semiHidden/>
    <w:rsid w:val="001E22C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E22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E22C9"/>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1E22C9"/>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1E22C9"/>
    <w:rPr>
      <w:rFonts w:eastAsia="Times New Roman"/>
      <w:noProof/>
      <w:sz w:val="20"/>
      <w:szCs w:val="24"/>
      <w:lang w:val="en-GB" w:eastAsia="en-GB"/>
    </w:rPr>
  </w:style>
  <w:style w:type="paragraph" w:customStyle="1" w:styleId="EndNoteBibliography">
    <w:name w:val="EndNote Bibliography"/>
    <w:basedOn w:val="Normal"/>
    <w:link w:val="EndNoteBibliographyChar"/>
    <w:rsid w:val="001E22C9"/>
    <w:rPr>
      <w:rFonts w:ascii="Arial" w:hAnsi="Arial" w:cs="Arial"/>
      <w:noProof/>
      <w:sz w:val="20"/>
    </w:rPr>
  </w:style>
  <w:style w:type="character" w:customStyle="1" w:styleId="EndNoteBibliographyChar">
    <w:name w:val="EndNote Bibliography Char"/>
    <w:basedOn w:val="DefaultParagraphFont"/>
    <w:link w:val="EndNoteBibliography"/>
    <w:rsid w:val="001E22C9"/>
    <w:rPr>
      <w:rFonts w:eastAsia="Times New Roman"/>
      <w:noProof/>
      <w:sz w:val="20"/>
      <w:szCs w:val="24"/>
      <w:lang w:val="en-GB" w:eastAsia="en-GB"/>
    </w:rPr>
  </w:style>
  <w:style w:type="paragraph" w:styleId="ListParagraph">
    <w:name w:val="List Paragraph"/>
    <w:basedOn w:val="Normal"/>
    <w:uiPriority w:val="34"/>
    <w:qFormat/>
    <w:rsid w:val="006710BB"/>
    <w:pPr>
      <w:ind w:left="720"/>
      <w:contextualSpacing/>
    </w:pPr>
  </w:style>
  <w:style w:type="paragraph" w:styleId="FootnoteText">
    <w:name w:val="footnote text"/>
    <w:basedOn w:val="Normal"/>
    <w:link w:val="FootnoteTextChar"/>
    <w:rsid w:val="00FC33AD"/>
    <w:pPr>
      <w:jc w:val="both"/>
    </w:pPr>
    <w:rPr>
      <w:color w:val="000000"/>
      <w:sz w:val="20"/>
      <w:szCs w:val="20"/>
      <w:lang w:val="nl-NL" w:eastAsia="nl-NL"/>
    </w:rPr>
  </w:style>
  <w:style w:type="character" w:customStyle="1" w:styleId="FootnoteTextChar">
    <w:name w:val="Footnote Text Char"/>
    <w:basedOn w:val="DefaultParagraphFont"/>
    <w:link w:val="FootnoteText"/>
    <w:rsid w:val="00FC33AD"/>
    <w:rPr>
      <w:rFonts w:eastAsia="Times New Roman"/>
      <w:color w:val="000000"/>
      <w:sz w:val="20"/>
      <w:szCs w:val="20"/>
      <w:lang w:val="nl-NL" w:eastAsia="nl-NL"/>
    </w:rPr>
  </w:style>
  <w:style w:type="character" w:styleId="FootnoteReference">
    <w:name w:val="footnote reference"/>
    <w:rsid w:val="00FC33AD"/>
    <w:rPr>
      <w:vertAlign w:val="superscript"/>
    </w:rPr>
  </w:style>
  <w:style w:type="paragraph" w:styleId="Header">
    <w:name w:val="header"/>
    <w:basedOn w:val="Normal"/>
    <w:link w:val="HeaderChar"/>
    <w:uiPriority w:val="99"/>
    <w:unhideWhenUsed/>
    <w:rsid w:val="00C06F55"/>
    <w:pPr>
      <w:tabs>
        <w:tab w:val="center" w:pos="4536"/>
        <w:tab w:val="right" w:pos="9072"/>
      </w:tabs>
    </w:pPr>
  </w:style>
  <w:style w:type="character" w:customStyle="1" w:styleId="HeaderChar">
    <w:name w:val="Header Char"/>
    <w:basedOn w:val="DefaultParagraphFont"/>
    <w:link w:val="Header"/>
    <w:uiPriority w:val="99"/>
    <w:rsid w:val="00C06F55"/>
    <w:rPr>
      <w:lang w:val="en-GB"/>
    </w:rPr>
  </w:style>
  <w:style w:type="paragraph" w:styleId="Revision">
    <w:name w:val="Revision"/>
    <w:hidden/>
    <w:uiPriority w:val="99"/>
    <w:semiHidden/>
    <w:rsid w:val="00E24F49"/>
    <w:pPr>
      <w:spacing w:line="240" w:lineRule="auto"/>
    </w:pPr>
    <w:rPr>
      <w:lang w:val="en-GB"/>
    </w:rPr>
  </w:style>
  <w:style w:type="paragraph" w:styleId="BalloonText">
    <w:name w:val="Balloon Text"/>
    <w:basedOn w:val="Normal"/>
    <w:link w:val="BalloonTextChar"/>
    <w:uiPriority w:val="99"/>
    <w:semiHidden/>
    <w:unhideWhenUsed/>
    <w:rsid w:val="00E24F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4F49"/>
    <w:rPr>
      <w:rFonts w:ascii="Segoe UI" w:hAnsi="Segoe UI" w:cs="Segoe UI"/>
      <w:sz w:val="18"/>
      <w:szCs w:val="18"/>
      <w:lang w:val="en-GB"/>
    </w:rPr>
  </w:style>
  <w:style w:type="paragraph" w:styleId="Footer">
    <w:name w:val="footer"/>
    <w:basedOn w:val="Normal"/>
    <w:link w:val="FooterChar"/>
    <w:uiPriority w:val="99"/>
    <w:unhideWhenUsed/>
    <w:rsid w:val="00643932"/>
    <w:pPr>
      <w:tabs>
        <w:tab w:val="center" w:pos="4536"/>
        <w:tab w:val="right" w:pos="9072"/>
      </w:tabs>
    </w:pPr>
  </w:style>
  <w:style w:type="character" w:customStyle="1" w:styleId="FooterChar">
    <w:name w:val="Footer Char"/>
    <w:basedOn w:val="DefaultParagraphFont"/>
    <w:link w:val="Footer"/>
    <w:uiPriority w:val="99"/>
    <w:rsid w:val="00643932"/>
    <w:rPr>
      <w:lang w:val="en-GB"/>
    </w:rPr>
  </w:style>
  <w:style w:type="character" w:styleId="Hyperlink">
    <w:name w:val="Hyperlink"/>
    <w:basedOn w:val="DefaultParagraphFont"/>
    <w:uiPriority w:val="99"/>
    <w:unhideWhenUsed/>
    <w:rsid w:val="000827A6"/>
    <w:rPr>
      <w:color w:val="0000FF" w:themeColor="hyperlink"/>
      <w:u w:val="single"/>
    </w:rPr>
  </w:style>
  <w:style w:type="character" w:customStyle="1" w:styleId="UnresolvedMention1">
    <w:name w:val="Unresolved Mention1"/>
    <w:basedOn w:val="DefaultParagraphFont"/>
    <w:uiPriority w:val="99"/>
    <w:semiHidden/>
    <w:unhideWhenUsed/>
    <w:rsid w:val="000827A6"/>
    <w:rPr>
      <w:color w:val="808080"/>
      <w:shd w:val="clear" w:color="auto" w:fill="E6E6E6"/>
    </w:rPr>
  </w:style>
  <w:style w:type="paragraph" w:styleId="NormalWeb">
    <w:name w:val="Normal (Web)"/>
    <w:basedOn w:val="Normal"/>
    <w:uiPriority w:val="99"/>
    <w:unhideWhenUsed/>
    <w:rsid w:val="000827A6"/>
    <w:pPr>
      <w:spacing w:before="100" w:beforeAutospacing="1" w:after="100" w:afterAutospacing="1"/>
    </w:pPr>
    <w:rPr>
      <w:lang w:val="nl-NL" w:eastAsia="nl-NL"/>
    </w:rPr>
  </w:style>
  <w:style w:type="character" w:customStyle="1" w:styleId="apple-tab-span">
    <w:name w:val="apple-tab-span"/>
    <w:basedOn w:val="DefaultParagraphFont"/>
    <w:rsid w:val="001120DB"/>
  </w:style>
  <w:style w:type="character" w:styleId="LineNumber">
    <w:name w:val="line number"/>
    <w:basedOn w:val="DefaultParagraphFont"/>
    <w:uiPriority w:val="99"/>
    <w:semiHidden/>
    <w:unhideWhenUsed/>
    <w:rsid w:val="006B4CDD"/>
  </w:style>
  <w:style w:type="paragraph" w:styleId="CommentSubject">
    <w:name w:val="annotation subject"/>
    <w:basedOn w:val="CommentText"/>
    <w:next w:val="CommentText"/>
    <w:link w:val="CommentSubjectChar"/>
    <w:uiPriority w:val="99"/>
    <w:semiHidden/>
    <w:unhideWhenUsed/>
    <w:rsid w:val="00830249"/>
    <w:rPr>
      <w:b/>
      <w:bCs/>
    </w:rPr>
  </w:style>
  <w:style w:type="character" w:customStyle="1" w:styleId="CommentSubjectChar">
    <w:name w:val="Comment Subject Char"/>
    <w:basedOn w:val="CommentTextChar"/>
    <w:link w:val="CommentSubject"/>
    <w:uiPriority w:val="99"/>
    <w:semiHidden/>
    <w:rsid w:val="00830249"/>
    <w:rPr>
      <w:b/>
      <w:bCs/>
      <w:sz w:val="20"/>
      <w:szCs w:val="20"/>
      <w:lang w:val="en-GB"/>
    </w:rPr>
  </w:style>
  <w:style w:type="character" w:styleId="Strong">
    <w:name w:val="Strong"/>
    <w:basedOn w:val="DefaultParagraphFont"/>
    <w:uiPriority w:val="22"/>
    <w:qFormat/>
    <w:rsid w:val="00144794"/>
    <w:rPr>
      <w:b/>
      <w:bCs/>
    </w:rPr>
  </w:style>
  <w:style w:type="character" w:styleId="Emphasis">
    <w:name w:val="Emphasis"/>
    <w:basedOn w:val="DefaultParagraphFont"/>
    <w:uiPriority w:val="20"/>
    <w:qFormat/>
    <w:rsid w:val="00144794"/>
    <w:rPr>
      <w:i/>
      <w:iCs/>
    </w:rPr>
  </w:style>
  <w:style w:type="paragraph" w:styleId="NoSpacing">
    <w:name w:val="No Spacing"/>
    <w:link w:val="NoSpacingChar"/>
    <w:uiPriority w:val="1"/>
    <w:qFormat/>
    <w:rsid w:val="009254E2"/>
    <w:pPr>
      <w:spacing w:line="240" w:lineRule="auto"/>
    </w:pPr>
    <w:rPr>
      <w:rFonts w:asciiTheme="minorHAnsi" w:eastAsiaTheme="minorEastAsia" w:hAnsiTheme="minorHAnsi" w:cstheme="minorBidi"/>
      <w:lang w:val="en-US" w:eastAsia="zh-CN"/>
    </w:rPr>
  </w:style>
  <w:style w:type="character" w:customStyle="1" w:styleId="NoSpacingChar">
    <w:name w:val="No Spacing Char"/>
    <w:basedOn w:val="DefaultParagraphFont"/>
    <w:link w:val="NoSpacing"/>
    <w:uiPriority w:val="1"/>
    <w:rsid w:val="009254E2"/>
    <w:rPr>
      <w:rFonts w:asciiTheme="minorHAnsi" w:eastAsiaTheme="minorEastAsia" w:hAnsiTheme="minorHAnsi" w:cstheme="minorBidi"/>
      <w:lang w:val="en-US" w:eastAsia="zh-CN"/>
    </w:rPr>
  </w:style>
  <w:style w:type="paragraph" w:styleId="EndnoteText">
    <w:name w:val="endnote text"/>
    <w:basedOn w:val="Normal"/>
    <w:link w:val="EndnoteTextChar"/>
    <w:uiPriority w:val="99"/>
    <w:semiHidden/>
    <w:unhideWhenUsed/>
    <w:rsid w:val="00140006"/>
    <w:rPr>
      <w:sz w:val="20"/>
      <w:szCs w:val="20"/>
    </w:rPr>
  </w:style>
  <w:style w:type="character" w:customStyle="1" w:styleId="EndnoteTextChar">
    <w:name w:val="Endnote Text Char"/>
    <w:basedOn w:val="DefaultParagraphFont"/>
    <w:link w:val="EndnoteText"/>
    <w:uiPriority w:val="99"/>
    <w:semiHidden/>
    <w:rsid w:val="00140006"/>
    <w:rPr>
      <w:rFonts w:ascii="Times New Roman" w:eastAsia="Times New Roman" w:hAnsi="Times New Roman" w:cs="Times New Roman"/>
      <w:sz w:val="20"/>
      <w:szCs w:val="20"/>
      <w:lang w:val="en-GB" w:eastAsia="en-GB"/>
    </w:rPr>
  </w:style>
  <w:style w:type="character" w:styleId="EndnoteReference">
    <w:name w:val="endnote reference"/>
    <w:basedOn w:val="DefaultParagraphFont"/>
    <w:uiPriority w:val="99"/>
    <w:semiHidden/>
    <w:unhideWhenUsed/>
    <w:rsid w:val="00140006"/>
    <w:rPr>
      <w:vertAlign w:val="superscript"/>
    </w:rPr>
  </w:style>
  <w:style w:type="paragraph" w:styleId="Caption">
    <w:name w:val="caption"/>
    <w:basedOn w:val="Normal"/>
    <w:next w:val="Normal"/>
    <w:uiPriority w:val="35"/>
    <w:unhideWhenUsed/>
    <w:qFormat/>
    <w:rsid w:val="0064702B"/>
    <w:pPr>
      <w:spacing w:after="200"/>
    </w:pPr>
    <w:rPr>
      <w:i/>
      <w:iCs/>
      <w:color w:val="1F497D" w:themeColor="text2"/>
      <w:sz w:val="18"/>
      <w:szCs w:val="18"/>
    </w:rPr>
  </w:style>
  <w:style w:type="character" w:customStyle="1" w:styleId="text">
    <w:name w:val="text"/>
    <w:basedOn w:val="DefaultParagraphFont"/>
    <w:rsid w:val="00494AFE"/>
  </w:style>
  <w:style w:type="character" w:customStyle="1" w:styleId="author-ref">
    <w:name w:val="author-ref"/>
    <w:basedOn w:val="DefaultParagraphFont"/>
    <w:rsid w:val="00494AFE"/>
  </w:style>
  <w:style w:type="character" w:styleId="FollowedHyperlink">
    <w:name w:val="FollowedHyperlink"/>
    <w:basedOn w:val="DefaultParagraphFont"/>
    <w:uiPriority w:val="99"/>
    <w:semiHidden/>
    <w:unhideWhenUsed/>
    <w:rsid w:val="0043173B"/>
    <w:rPr>
      <w:color w:val="800080" w:themeColor="followedHyperlink"/>
      <w:u w:val="single"/>
    </w:rPr>
  </w:style>
  <w:style w:type="character" w:customStyle="1" w:styleId="UnresolvedMention2">
    <w:name w:val="Unresolved Mention2"/>
    <w:basedOn w:val="DefaultParagraphFont"/>
    <w:uiPriority w:val="99"/>
    <w:semiHidden/>
    <w:unhideWhenUsed/>
    <w:rsid w:val="00324E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458980">
      <w:bodyDiv w:val="1"/>
      <w:marLeft w:val="0"/>
      <w:marRight w:val="0"/>
      <w:marTop w:val="0"/>
      <w:marBottom w:val="0"/>
      <w:divBdr>
        <w:top w:val="none" w:sz="0" w:space="0" w:color="auto"/>
        <w:left w:val="none" w:sz="0" w:space="0" w:color="auto"/>
        <w:bottom w:val="none" w:sz="0" w:space="0" w:color="auto"/>
        <w:right w:val="none" w:sz="0" w:space="0" w:color="auto"/>
      </w:divBdr>
    </w:div>
    <w:div w:id="138155627">
      <w:bodyDiv w:val="1"/>
      <w:marLeft w:val="0"/>
      <w:marRight w:val="0"/>
      <w:marTop w:val="0"/>
      <w:marBottom w:val="0"/>
      <w:divBdr>
        <w:top w:val="none" w:sz="0" w:space="0" w:color="auto"/>
        <w:left w:val="none" w:sz="0" w:space="0" w:color="auto"/>
        <w:bottom w:val="none" w:sz="0" w:space="0" w:color="auto"/>
        <w:right w:val="none" w:sz="0" w:space="0" w:color="auto"/>
      </w:divBdr>
    </w:div>
    <w:div w:id="335114532">
      <w:bodyDiv w:val="1"/>
      <w:marLeft w:val="0"/>
      <w:marRight w:val="0"/>
      <w:marTop w:val="0"/>
      <w:marBottom w:val="0"/>
      <w:divBdr>
        <w:top w:val="none" w:sz="0" w:space="0" w:color="auto"/>
        <w:left w:val="none" w:sz="0" w:space="0" w:color="auto"/>
        <w:bottom w:val="none" w:sz="0" w:space="0" w:color="auto"/>
        <w:right w:val="none" w:sz="0" w:space="0" w:color="auto"/>
      </w:divBdr>
      <w:divsChild>
        <w:div w:id="1923760363">
          <w:marLeft w:val="0"/>
          <w:marRight w:val="0"/>
          <w:marTop w:val="0"/>
          <w:marBottom w:val="0"/>
          <w:divBdr>
            <w:top w:val="none" w:sz="0" w:space="0" w:color="auto"/>
            <w:left w:val="none" w:sz="0" w:space="0" w:color="auto"/>
            <w:bottom w:val="none" w:sz="0" w:space="0" w:color="auto"/>
            <w:right w:val="none" w:sz="0" w:space="0" w:color="auto"/>
          </w:divBdr>
          <w:divsChild>
            <w:div w:id="1787692372">
              <w:marLeft w:val="0"/>
              <w:marRight w:val="0"/>
              <w:marTop w:val="0"/>
              <w:marBottom w:val="0"/>
              <w:divBdr>
                <w:top w:val="none" w:sz="0" w:space="0" w:color="auto"/>
                <w:left w:val="none" w:sz="0" w:space="0" w:color="auto"/>
                <w:bottom w:val="none" w:sz="0" w:space="0" w:color="auto"/>
                <w:right w:val="none" w:sz="0" w:space="0" w:color="auto"/>
              </w:divBdr>
              <w:divsChild>
                <w:div w:id="1804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469329">
      <w:bodyDiv w:val="1"/>
      <w:marLeft w:val="0"/>
      <w:marRight w:val="0"/>
      <w:marTop w:val="0"/>
      <w:marBottom w:val="0"/>
      <w:divBdr>
        <w:top w:val="none" w:sz="0" w:space="0" w:color="auto"/>
        <w:left w:val="none" w:sz="0" w:space="0" w:color="auto"/>
        <w:bottom w:val="none" w:sz="0" w:space="0" w:color="auto"/>
        <w:right w:val="none" w:sz="0" w:space="0" w:color="auto"/>
      </w:divBdr>
    </w:div>
    <w:div w:id="668484876">
      <w:bodyDiv w:val="1"/>
      <w:marLeft w:val="0"/>
      <w:marRight w:val="0"/>
      <w:marTop w:val="0"/>
      <w:marBottom w:val="0"/>
      <w:divBdr>
        <w:top w:val="none" w:sz="0" w:space="0" w:color="auto"/>
        <w:left w:val="none" w:sz="0" w:space="0" w:color="auto"/>
        <w:bottom w:val="none" w:sz="0" w:space="0" w:color="auto"/>
        <w:right w:val="none" w:sz="0" w:space="0" w:color="auto"/>
      </w:divBdr>
    </w:div>
    <w:div w:id="701902211">
      <w:bodyDiv w:val="1"/>
      <w:marLeft w:val="0"/>
      <w:marRight w:val="0"/>
      <w:marTop w:val="0"/>
      <w:marBottom w:val="0"/>
      <w:divBdr>
        <w:top w:val="none" w:sz="0" w:space="0" w:color="auto"/>
        <w:left w:val="none" w:sz="0" w:space="0" w:color="auto"/>
        <w:bottom w:val="none" w:sz="0" w:space="0" w:color="auto"/>
        <w:right w:val="none" w:sz="0" w:space="0" w:color="auto"/>
      </w:divBdr>
    </w:div>
    <w:div w:id="791241033">
      <w:bodyDiv w:val="1"/>
      <w:marLeft w:val="0"/>
      <w:marRight w:val="0"/>
      <w:marTop w:val="0"/>
      <w:marBottom w:val="0"/>
      <w:divBdr>
        <w:top w:val="none" w:sz="0" w:space="0" w:color="auto"/>
        <w:left w:val="none" w:sz="0" w:space="0" w:color="auto"/>
        <w:bottom w:val="none" w:sz="0" w:space="0" w:color="auto"/>
        <w:right w:val="none" w:sz="0" w:space="0" w:color="auto"/>
      </w:divBdr>
    </w:div>
    <w:div w:id="794100099">
      <w:bodyDiv w:val="1"/>
      <w:marLeft w:val="0"/>
      <w:marRight w:val="0"/>
      <w:marTop w:val="0"/>
      <w:marBottom w:val="0"/>
      <w:divBdr>
        <w:top w:val="none" w:sz="0" w:space="0" w:color="auto"/>
        <w:left w:val="none" w:sz="0" w:space="0" w:color="auto"/>
        <w:bottom w:val="none" w:sz="0" w:space="0" w:color="auto"/>
        <w:right w:val="none" w:sz="0" w:space="0" w:color="auto"/>
      </w:divBdr>
    </w:div>
    <w:div w:id="1013847291">
      <w:bodyDiv w:val="1"/>
      <w:marLeft w:val="0"/>
      <w:marRight w:val="0"/>
      <w:marTop w:val="0"/>
      <w:marBottom w:val="0"/>
      <w:divBdr>
        <w:top w:val="none" w:sz="0" w:space="0" w:color="auto"/>
        <w:left w:val="none" w:sz="0" w:space="0" w:color="auto"/>
        <w:bottom w:val="none" w:sz="0" w:space="0" w:color="auto"/>
        <w:right w:val="none" w:sz="0" w:space="0" w:color="auto"/>
      </w:divBdr>
    </w:div>
    <w:div w:id="1077241847">
      <w:bodyDiv w:val="1"/>
      <w:marLeft w:val="0"/>
      <w:marRight w:val="0"/>
      <w:marTop w:val="0"/>
      <w:marBottom w:val="0"/>
      <w:divBdr>
        <w:top w:val="none" w:sz="0" w:space="0" w:color="auto"/>
        <w:left w:val="none" w:sz="0" w:space="0" w:color="auto"/>
        <w:bottom w:val="none" w:sz="0" w:space="0" w:color="auto"/>
        <w:right w:val="none" w:sz="0" w:space="0" w:color="auto"/>
      </w:divBdr>
    </w:div>
    <w:div w:id="1147016314">
      <w:bodyDiv w:val="1"/>
      <w:marLeft w:val="0"/>
      <w:marRight w:val="0"/>
      <w:marTop w:val="0"/>
      <w:marBottom w:val="0"/>
      <w:divBdr>
        <w:top w:val="none" w:sz="0" w:space="0" w:color="auto"/>
        <w:left w:val="none" w:sz="0" w:space="0" w:color="auto"/>
        <w:bottom w:val="none" w:sz="0" w:space="0" w:color="auto"/>
        <w:right w:val="none" w:sz="0" w:space="0" w:color="auto"/>
      </w:divBdr>
    </w:div>
    <w:div w:id="1156335224">
      <w:bodyDiv w:val="1"/>
      <w:marLeft w:val="0"/>
      <w:marRight w:val="0"/>
      <w:marTop w:val="0"/>
      <w:marBottom w:val="0"/>
      <w:divBdr>
        <w:top w:val="none" w:sz="0" w:space="0" w:color="auto"/>
        <w:left w:val="none" w:sz="0" w:space="0" w:color="auto"/>
        <w:bottom w:val="none" w:sz="0" w:space="0" w:color="auto"/>
        <w:right w:val="none" w:sz="0" w:space="0" w:color="auto"/>
      </w:divBdr>
    </w:div>
    <w:div w:id="1259022880">
      <w:bodyDiv w:val="1"/>
      <w:marLeft w:val="0"/>
      <w:marRight w:val="0"/>
      <w:marTop w:val="0"/>
      <w:marBottom w:val="0"/>
      <w:divBdr>
        <w:top w:val="none" w:sz="0" w:space="0" w:color="auto"/>
        <w:left w:val="none" w:sz="0" w:space="0" w:color="auto"/>
        <w:bottom w:val="none" w:sz="0" w:space="0" w:color="auto"/>
        <w:right w:val="none" w:sz="0" w:space="0" w:color="auto"/>
      </w:divBdr>
      <w:divsChild>
        <w:div w:id="26806798">
          <w:marLeft w:val="562"/>
          <w:marRight w:val="130"/>
          <w:marTop w:val="95"/>
          <w:marBottom w:val="0"/>
          <w:divBdr>
            <w:top w:val="none" w:sz="0" w:space="0" w:color="auto"/>
            <w:left w:val="none" w:sz="0" w:space="0" w:color="auto"/>
            <w:bottom w:val="none" w:sz="0" w:space="0" w:color="auto"/>
            <w:right w:val="none" w:sz="0" w:space="0" w:color="auto"/>
          </w:divBdr>
        </w:div>
        <w:div w:id="225117251">
          <w:marLeft w:val="562"/>
          <w:marRight w:val="14"/>
          <w:marTop w:val="21"/>
          <w:marBottom w:val="0"/>
          <w:divBdr>
            <w:top w:val="none" w:sz="0" w:space="0" w:color="auto"/>
            <w:left w:val="none" w:sz="0" w:space="0" w:color="auto"/>
            <w:bottom w:val="none" w:sz="0" w:space="0" w:color="auto"/>
            <w:right w:val="none" w:sz="0" w:space="0" w:color="auto"/>
          </w:divBdr>
        </w:div>
        <w:div w:id="741148727">
          <w:marLeft w:val="562"/>
          <w:marRight w:val="58"/>
          <w:marTop w:val="97"/>
          <w:marBottom w:val="0"/>
          <w:divBdr>
            <w:top w:val="none" w:sz="0" w:space="0" w:color="auto"/>
            <w:left w:val="none" w:sz="0" w:space="0" w:color="auto"/>
            <w:bottom w:val="none" w:sz="0" w:space="0" w:color="auto"/>
            <w:right w:val="none" w:sz="0" w:space="0" w:color="auto"/>
          </w:divBdr>
        </w:div>
        <w:div w:id="1434595503">
          <w:marLeft w:val="562"/>
          <w:marRight w:val="0"/>
          <w:marTop w:val="96"/>
          <w:marBottom w:val="0"/>
          <w:divBdr>
            <w:top w:val="none" w:sz="0" w:space="0" w:color="auto"/>
            <w:left w:val="none" w:sz="0" w:space="0" w:color="auto"/>
            <w:bottom w:val="none" w:sz="0" w:space="0" w:color="auto"/>
            <w:right w:val="none" w:sz="0" w:space="0" w:color="auto"/>
          </w:divBdr>
        </w:div>
      </w:divsChild>
    </w:div>
    <w:div w:id="1405835004">
      <w:bodyDiv w:val="1"/>
      <w:marLeft w:val="0"/>
      <w:marRight w:val="0"/>
      <w:marTop w:val="0"/>
      <w:marBottom w:val="0"/>
      <w:divBdr>
        <w:top w:val="none" w:sz="0" w:space="0" w:color="auto"/>
        <w:left w:val="none" w:sz="0" w:space="0" w:color="auto"/>
        <w:bottom w:val="none" w:sz="0" w:space="0" w:color="auto"/>
        <w:right w:val="none" w:sz="0" w:space="0" w:color="auto"/>
      </w:divBdr>
    </w:div>
    <w:div w:id="1485462672">
      <w:bodyDiv w:val="1"/>
      <w:marLeft w:val="0"/>
      <w:marRight w:val="0"/>
      <w:marTop w:val="0"/>
      <w:marBottom w:val="0"/>
      <w:divBdr>
        <w:top w:val="none" w:sz="0" w:space="0" w:color="auto"/>
        <w:left w:val="none" w:sz="0" w:space="0" w:color="auto"/>
        <w:bottom w:val="none" w:sz="0" w:space="0" w:color="auto"/>
        <w:right w:val="none" w:sz="0" w:space="0" w:color="auto"/>
      </w:divBdr>
      <w:divsChild>
        <w:div w:id="229537732">
          <w:marLeft w:val="562"/>
          <w:marRight w:val="14"/>
          <w:marTop w:val="21"/>
          <w:marBottom w:val="0"/>
          <w:divBdr>
            <w:top w:val="none" w:sz="0" w:space="0" w:color="auto"/>
            <w:left w:val="none" w:sz="0" w:space="0" w:color="auto"/>
            <w:bottom w:val="none" w:sz="0" w:space="0" w:color="auto"/>
            <w:right w:val="none" w:sz="0" w:space="0" w:color="auto"/>
          </w:divBdr>
        </w:div>
        <w:div w:id="876426339">
          <w:marLeft w:val="562"/>
          <w:marRight w:val="130"/>
          <w:marTop w:val="95"/>
          <w:marBottom w:val="0"/>
          <w:divBdr>
            <w:top w:val="none" w:sz="0" w:space="0" w:color="auto"/>
            <w:left w:val="none" w:sz="0" w:space="0" w:color="auto"/>
            <w:bottom w:val="none" w:sz="0" w:space="0" w:color="auto"/>
            <w:right w:val="none" w:sz="0" w:space="0" w:color="auto"/>
          </w:divBdr>
        </w:div>
        <w:div w:id="1683967751">
          <w:marLeft w:val="562"/>
          <w:marRight w:val="58"/>
          <w:marTop w:val="97"/>
          <w:marBottom w:val="0"/>
          <w:divBdr>
            <w:top w:val="none" w:sz="0" w:space="0" w:color="auto"/>
            <w:left w:val="none" w:sz="0" w:space="0" w:color="auto"/>
            <w:bottom w:val="none" w:sz="0" w:space="0" w:color="auto"/>
            <w:right w:val="none" w:sz="0" w:space="0" w:color="auto"/>
          </w:divBdr>
        </w:div>
        <w:div w:id="1788770968">
          <w:marLeft w:val="562"/>
          <w:marRight w:val="0"/>
          <w:marTop w:val="96"/>
          <w:marBottom w:val="0"/>
          <w:divBdr>
            <w:top w:val="none" w:sz="0" w:space="0" w:color="auto"/>
            <w:left w:val="none" w:sz="0" w:space="0" w:color="auto"/>
            <w:bottom w:val="none" w:sz="0" w:space="0" w:color="auto"/>
            <w:right w:val="none" w:sz="0" w:space="0" w:color="auto"/>
          </w:divBdr>
        </w:div>
      </w:divsChild>
    </w:div>
    <w:div w:id="1543402550">
      <w:bodyDiv w:val="1"/>
      <w:marLeft w:val="0"/>
      <w:marRight w:val="0"/>
      <w:marTop w:val="0"/>
      <w:marBottom w:val="0"/>
      <w:divBdr>
        <w:top w:val="none" w:sz="0" w:space="0" w:color="auto"/>
        <w:left w:val="none" w:sz="0" w:space="0" w:color="auto"/>
        <w:bottom w:val="none" w:sz="0" w:space="0" w:color="auto"/>
        <w:right w:val="none" w:sz="0" w:space="0" w:color="auto"/>
      </w:divBdr>
    </w:div>
    <w:div w:id="1622418110">
      <w:bodyDiv w:val="1"/>
      <w:marLeft w:val="0"/>
      <w:marRight w:val="0"/>
      <w:marTop w:val="0"/>
      <w:marBottom w:val="0"/>
      <w:divBdr>
        <w:top w:val="none" w:sz="0" w:space="0" w:color="auto"/>
        <w:left w:val="none" w:sz="0" w:space="0" w:color="auto"/>
        <w:bottom w:val="none" w:sz="0" w:space="0" w:color="auto"/>
        <w:right w:val="none" w:sz="0" w:space="0" w:color="auto"/>
      </w:divBdr>
    </w:div>
    <w:div w:id="1646548201">
      <w:bodyDiv w:val="1"/>
      <w:marLeft w:val="0"/>
      <w:marRight w:val="0"/>
      <w:marTop w:val="0"/>
      <w:marBottom w:val="0"/>
      <w:divBdr>
        <w:top w:val="none" w:sz="0" w:space="0" w:color="auto"/>
        <w:left w:val="none" w:sz="0" w:space="0" w:color="auto"/>
        <w:bottom w:val="none" w:sz="0" w:space="0" w:color="auto"/>
        <w:right w:val="none" w:sz="0" w:space="0" w:color="auto"/>
      </w:divBdr>
    </w:div>
    <w:div w:id="1667048876">
      <w:bodyDiv w:val="1"/>
      <w:marLeft w:val="0"/>
      <w:marRight w:val="0"/>
      <w:marTop w:val="0"/>
      <w:marBottom w:val="0"/>
      <w:divBdr>
        <w:top w:val="none" w:sz="0" w:space="0" w:color="auto"/>
        <w:left w:val="none" w:sz="0" w:space="0" w:color="auto"/>
        <w:bottom w:val="none" w:sz="0" w:space="0" w:color="auto"/>
        <w:right w:val="none" w:sz="0" w:space="0" w:color="auto"/>
      </w:divBdr>
    </w:div>
    <w:div w:id="1811288177">
      <w:bodyDiv w:val="1"/>
      <w:marLeft w:val="0"/>
      <w:marRight w:val="0"/>
      <w:marTop w:val="0"/>
      <w:marBottom w:val="0"/>
      <w:divBdr>
        <w:top w:val="none" w:sz="0" w:space="0" w:color="auto"/>
        <w:left w:val="none" w:sz="0" w:space="0" w:color="auto"/>
        <w:bottom w:val="none" w:sz="0" w:space="0" w:color="auto"/>
        <w:right w:val="none" w:sz="0" w:space="0" w:color="auto"/>
      </w:divBdr>
    </w:div>
    <w:div w:id="1879396570">
      <w:bodyDiv w:val="1"/>
      <w:marLeft w:val="0"/>
      <w:marRight w:val="0"/>
      <w:marTop w:val="0"/>
      <w:marBottom w:val="0"/>
      <w:divBdr>
        <w:top w:val="none" w:sz="0" w:space="0" w:color="auto"/>
        <w:left w:val="none" w:sz="0" w:space="0" w:color="auto"/>
        <w:bottom w:val="none" w:sz="0" w:space="0" w:color="auto"/>
        <w:right w:val="none" w:sz="0" w:space="0" w:color="auto"/>
      </w:divBdr>
    </w:div>
    <w:div w:id="1979409344">
      <w:bodyDiv w:val="1"/>
      <w:marLeft w:val="0"/>
      <w:marRight w:val="0"/>
      <w:marTop w:val="0"/>
      <w:marBottom w:val="0"/>
      <w:divBdr>
        <w:top w:val="none" w:sz="0" w:space="0" w:color="auto"/>
        <w:left w:val="none" w:sz="0" w:space="0" w:color="auto"/>
        <w:bottom w:val="none" w:sz="0" w:space="0" w:color="auto"/>
        <w:right w:val="none" w:sz="0" w:space="0" w:color="auto"/>
      </w:divBdr>
    </w:div>
    <w:div w:id="2085637107">
      <w:bodyDiv w:val="1"/>
      <w:marLeft w:val="0"/>
      <w:marRight w:val="0"/>
      <w:marTop w:val="0"/>
      <w:marBottom w:val="0"/>
      <w:divBdr>
        <w:top w:val="none" w:sz="0" w:space="0" w:color="auto"/>
        <w:left w:val="none" w:sz="0" w:space="0" w:color="auto"/>
        <w:bottom w:val="none" w:sz="0" w:space="0" w:color="auto"/>
        <w:right w:val="none" w:sz="0" w:space="0" w:color="auto"/>
      </w:divBdr>
    </w:div>
    <w:div w:id="2119136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A68CD-6000-4D4D-AFC9-C725CDA7E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6547</Words>
  <Characters>167248</Characters>
  <Application>Microsoft Office Word</Application>
  <DocSecurity>0</DocSecurity>
  <Lines>1393</Lines>
  <Paragraphs>386</Paragraphs>
  <ScaleCrop>false</ScaleCrop>
  <HeadingPairs>
    <vt:vector size="2" baseType="variant">
      <vt:variant>
        <vt:lpstr>Title</vt:lpstr>
      </vt:variant>
      <vt:variant>
        <vt:i4>1</vt:i4>
      </vt:variant>
    </vt:vector>
  </HeadingPairs>
  <TitlesOfParts>
    <vt:vector size="1" baseType="lpstr">
      <vt:lpstr/>
    </vt:vector>
  </TitlesOfParts>
  <Company>%Company%</Company>
  <LinksUpToDate>false</LinksUpToDate>
  <CharactersWithSpaces>193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rners, Saskia</dc:creator>
  <cp:keywords/>
  <dc:description/>
  <cp:lastModifiedBy>Werners, Saskia</cp:lastModifiedBy>
  <cp:revision>9</cp:revision>
  <dcterms:created xsi:type="dcterms:W3CDTF">2021-09-05T22:51:00Z</dcterms:created>
  <dcterms:modified xsi:type="dcterms:W3CDTF">2021-10-14T14:12:00Z</dcterms:modified>
</cp:coreProperties>
</file>